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1C43E2" w14:textId="683B0F8C" w:rsidR="00722036" w:rsidRDefault="00346207" w:rsidP="00D51662">
      <w:pPr>
        <w:spacing w:after="0"/>
      </w:pPr>
      <w:r w:rsidRPr="00346207">
        <w:rPr>
          <w:b/>
        </w:rPr>
        <w:t xml:space="preserve">Table </w:t>
      </w:r>
      <w:r w:rsidR="003A100A">
        <w:rPr>
          <w:b/>
        </w:rPr>
        <w:t>B</w:t>
      </w:r>
      <w:r>
        <w:t>. Mean infection prevalence is given with the number of studies that test ≥20 individuals in parentheses. If less than ten studies tested ≥20 individuals, no mean is given but the presence or absence of infected individuals is noted. Defecation intervals were not derived using a standard protocol so no values are given but d</w:t>
      </w:r>
      <w:r w:rsidR="004C3E2A">
        <w:t>ata sources are listed. Confirmation</w:t>
      </w:r>
      <w:r>
        <w:t xml:space="preserve"> of hum</w:t>
      </w:r>
      <w:r w:rsidR="004C3E2A">
        <w:t>an blood meals is noted and e</w:t>
      </w:r>
      <w:r>
        <w:t>vidence for a role in food/drink contamination is listed.</w:t>
      </w:r>
    </w:p>
    <w:p w14:paraId="75650738" w14:textId="77777777" w:rsidR="00346207" w:rsidRDefault="00346207" w:rsidP="00D51662">
      <w:pPr>
        <w:spacing w:after="0"/>
      </w:pPr>
    </w:p>
    <w:tbl>
      <w:tblPr>
        <w:tblStyle w:val="TableGrid"/>
        <w:tblW w:w="0" w:type="auto"/>
        <w:tblLook w:val="04A0" w:firstRow="1" w:lastRow="0" w:firstColumn="1" w:lastColumn="0" w:noHBand="0" w:noVBand="1"/>
      </w:tblPr>
      <w:tblGrid>
        <w:gridCol w:w="2930"/>
        <w:gridCol w:w="1778"/>
        <w:gridCol w:w="1241"/>
        <w:gridCol w:w="1511"/>
        <w:gridCol w:w="1556"/>
      </w:tblGrid>
      <w:tr w:rsidR="003B6D11" w:rsidRPr="00262AA1" w14:paraId="0F51D53E" w14:textId="77777777" w:rsidTr="00346207">
        <w:tc>
          <w:tcPr>
            <w:tcW w:w="2930" w:type="dxa"/>
          </w:tcPr>
          <w:p w14:paraId="3FD2F28B" w14:textId="77777777" w:rsidR="003B6D11" w:rsidRPr="00262AA1" w:rsidRDefault="00692FD1" w:rsidP="00183643">
            <w:pPr>
              <w:spacing w:after="0"/>
              <w:rPr>
                <w:b/>
              </w:rPr>
            </w:pPr>
            <w:r>
              <w:rPr>
                <w:b/>
              </w:rPr>
              <w:t>Species</w:t>
            </w:r>
          </w:p>
        </w:tc>
        <w:tc>
          <w:tcPr>
            <w:tcW w:w="1778" w:type="dxa"/>
          </w:tcPr>
          <w:p w14:paraId="1AAF9A70" w14:textId="77777777" w:rsidR="003B6D11" w:rsidRPr="00262AA1" w:rsidRDefault="003B6D11" w:rsidP="00183643">
            <w:pPr>
              <w:spacing w:after="0"/>
              <w:rPr>
                <w:b/>
              </w:rPr>
            </w:pPr>
            <w:r w:rsidRPr="00262AA1">
              <w:rPr>
                <w:b/>
              </w:rPr>
              <w:t>Mean infection prevalence</w:t>
            </w:r>
          </w:p>
        </w:tc>
        <w:tc>
          <w:tcPr>
            <w:tcW w:w="1241" w:type="dxa"/>
          </w:tcPr>
          <w:p w14:paraId="5DC4694B" w14:textId="77777777" w:rsidR="003B6D11" w:rsidRPr="00262AA1" w:rsidRDefault="00346207" w:rsidP="00183643">
            <w:pPr>
              <w:spacing w:after="0"/>
              <w:rPr>
                <w:b/>
              </w:rPr>
            </w:pPr>
            <w:r>
              <w:rPr>
                <w:b/>
              </w:rPr>
              <w:t>D</w:t>
            </w:r>
            <w:r w:rsidR="003B6D11" w:rsidRPr="00262AA1">
              <w:rPr>
                <w:b/>
              </w:rPr>
              <w:t>efecation interval</w:t>
            </w:r>
          </w:p>
        </w:tc>
        <w:tc>
          <w:tcPr>
            <w:tcW w:w="1511" w:type="dxa"/>
          </w:tcPr>
          <w:p w14:paraId="53083B56" w14:textId="77777777" w:rsidR="003B6D11" w:rsidRPr="00262AA1" w:rsidRDefault="003B6D11" w:rsidP="00B83912">
            <w:pPr>
              <w:spacing w:after="0"/>
              <w:rPr>
                <w:b/>
              </w:rPr>
            </w:pPr>
            <w:r w:rsidRPr="00262AA1">
              <w:rPr>
                <w:b/>
              </w:rPr>
              <w:t>Human blood meals</w:t>
            </w:r>
          </w:p>
        </w:tc>
        <w:tc>
          <w:tcPr>
            <w:tcW w:w="1556" w:type="dxa"/>
          </w:tcPr>
          <w:p w14:paraId="7DD92AF4" w14:textId="77777777" w:rsidR="003B6D11" w:rsidRPr="00262AA1" w:rsidRDefault="003B6D11" w:rsidP="00183643">
            <w:pPr>
              <w:spacing w:after="0"/>
              <w:rPr>
                <w:b/>
              </w:rPr>
            </w:pPr>
            <w:r>
              <w:rPr>
                <w:b/>
              </w:rPr>
              <w:t>Implicated in food / drink contamination</w:t>
            </w:r>
          </w:p>
        </w:tc>
      </w:tr>
      <w:tr w:rsidR="003B6D11" w14:paraId="7B566743" w14:textId="77777777" w:rsidTr="00346207">
        <w:tc>
          <w:tcPr>
            <w:tcW w:w="2930" w:type="dxa"/>
          </w:tcPr>
          <w:p w14:paraId="516E7614" w14:textId="77777777" w:rsidR="003B6D11" w:rsidRPr="00B83912" w:rsidRDefault="003B6D11" w:rsidP="00D51662">
            <w:pPr>
              <w:spacing w:after="0"/>
              <w:rPr>
                <w:i/>
              </w:rPr>
            </w:pPr>
            <w:proofErr w:type="spellStart"/>
            <w:r w:rsidRPr="00B83912">
              <w:rPr>
                <w:i/>
              </w:rPr>
              <w:t>Eratyrus</w:t>
            </w:r>
            <w:proofErr w:type="spellEnd"/>
            <w:r w:rsidRPr="00B83912">
              <w:rPr>
                <w:i/>
              </w:rPr>
              <w:t xml:space="preserve"> </w:t>
            </w:r>
            <w:proofErr w:type="spellStart"/>
            <w:r w:rsidRPr="00B83912">
              <w:rPr>
                <w:i/>
              </w:rPr>
              <w:t>mucronatus</w:t>
            </w:r>
            <w:proofErr w:type="spellEnd"/>
            <w:r w:rsidRPr="00B83912">
              <w:rPr>
                <w:i/>
              </w:rPr>
              <w:t xml:space="preserve"> </w:t>
            </w:r>
          </w:p>
        </w:tc>
        <w:tc>
          <w:tcPr>
            <w:tcW w:w="1778" w:type="dxa"/>
          </w:tcPr>
          <w:p w14:paraId="15B4ACD8" w14:textId="77777777" w:rsidR="003B6D11" w:rsidRDefault="003B6D11" w:rsidP="003A6E1A">
            <w:pPr>
              <w:spacing w:after="0"/>
              <w:jc w:val="right"/>
            </w:pPr>
            <w:r>
              <w:t xml:space="preserve">Not found </w:t>
            </w:r>
            <w:r>
              <w:fldChar w:fldCharType="begin">
                <w:fldData xml:space="preserve">PEVuZE5vdGU+PENpdGU+PEF1dGhvcj5Ccm93bmU8L0F1dGhvcj48WWVhcj4yMDE3PC9ZZWFyPjxS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=
</w:fldData>
              </w:fldChar>
            </w:r>
            <w:r>
              <w:instrText xml:space="preserve"> ADDIN EN.CITE </w:instrText>
            </w:r>
            <w:r>
              <w:fldChar w:fldCharType="begin">
                <w:fldData xml:space="preserve">PEVuZE5vdGU+PENpdGU+PEF1dGhvcj5Ccm93bmU8L0F1dGhvcj48WWVhcj4yMDE3PC9ZZWFyPjxS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=
</w:fldData>
              </w:fldChar>
            </w:r>
            <w:r>
              <w:instrText xml:space="preserve"> ADDIN EN.CITE.DATA </w:instrText>
            </w:r>
            <w:r>
              <w:fldChar w:fldCharType="end"/>
            </w:r>
            <w:r>
              <w:fldChar w:fldCharType="separate"/>
            </w:r>
            <w:r>
              <w:rPr>
                <w:noProof/>
              </w:rPr>
              <w:t>[1, 2]</w:t>
            </w:r>
            <w:r>
              <w:fldChar w:fldCharType="end"/>
            </w:r>
          </w:p>
        </w:tc>
        <w:tc>
          <w:tcPr>
            <w:tcW w:w="1241" w:type="dxa"/>
          </w:tcPr>
          <w:p w14:paraId="4F578A33" w14:textId="77777777" w:rsidR="003B6D11" w:rsidRDefault="003B6D11" w:rsidP="00183643">
            <w:pPr>
              <w:spacing w:after="0"/>
              <w:jc w:val="right"/>
            </w:pPr>
            <w:r>
              <w:t xml:space="preserve"> </w:t>
            </w:r>
            <w:r>
              <w:fldChar w:fldCharType="begin"/>
            </w:r>
            <w:r>
              <w:instrText xml:space="preserve"> ADDIN EN.CITE &lt;EndNote&gt;&lt;Cite&gt;&lt;Author&gt;Silva Monte&lt;/Author&gt;&lt;Year&gt;2014&lt;/Year&gt;&lt;RecNum&gt;161&lt;/RecNum&gt;&lt;DisplayText&gt;[3]&lt;/DisplayText&gt;&lt;record&gt;&lt;rec-number&gt;161&lt;/rec-number&gt;&lt;foreign-keys&gt;&lt;key app="EN" db-id="dzs0awpvexprd7etzp7v2w23vdxe0a2psxfz" timestamp="1555500773"&gt;161&lt;/key&gt;&lt;/foreign-keys&gt;&lt;ref-type name="Journal Article"&gt;17&lt;/ref-type&gt;&lt;contributors&gt;&lt;authors&gt;&lt;author&gt;Silva Monte, Gersonval Leandro&lt;/author&gt;&lt;author&gt;Tadei, Wanderli Pedro&lt;/author&gt;&lt;author&gt;Farias, Thaysa Marinho&lt;/author&gt;&lt;/authors&gt;&lt;/contributors&gt;&lt;titles&gt;&lt;title&gt;Ecoepidemiology and biology of Eratyrus mucronatus Stal, 1859 (Hemiptera: Reduviidae: Triatominae), a sylvatic vector of Chagas disease in the Brazilian Amazon&lt;/title&gt;&lt;secondary-title&gt;Revista Da Sociedade Brasileira De Medicina Tropical&lt;/secondary-title&gt;&lt;/titles&gt;&lt;periodical&gt;&lt;full-title&gt;Revista Da Sociedade Brasileira De Medicina Tropical&lt;/full-title&gt;&lt;/periodical&gt;&lt;pages&gt;723-727&lt;/pages&gt;&lt;volume&gt;47&lt;/volume&gt;&lt;number&gt;6&lt;/number&gt;&lt;dates&gt;&lt;year&gt;2014&lt;/year&gt;&lt;pub-dates&gt;&lt;date&gt;Nov-Dec&lt;/date&gt;&lt;/pub-dates&gt;&lt;/dates&gt;&lt;isbn&gt;0037-8682&lt;/isbn&gt;&lt;accession-num&gt;WOS:000348204000008&lt;/accession-num&gt;&lt;urls&gt;&lt;related-urls&gt;&lt;url&gt;&amp;lt;Go to ISI&amp;gt;://WOS:000348204000008&lt;/url&gt;&lt;url&gt;http://www.scielo.br/pdf/rsbmt/v47n6/0037-8682-rsbmt-47-06-723.pdf&lt;/url&gt;&lt;/related-urls&gt;&lt;/urls&gt;&lt;electronic-resource-num&gt;10.1590/0037-8682-0263-2014&lt;/electronic-resource-num&gt;&lt;/record&gt;&lt;/Cite&gt;&lt;/EndNote&gt;</w:instrText>
            </w:r>
            <w:r>
              <w:fldChar w:fldCharType="separate"/>
            </w:r>
            <w:r>
              <w:rPr>
                <w:noProof/>
              </w:rPr>
              <w:t>[3]</w:t>
            </w:r>
            <w:r>
              <w:fldChar w:fldCharType="end"/>
            </w:r>
          </w:p>
        </w:tc>
        <w:tc>
          <w:tcPr>
            <w:tcW w:w="1511" w:type="dxa"/>
          </w:tcPr>
          <w:p w14:paraId="6C5D950D" w14:textId="77777777" w:rsidR="003B6D11" w:rsidRDefault="003B6D11" w:rsidP="00B83912">
            <w:pPr>
              <w:spacing w:after="0"/>
              <w:jc w:val="right"/>
            </w:pPr>
          </w:p>
        </w:tc>
        <w:tc>
          <w:tcPr>
            <w:tcW w:w="1556" w:type="dxa"/>
          </w:tcPr>
          <w:p w14:paraId="5D2BFB59" w14:textId="77777777" w:rsidR="003B6D11" w:rsidRDefault="003B6D11" w:rsidP="00183643">
            <w:pPr>
              <w:spacing w:after="0"/>
              <w:jc w:val="right"/>
            </w:pPr>
          </w:p>
        </w:tc>
      </w:tr>
      <w:tr w:rsidR="003B6D11" w14:paraId="6074D2F6" w14:textId="77777777" w:rsidTr="00346207">
        <w:tc>
          <w:tcPr>
            <w:tcW w:w="2930" w:type="dxa"/>
          </w:tcPr>
          <w:p w14:paraId="3CC45EB1" w14:textId="77777777" w:rsidR="003B6D11" w:rsidRPr="00B83912" w:rsidRDefault="003B6D11" w:rsidP="00D51662">
            <w:pPr>
              <w:spacing w:after="0"/>
              <w:rPr>
                <w:i/>
              </w:rPr>
            </w:pPr>
            <w:proofErr w:type="spellStart"/>
            <w:r w:rsidRPr="00B83912">
              <w:rPr>
                <w:i/>
              </w:rPr>
              <w:t>Panstrongylus</w:t>
            </w:r>
            <w:proofErr w:type="spellEnd"/>
            <w:r w:rsidRPr="00B83912">
              <w:rPr>
                <w:i/>
              </w:rPr>
              <w:t xml:space="preserve"> </w:t>
            </w:r>
            <w:proofErr w:type="spellStart"/>
            <w:r w:rsidRPr="00B83912">
              <w:rPr>
                <w:i/>
              </w:rPr>
              <w:t>chinai</w:t>
            </w:r>
            <w:proofErr w:type="spellEnd"/>
            <w:r w:rsidRPr="00B83912">
              <w:rPr>
                <w:i/>
              </w:rPr>
              <w:t xml:space="preserve"> </w:t>
            </w:r>
          </w:p>
        </w:tc>
        <w:tc>
          <w:tcPr>
            <w:tcW w:w="1778" w:type="dxa"/>
          </w:tcPr>
          <w:p w14:paraId="54716EC3" w14:textId="77777777" w:rsidR="003B6D11" w:rsidRDefault="003B6D11" w:rsidP="003A6E1A">
            <w:pPr>
              <w:spacing w:after="0"/>
              <w:jc w:val="right"/>
            </w:pPr>
            <w:r>
              <w:t xml:space="preserve">Yes </w:t>
            </w:r>
            <w:r>
              <w:fldChar w:fldCharType="begin"/>
            </w:r>
            <w:r>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fldChar w:fldCharType="separate"/>
            </w:r>
            <w:r>
              <w:rPr>
                <w:noProof/>
              </w:rPr>
              <w:t>[1]</w:t>
            </w:r>
            <w:r>
              <w:fldChar w:fldCharType="end"/>
            </w:r>
          </w:p>
        </w:tc>
        <w:tc>
          <w:tcPr>
            <w:tcW w:w="1241" w:type="dxa"/>
          </w:tcPr>
          <w:p w14:paraId="1EB30D1A" w14:textId="77777777" w:rsidR="003B6D11" w:rsidRDefault="003B6D11" w:rsidP="00183643">
            <w:pPr>
              <w:spacing w:after="0"/>
              <w:jc w:val="right"/>
            </w:pPr>
            <w:r>
              <w:fldChar w:fldCharType="begin"/>
            </w:r>
            <w:r>
              <w:instrText xml:space="preserve"> ADDIN EN.CITE &lt;EndNote&gt;&lt;Cite&gt;&lt;Author&gt;Mosquera&lt;/Author&gt;&lt;Year&gt;2016&lt;/Year&gt;&lt;RecNum&gt;116&lt;/RecNum&gt;&lt;DisplayText&gt;[4]&lt;/DisplayText&gt;&lt;record&gt;&lt;rec-number&gt;116&lt;/rec-number&gt;&lt;foreign-keys&gt;&lt;key app="EN" db-id="dzs0awpvexprd7etzp7v2w23vdxe0a2psxfz" timestamp="1555500772"&gt;116&lt;/key&gt;&lt;/foreign-keys&gt;&lt;ref-type name="Journal Article"&gt;17&lt;/ref-type&gt;&lt;contributors&gt;&lt;authors&gt;&lt;author&gt;Mosquera, Katherine D.&lt;/author&gt;&lt;author&gt;Villacis, Anita G.&lt;/author&gt;&lt;author&gt;Grijalva, Mario J.&lt;/author&gt;&lt;/authors&gt;&lt;/contributors&gt;&lt;titles&gt;&lt;title&gt;Life Cycle, Feeding, and Defecation Patterns of Panstrongylus chinai (Hemiptera: Reduviidae: Triatominae) Under Laboratory Conditions&lt;/title&gt;&lt;secondary-title&gt;Journal of Medical Entomology&lt;/secondary-title&gt;&lt;/titles&gt;&lt;periodical&gt;&lt;full-title&gt;Journal of Medical Entomology&lt;/full-title&gt;&lt;/periodical&gt;&lt;pages&gt;776-781&lt;/pages&gt;&lt;volume&gt;53&lt;/volume&gt;&lt;number&gt;4&lt;/number&gt;&lt;dates&gt;&lt;year&gt;2016&lt;/year&gt;&lt;pub-dates&gt;&lt;date&gt;Jul&lt;/date&gt;&lt;/pub-dates&gt;&lt;/dates&gt;&lt;isbn&gt;0022-2585&lt;/isbn&gt;&lt;accession-num&gt;WOS:000379204800005&lt;/accession-num&gt;&lt;urls&gt;&lt;related-urls&gt;&lt;url&gt;&amp;lt;Go to ISI&amp;gt;://WOS:000379204800005&lt;/url&gt;&lt;/related-urls&gt;&lt;/urls&gt;&lt;electronic-resource-num&gt;10.1093/jme/tjw027&lt;/electronic-resource-num&gt;&lt;/record&gt;&lt;/Cite&gt;&lt;/EndNote&gt;</w:instrText>
            </w:r>
            <w:r>
              <w:fldChar w:fldCharType="separate"/>
            </w:r>
            <w:r>
              <w:rPr>
                <w:noProof/>
              </w:rPr>
              <w:t>[4]</w:t>
            </w:r>
            <w:r>
              <w:fldChar w:fldCharType="end"/>
            </w:r>
          </w:p>
        </w:tc>
        <w:tc>
          <w:tcPr>
            <w:tcW w:w="1511" w:type="dxa"/>
          </w:tcPr>
          <w:p w14:paraId="560A6540" w14:textId="77777777" w:rsidR="003B6D11" w:rsidRDefault="003B6D11" w:rsidP="00B83912">
            <w:pPr>
              <w:spacing w:after="0"/>
              <w:jc w:val="right"/>
            </w:pPr>
          </w:p>
        </w:tc>
        <w:tc>
          <w:tcPr>
            <w:tcW w:w="1556" w:type="dxa"/>
          </w:tcPr>
          <w:p w14:paraId="67DB3B0A" w14:textId="77777777" w:rsidR="003B6D11" w:rsidRDefault="003B6D11" w:rsidP="00183643">
            <w:pPr>
              <w:spacing w:after="0"/>
              <w:jc w:val="right"/>
            </w:pPr>
          </w:p>
        </w:tc>
      </w:tr>
      <w:tr w:rsidR="003B6D11" w14:paraId="5F9F51E3" w14:textId="77777777" w:rsidTr="00346207">
        <w:tc>
          <w:tcPr>
            <w:tcW w:w="2930" w:type="dxa"/>
          </w:tcPr>
          <w:p w14:paraId="7CCE0985" w14:textId="77777777" w:rsidR="003B6D11" w:rsidRPr="00B83912" w:rsidRDefault="003B6D11" w:rsidP="00D51662">
            <w:pPr>
              <w:spacing w:after="0"/>
              <w:rPr>
                <w:i/>
              </w:rPr>
            </w:pPr>
            <w:proofErr w:type="spellStart"/>
            <w:r w:rsidRPr="00B83912">
              <w:rPr>
                <w:i/>
              </w:rPr>
              <w:t>Panstrongylus</w:t>
            </w:r>
            <w:proofErr w:type="spellEnd"/>
            <w:r w:rsidRPr="00B83912">
              <w:rPr>
                <w:i/>
              </w:rPr>
              <w:t xml:space="preserve"> </w:t>
            </w:r>
            <w:proofErr w:type="spellStart"/>
            <w:r w:rsidRPr="00B83912">
              <w:rPr>
                <w:i/>
              </w:rPr>
              <w:t>geniculatus</w:t>
            </w:r>
            <w:proofErr w:type="spellEnd"/>
            <w:r w:rsidRPr="00B83912">
              <w:rPr>
                <w:i/>
              </w:rPr>
              <w:t xml:space="preserve"> </w:t>
            </w:r>
          </w:p>
        </w:tc>
        <w:tc>
          <w:tcPr>
            <w:tcW w:w="1778" w:type="dxa"/>
          </w:tcPr>
          <w:p w14:paraId="07503193" w14:textId="77777777" w:rsidR="003B6D11" w:rsidRDefault="00692FD1" w:rsidP="003A6E1A">
            <w:pPr>
              <w:spacing w:after="0"/>
              <w:jc w:val="right"/>
            </w:pPr>
            <w:r>
              <w:t>0.076</w:t>
            </w:r>
            <w:r w:rsidR="003B6D11">
              <w:t xml:space="preserve"> (46) </w:t>
            </w:r>
            <w:r w:rsidR="003B6D11">
              <w:fldChar w:fldCharType="begin"/>
            </w:r>
            <w:r w:rsidR="003B6D11">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rsidR="003B6D11">
              <w:fldChar w:fldCharType="separate"/>
            </w:r>
            <w:r w:rsidR="003B6D11">
              <w:rPr>
                <w:noProof/>
              </w:rPr>
              <w:t>[1]</w:t>
            </w:r>
            <w:r w:rsidR="003B6D11">
              <w:fldChar w:fldCharType="end"/>
            </w:r>
            <w:r w:rsidR="003B6D11">
              <w:t xml:space="preserve"> </w:t>
            </w:r>
          </w:p>
        </w:tc>
        <w:tc>
          <w:tcPr>
            <w:tcW w:w="1241" w:type="dxa"/>
          </w:tcPr>
          <w:p w14:paraId="2A8A8A6D" w14:textId="77777777" w:rsidR="003B6D11" w:rsidRDefault="003B6D11" w:rsidP="00183643">
            <w:pPr>
              <w:spacing w:after="0"/>
              <w:jc w:val="right"/>
            </w:pPr>
          </w:p>
        </w:tc>
        <w:tc>
          <w:tcPr>
            <w:tcW w:w="1511" w:type="dxa"/>
          </w:tcPr>
          <w:p w14:paraId="1FED5004" w14:textId="77777777" w:rsidR="003B6D11" w:rsidRDefault="003B6D11" w:rsidP="00B83912">
            <w:pPr>
              <w:spacing w:after="0"/>
              <w:jc w:val="right"/>
            </w:pPr>
            <w:r>
              <w:t xml:space="preserve">Yes </w:t>
            </w:r>
            <w:r>
              <w:fldChar w:fldCharType="begin">
                <w:fldData xml:space="preserve">PEVuZE5vdGU+PENpdGU+PEF1dGhvcj5NaW51enppLVNvdXphPC9BdXRob3I+PFllYXI+MjAxODwv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</w:fldData>
              </w:fldChar>
            </w:r>
            <w:r>
              <w:instrText xml:space="preserve"> ADDIN EN.CITE </w:instrText>
            </w:r>
            <w:r>
              <w:fldChar w:fldCharType="begin">
                <w:fldData xml:space="preserve">PEVuZE5vdGU+PENpdGU+PEF1dGhvcj5NaW51enppLVNvdXphPC9BdXRob3I+PFllYXI+MjAxODwv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</w:fldData>
              </w:fldChar>
            </w:r>
            <w:r>
              <w:instrText xml:space="preserve"> ADDIN EN.CITE.DATA </w:instrText>
            </w:r>
            <w:r>
              <w:fldChar w:fldCharType="end"/>
            </w:r>
            <w:r>
              <w:fldChar w:fldCharType="separate"/>
            </w:r>
            <w:r>
              <w:rPr>
                <w:noProof/>
              </w:rPr>
              <w:t>[5, 6]</w:t>
            </w:r>
            <w:r>
              <w:fldChar w:fldCharType="end"/>
            </w:r>
          </w:p>
        </w:tc>
        <w:tc>
          <w:tcPr>
            <w:tcW w:w="1556" w:type="dxa"/>
          </w:tcPr>
          <w:p w14:paraId="6E2369D0" w14:textId="77777777" w:rsidR="003B6D11" w:rsidRDefault="003B6D11" w:rsidP="00183643">
            <w:pPr>
              <w:spacing w:after="0"/>
              <w:jc w:val="right"/>
            </w:pPr>
          </w:p>
        </w:tc>
      </w:tr>
      <w:tr w:rsidR="003B6D11" w14:paraId="677753A9" w14:textId="77777777" w:rsidTr="00346207">
        <w:tc>
          <w:tcPr>
            <w:tcW w:w="2930" w:type="dxa"/>
          </w:tcPr>
          <w:p w14:paraId="7E155F15" w14:textId="77777777" w:rsidR="003B6D11" w:rsidRPr="00B83912" w:rsidRDefault="003B6D11" w:rsidP="00D51662">
            <w:pPr>
              <w:spacing w:after="0"/>
              <w:rPr>
                <w:i/>
              </w:rPr>
            </w:pPr>
            <w:proofErr w:type="spellStart"/>
            <w:r w:rsidRPr="00B83912">
              <w:rPr>
                <w:i/>
              </w:rPr>
              <w:t>Panstrongylus</w:t>
            </w:r>
            <w:proofErr w:type="spellEnd"/>
            <w:r w:rsidRPr="00B83912">
              <w:rPr>
                <w:i/>
              </w:rPr>
              <w:t xml:space="preserve"> </w:t>
            </w:r>
            <w:proofErr w:type="spellStart"/>
            <w:r w:rsidRPr="00B83912">
              <w:rPr>
                <w:i/>
              </w:rPr>
              <w:t>lutzi</w:t>
            </w:r>
            <w:proofErr w:type="spellEnd"/>
            <w:r w:rsidRPr="00B83912">
              <w:rPr>
                <w:i/>
              </w:rPr>
              <w:t xml:space="preserve"> </w:t>
            </w:r>
          </w:p>
        </w:tc>
        <w:tc>
          <w:tcPr>
            <w:tcW w:w="1778" w:type="dxa"/>
          </w:tcPr>
          <w:p w14:paraId="14ED9EDE" w14:textId="77777777" w:rsidR="003B6D11" w:rsidRDefault="00692FD1" w:rsidP="003A6E1A">
            <w:pPr>
              <w:spacing w:after="0"/>
              <w:jc w:val="right"/>
            </w:pPr>
            <w:r>
              <w:t>0.068</w:t>
            </w:r>
            <w:r w:rsidR="003B6D11">
              <w:t xml:space="preserve"> (27) </w:t>
            </w:r>
            <w:r w:rsidR="003B6D11">
              <w:fldChar w:fldCharType="begin"/>
            </w:r>
            <w:r w:rsidR="003B6D11">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rsidR="003B6D11">
              <w:fldChar w:fldCharType="separate"/>
            </w:r>
            <w:r w:rsidR="003B6D11">
              <w:rPr>
                <w:noProof/>
              </w:rPr>
              <w:t>[1]</w:t>
            </w:r>
            <w:r w:rsidR="003B6D11">
              <w:fldChar w:fldCharType="end"/>
            </w:r>
            <w:r w:rsidR="003B6D11">
              <w:t xml:space="preserve"> </w:t>
            </w:r>
          </w:p>
        </w:tc>
        <w:tc>
          <w:tcPr>
            <w:tcW w:w="1241" w:type="dxa"/>
          </w:tcPr>
          <w:p w14:paraId="7AF47666" w14:textId="77777777" w:rsidR="003B6D11" w:rsidRDefault="003B6D11" w:rsidP="00183643">
            <w:pPr>
              <w:spacing w:after="0"/>
              <w:jc w:val="right"/>
            </w:pPr>
          </w:p>
        </w:tc>
        <w:tc>
          <w:tcPr>
            <w:tcW w:w="1511" w:type="dxa"/>
          </w:tcPr>
          <w:p w14:paraId="0F6F1966" w14:textId="77777777" w:rsidR="003B6D11" w:rsidRDefault="003B6D11" w:rsidP="00B83912">
            <w:pPr>
              <w:spacing w:after="0"/>
              <w:jc w:val="right"/>
            </w:pPr>
            <w:r>
              <w:t xml:space="preserve">Yes </w:t>
            </w:r>
            <w:r>
              <w:fldChar w:fldCharType="begin"/>
            </w:r>
            <w:r>
              <w:instrText xml:space="preserve"> ADDIN EN.CITE &lt;EndNote&gt;&lt;Cite&gt;&lt;Author&gt;Araujo Silva&lt;/Author&gt;&lt;Year&gt;2017&lt;/Year&gt;&lt;RecNum&gt;101&lt;/RecNum&gt;&lt;DisplayText&gt;[7]&lt;/DisplayText&gt;&lt;record&gt;&lt;rec-number&gt;101&lt;/rec-number&gt;&lt;foreign-keys&gt;&lt;key app="EN" db-id="dzs0awpvexprd7etzp7v2w23vdxe0a2psxfz" timestamp="1555500772"&gt;101&lt;/key&gt;&lt;/foreign-keys&gt;&lt;ref-type name="Journal Article"&gt;17&lt;/ref-type&gt;&lt;contributors&gt;&lt;authors&gt;&lt;author&gt;Araujo Silva, Maria Beatriz&lt;/author&gt;&lt;author&gt;de Menezes, Kelly Reis&lt;/author&gt;&lt;author&gt;Guerra de Farias, Maria Clara&lt;/author&gt;&lt;author&gt;Andrade, Maria Sandra&lt;/author&gt;&lt;author&gt;Alves Victor, Caio Cesar&lt;/author&gt;&lt;author&gt;Lorosa, Elias Seixas&lt;/author&gt;&lt;author&gt;Jurberg, Jose&lt;/author&gt;&lt;/authors&gt;&lt;/contributors&gt;&lt;titles&gt;&lt;title&gt;Description of the feeding preferences of triatominae in the Chagas disease surveillance study for the State of Pernambuco, Brazil (Hemiptera: Reduviidae)&lt;/title&gt;&lt;secondary-title&gt;Revista Da Sociedade Brasileira De Medicina Tropical&lt;/secondary-title&gt;&lt;/titles&gt;&lt;periodical&gt;&lt;full-title&gt;Revista Da Sociedade Brasileira De Medicina Tropical&lt;/full-title&gt;&lt;/periodical&gt;&lt;pages&gt;543-546&lt;/pages&gt;&lt;volume&gt;50&lt;/volume&gt;&lt;number&gt;4&lt;/number&gt;&lt;dates&gt;&lt;year&gt;2017&lt;/year&gt;&lt;pub-dates&gt;&lt;date&gt;Jul-Aug&lt;/date&gt;&lt;/pub-dates&gt;&lt;/dates&gt;&lt;isbn&gt;0037-8682&lt;/isbn&gt;&lt;accession-num&gt;WOS:000411577300017&lt;/accession-num&gt;&lt;urls&gt;&lt;related-urls&gt;&lt;url&gt;&amp;lt;Go to ISI&amp;gt;://WOS:000411577300017&lt;/url&gt;&lt;url&gt;http://www.scielo.br/pdf/rsbmt/v50n4/1678-9849-rsbmt-50-04-00543.pdf&lt;/url&gt;&lt;/related-urls&gt;&lt;/urls&gt;&lt;electronic-resource-num&gt;10.1590/0037-8682-0334-2016&lt;/electronic-resource-num&gt;&lt;/record&gt;&lt;/Cite&gt;&lt;/EndNote&gt;</w:instrText>
            </w:r>
            <w:r>
              <w:fldChar w:fldCharType="separate"/>
            </w:r>
            <w:r>
              <w:rPr>
                <w:noProof/>
              </w:rPr>
              <w:t>[7]</w:t>
            </w:r>
            <w:r>
              <w:fldChar w:fldCharType="end"/>
            </w:r>
          </w:p>
        </w:tc>
        <w:tc>
          <w:tcPr>
            <w:tcW w:w="1556" w:type="dxa"/>
          </w:tcPr>
          <w:p w14:paraId="342E18B9" w14:textId="77777777" w:rsidR="003B6D11" w:rsidRDefault="003B6D11" w:rsidP="00183643">
            <w:pPr>
              <w:spacing w:after="0"/>
              <w:jc w:val="right"/>
            </w:pPr>
          </w:p>
        </w:tc>
      </w:tr>
      <w:tr w:rsidR="003B6D11" w14:paraId="0B072DED" w14:textId="77777777" w:rsidTr="00346207">
        <w:tc>
          <w:tcPr>
            <w:tcW w:w="2930" w:type="dxa"/>
          </w:tcPr>
          <w:p w14:paraId="67D16E28" w14:textId="77777777" w:rsidR="003B6D11" w:rsidRPr="00B83912" w:rsidRDefault="003B6D11" w:rsidP="00D51662">
            <w:pPr>
              <w:spacing w:after="0"/>
              <w:rPr>
                <w:i/>
              </w:rPr>
            </w:pPr>
            <w:proofErr w:type="spellStart"/>
            <w:r w:rsidRPr="00B83912">
              <w:rPr>
                <w:i/>
              </w:rPr>
              <w:t>Panstrongylus</w:t>
            </w:r>
            <w:proofErr w:type="spellEnd"/>
            <w:r w:rsidRPr="00B83912">
              <w:rPr>
                <w:i/>
              </w:rPr>
              <w:t xml:space="preserve"> </w:t>
            </w:r>
            <w:proofErr w:type="spellStart"/>
            <w:r w:rsidRPr="00B83912">
              <w:rPr>
                <w:i/>
              </w:rPr>
              <w:t>megistus</w:t>
            </w:r>
            <w:proofErr w:type="spellEnd"/>
            <w:r w:rsidRPr="00B83912">
              <w:rPr>
                <w:i/>
              </w:rPr>
              <w:t xml:space="preserve"> </w:t>
            </w:r>
          </w:p>
        </w:tc>
        <w:tc>
          <w:tcPr>
            <w:tcW w:w="1778" w:type="dxa"/>
          </w:tcPr>
          <w:p w14:paraId="687BE6B8" w14:textId="77777777" w:rsidR="003B6D11" w:rsidRDefault="00692FD1" w:rsidP="003A6E1A">
            <w:pPr>
              <w:spacing w:after="0"/>
              <w:jc w:val="right"/>
            </w:pPr>
            <w:r>
              <w:t>0.083</w:t>
            </w:r>
            <w:r w:rsidR="003B6D11">
              <w:t xml:space="preserve"> (261) </w:t>
            </w:r>
            <w:r w:rsidR="003B6D11">
              <w:fldChar w:fldCharType="begin"/>
            </w:r>
            <w:r w:rsidR="003B6D11">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rsidR="003B6D11">
              <w:fldChar w:fldCharType="separate"/>
            </w:r>
            <w:r w:rsidR="003B6D11">
              <w:rPr>
                <w:noProof/>
              </w:rPr>
              <w:t>[1]</w:t>
            </w:r>
            <w:r w:rsidR="003B6D11">
              <w:fldChar w:fldCharType="end"/>
            </w:r>
          </w:p>
        </w:tc>
        <w:tc>
          <w:tcPr>
            <w:tcW w:w="1241" w:type="dxa"/>
          </w:tcPr>
          <w:p w14:paraId="744F1A26" w14:textId="77777777" w:rsidR="003B6D11" w:rsidRDefault="003B6D11" w:rsidP="00183643">
            <w:pPr>
              <w:spacing w:after="0"/>
              <w:jc w:val="right"/>
            </w:pPr>
          </w:p>
        </w:tc>
        <w:tc>
          <w:tcPr>
            <w:tcW w:w="1511" w:type="dxa"/>
          </w:tcPr>
          <w:p w14:paraId="19AB26EF" w14:textId="77777777" w:rsidR="003B6D11" w:rsidRDefault="003B6D11" w:rsidP="00B83912">
            <w:pPr>
              <w:spacing w:after="0"/>
              <w:jc w:val="right"/>
            </w:pPr>
            <w:r>
              <w:t xml:space="preserve">Yes </w:t>
            </w:r>
            <w:r>
              <w:fldChar w:fldCharType="begin">
                <w:fldData xml:space="preserve">PEVuZE5vdGU+PENpdGU+PEF1dGhvcj5NaW51enppLVNvdXphPC9BdXRob3I+PFllYXI+MjAxODwv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</w:fldData>
              </w:fldChar>
            </w:r>
            <w:r>
              <w:instrText xml:space="preserve"> ADDIN EN.CITE </w:instrText>
            </w:r>
            <w:r>
              <w:fldChar w:fldCharType="begin">
                <w:fldData xml:space="preserve">PEVuZE5vdGU+PENpdGU+PEF1dGhvcj5NaW51enppLVNvdXphPC9BdXRob3I+PFllYXI+MjAxODwv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</w:fldData>
              </w:fldChar>
            </w:r>
            <w:r>
              <w:instrText xml:space="preserve"> ADDIN EN.CITE.DATA </w:instrText>
            </w:r>
            <w:r>
              <w:fldChar w:fldCharType="end"/>
            </w:r>
            <w:r>
              <w:fldChar w:fldCharType="separate"/>
            </w:r>
            <w:r>
              <w:rPr>
                <w:noProof/>
              </w:rPr>
              <w:t>[5, 7]</w:t>
            </w:r>
            <w:r>
              <w:fldChar w:fldCharType="end"/>
            </w:r>
          </w:p>
        </w:tc>
        <w:tc>
          <w:tcPr>
            <w:tcW w:w="1556" w:type="dxa"/>
          </w:tcPr>
          <w:p w14:paraId="56014D81" w14:textId="77777777" w:rsidR="003B6D11" w:rsidRDefault="003B6D11" w:rsidP="00183643">
            <w:pPr>
              <w:spacing w:after="0"/>
              <w:jc w:val="right"/>
            </w:pPr>
          </w:p>
        </w:tc>
      </w:tr>
      <w:tr w:rsidR="003B6D11" w14:paraId="080675A6" w14:textId="77777777" w:rsidTr="00346207">
        <w:tc>
          <w:tcPr>
            <w:tcW w:w="2930" w:type="dxa"/>
          </w:tcPr>
          <w:p w14:paraId="2D798B54" w14:textId="77777777" w:rsidR="003B6D11" w:rsidRPr="00B83912" w:rsidRDefault="003B6D11" w:rsidP="00D51662">
            <w:pPr>
              <w:spacing w:after="0"/>
              <w:rPr>
                <w:i/>
              </w:rPr>
            </w:pPr>
            <w:proofErr w:type="spellStart"/>
            <w:r w:rsidRPr="00B83912">
              <w:rPr>
                <w:i/>
              </w:rPr>
              <w:t>Panstrongylus</w:t>
            </w:r>
            <w:proofErr w:type="spellEnd"/>
            <w:r w:rsidRPr="00B83912">
              <w:rPr>
                <w:i/>
              </w:rPr>
              <w:t xml:space="preserve"> </w:t>
            </w:r>
            <w:proofErr w:type="spellStart"/>
            <w:r w:rsidRPr="00B83912">
              <w:rPr>
                <w:i/>
              </w:rPr>
              <w:t>rufotuberculatus</w:t>
            </w:r>
            <w:proofErr w:type="spellEnd"/>
          </w:p>
        </w:tc>
        <w:tc>
          <w:tcPr>
            <w:tcW w:w="1778" w:type="dxa"/>
          </w:tcPr>
          <w:p w14:paraId="2AE2F221" w14:textId="77777777" w:rsidR="003B6D11" w:rsidRDefault="003B6D11" w:rsidP="003A6E1A">
            <w:pPr>
              <w:spacing w:after="0"/>
              <w:jc w:val="right"/>
            </w:pPr>
            <w:r>
              <w:t xml:space="preserve">Yes </w:t>
            </w:r>
            <w:r>
              <w:fldChar w:fldCharType="begin"/>
            </w:r>
            <w:r>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fldChar w:fldCharType="separate"/>
            </w:r>
            <w:r>
              <w:rPr>
                <w:noProof/>
              </w:rPr>
              <w:t>[1]</w:t>
            </w:r>
            <w:r>
              <w:fldChar w:fldCharType="end"/>
            </w:r>
          </w:p>
        </w:tc>
        <w:tc>
          <w:tcPr>
            <w:tcW w:w="1241" w:type="dxa"/>
          </w:tcPr>
          <w:p w14:paraId="5F6FA2F2" w14:textId="77777777" w:rsidR="003B6D11" w:rsidRDefault="003B6D11" w:rsidP="00183643">
            <w:pPr>
              <w:spacing w:after="0"/>
              <w:jc w:val="right"/>
            </w:pPr>
          </w:p>
        </w:tc>
        <w:tc>
          <w:tcPr>
            <w:tcW w:w="1511" w:type="dxa"/>
          </w:tcPr>
          <w:p w14:paraId="58CAF847" w14:textId="77777777" w:rsidR="003B6D11" w:rsidRDefault="003B6D11" w:rsidP="00B83912">
            <w:pPr>
              <w:spacing w:after="0"/>
              <w:jc w:val="right"/>
            </w:pPr>
          </w:p>
        </w:tc>
        <w:tc>
          <w:tcPr>
            <w:tcW w:w="1556" w:type="dxa"/>
          </w:tcPr>
          <w:p w14:paraId="7DA397E0" w14:textId="77777777" w:rsidR="003B6D11" w:rsidRDefault="003B6D11" w:rsidP="00183643">
            <w:pPr>
              <w:spacing w:after="0"/>
              <w:jc w:val="right"/>
            </w:pPr>
          </w:p>
        </w:tc>
      </w:tr>
      <w:tr w:rsidR="003B6D11" w14:paraId="38F7642E" w14:textId="77777777" w:rsidTr="00346207">
        <w:tc>
          <w:tcPr>
            <w:tcW w:w="2930" w:type="dxa"/>
          </w:tcPr>
          <w:p w14:paraId="7ADC0BC9" w14:textId="77777777" w:rsidR="003B6D11" w:rsidRPr="00B83912" w:rsidRDefault="003B6D11" w:rsidP="00D51662">
            <w:pPr>
              <w:spacing w:after="0"/>
              <w:rPr>
                <w:i/>
              </w:rPr>
            </w:pPr>
            <w:proofErr w:type="spellStart"/>
            <w:r w:rsidRPr="00B83912">
              <w:rPr>
                <w:i/>
              </w:rPr>
              <w:t>Psammolestes</w:t>
            </w:r>
            <w:proofErr w:type="spellEnd"/>
            <w:r w:rsidRPr="00B83912">
              <w:rPr>
                <w:i/>
              </w:rPr>
              <w:t xml:space="preserve"> tertius </w:t>
            </w:r>
          </w:p>
        </w:tc>
        <w:tc>
          <w:tcPr>
            <w:tcW w:w="1778" w:type="dxa"/>
          </w:tcPr>
          <w:p w14:paraId="66BD1DD8" w14:textId="77777777" w:rsidR="003B6D11" w:rsidRDefault="003B6D11" w:rsidP="003A6E1A">
            <w:pPr>
              <w:spacing w:after="0"/>
              <w:jc w:val="right"/>
            </w:pPr>
            <w:r>
              <w:t xml:space="preserve">Not found </w:t>
            </w:r>
            <w:r>
              <w:fldChar w:fldCharType="begin">
                <w:fldData xml:space="preserve">PEVuZE5vdGU+PENpdGU+PEF1dGhvcj5EaW90YWl1dGk8L0F1dGhvcj48WWVhcj4yMDE4PC9ZZWFy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</w:fldData>
              </w:fldChar>
            </w:r>
            <w:r>
              <w:instrText xml:space="preserve"> ADDIN EN.CITE </w:instrText>
            </w:r>
            <w:r>
              <w:fldChar w:fldCharType="begin">
                <w:fldData xml:space="preserve">PEVuZE5vdGU+PENpdGU+PEF1dGhvcj5EaW90YWl1dGk8L0F1dGhvcj48WWVhcj4yMDE4PC9ZZWFy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</w:fldData>
              </w:fldChar>
            </w:r>
            <w:r>
              <w:instrText xml:space="preserve"> ADDIN EN.CITE.DATA </w:instrText>
            </w:r>
            <w:r>
              <w:fldChar w:fldCharType="end"/>
            </w:r>
            <w:r>
              <w:fldChar w:fldCharType="separate"/>
            </w:r>
            <w:r>
              <w:rPr>
                <w:noProof/>
              </w:rPr>
              <w:t>[1, 7-9]</w:t>
            </w:r>
            <w:r>
              <w:fldChar w:fldCharType="end"/>
            </w:r>
          </w:p>
        </w:tc>
        <w:tc>
          <w:tcPr>
            <w:tcW w:w="1241" w:type="dxa"/>
          </w:tcPr>
          <w:p w14:paraId="002EE32E" w14:textId="77777777" w:rsidR="003B6D11" w:rsidRDefault="003B6D11" w:rsidP="00183643">
            <w:pPr>
              <w:spacing w:after="0"/>
              <w:jc w:val="right"/>
            </w:pPr>
          </w:p>
        </w:tc>
        <w:tc>
          <w:tcPr>
            <w:tcW w:w="1511" w:type="dxa"/>
          </w:tcPr>
          <w:p w14:paraId="21CE0AEB" w14:textId="77777777" w:rsidR="003B6D11" w:rsidRDefault="003B6D11" w:rsidP="00B83912">
            <w:pPr>
              <w:spacing w:after="0"/>
              <w:jc w:val="right"/>
            </w:pPr>
          </w:p>
        </w:tc>
        <w:tc>
          <w:tcPr>
            <w:tcW w:w="1556" w:type="dxa"/>
          </w:tcPr>
          <w:p w14:paraId="78859D7B" w14:textId="77777777" w:rsidR="003B6D11" w:rsidRDefault="003B6D11" w:rsidP="00183643">
            <w:pPr>
              <w:spacing w:after="0"/>
              <w:jc w:val="right"/>
            </w:pPr>
          </w:p>
        </w:tc>
      </w:tr>
      <w:tr w:rsidR="003B6D11" w14:paraId="0803C4CC" w14:textId="77777777" w:rsidTr="00346207">
        <w:tc>
          <w:tcPr>
            <w:tcW w:w="2930" w:type="dxa"/>
          </w:tcPr>
          <w:p w14:paraId="05CB1327" w14:textId="77777777" w:rsidR="003B6D11" w:rsidRPr="00B83912" w:rsidRDefault="003B6D11" w:rsidP="00D51662">
            <w:pPr>
              <w:spacing w:after="0"/>
              <w:rPr>
                <w:i/>
              </w:rPr>
            </w:pPr>
            <w:proofErr w:type="spellStart"/>
            <w:r w:rsidRPr="00B83912">
              <w:rPr>
                <w:i/>
              </w:rPr>
              <w:t>Rhodnius</w:t>
            </w:r>
            <w:proofErr w:type="spellEnd"/>
            <w:r w:rsidRPr="00B83912">
              <w:rPr>
                <w:i/>
              </w:rPr>
              <w:t xml:space="preserve"> </w:t>
            </w:r>
            <w:proofErr w:type="spellStart"/>
            <w:r w:rsidRPr="00B83912">
              <w:rPr>
                <w:i/>
              </w:rPr>
              <w:t>nasutus</w:t>
            </w:r>
            <w:proofErr w:type="spellEnd"/>
            <w:r w:rsidRPr="00B83912">
              <w:rPr>
                <w:i/>
              </w:rPr>
              <w:t xml:space="preserve"> </w:t>
            </w:r>
          </w:p>
        </w:tc>
        <w:tc>
          <w:tcPr>
            <w:tcW w:w="1778" w:type="dxa"/>
          </w:tcPr>
          <w:p w14:paraId="5AAA7BDC" w14:textId="77777777" w:rsidR="003B6D11" w:rsidRDefault="00692FD1" w:rsidP="003A6E1A">
            <w:pPr>
              <w:spacing w:after="0"/>
              <w:jc w:val="right"/>
            </w:pPr>
            <w:r>
              <w:t>0.085</w:t>
            </w:r>
            <w:r w:rsidR="003B6D11">
              <w:t xml:space="preserve"> (73) </w:t>
            </w:r>
            <w:r w:rsidR="003B6D11">
              <w:fldChar w:fldCharType="begin"/>
            </w:r>
            <w:r w:rsidR="003B6D11">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rsidR="003B6D11">
              <w:fldChar w:fldCharType="separate"/>
            </w:r>
            <w:r w:rsidR="003B6D11">
              <w:rPr>
                <w:noProof/>
              </w:rPr>
              <w:t>[1]</w:t>
            </w:r>
            <w:r w:rsidR="003B6D11">
              <w:fldChar w:fldCharType="end"/>
            </w:r>
          </w:p>
        </w:tc>
        <w:tc>
          <w:tcPr>
            <w:tcW w:w="1241" w:type="dxa"/>
          </w:tcPr>
          <w:p w14:paraId="595E85B4" w14:textId="77777777" w:rsidR="003B6D11" w:rsidRDefault="003B6D11" w:rsidP="00183643">
            <w:pPr>
              <w:spacing w:after="0"/>
              <w:jc w:val="right"/>
            </w:pPr>
          </w:p>
        </w:tc>
        <w:tc>
          <w:tcPr>
            <w:tcW w:w="1511" w:type="dxa"/>
          </w:tcPr>
          <w:p w14:paraId="1A3C41FB" w14:textId="77777777" w:rsidR="003B6D11" w:rsidRDefault="003B6D11" w:rsidP="00B83912">
            <w:pPr>
              <w:spacing w:after="0"/>
              <w:jc w:val="right"/>
            </w:pPr>
          </w:p>
        </w:tc>
        <w:tc>
          <w:tcPr>
            <w:tcW w:w="1556" w:type="dxa"/>
          </w:tcPr>
          <w:p w14:paraId="14BBE9C4" w14:textId="77777777" w:rsidR="003B6D11" w:rsidRDefault="003B6D11" w:rsidP="00183643">
            <w:pPr>
              <w:spacing w:after="0"/>
              <w:jc w:val="right"/>
            </w:pPr>
          </w:p>
        </w:tc>
      </w:tr>
      <w:tr w:rsidR="003B6D11" w14:paraId="3202B345" w14:textId="77777777" w:rsidTr="00346207">
        <w:tc>
          <w:tcPr>
            <w:tcW w:w="2930" w:type="dxa"/>
          </w:tcPr>
          <w:p w14:paraId="13A16941" w14:textId="77777777" w:rsidR="003B6D11" w:rsidRPr="00B83912" w:rsidRDefault="003B6D11" w:rsidP="00D51662">
            <w:pPr>
              <w:spacing w:after="0"/>
              <w:rPr>
                <w:i/>
              </w:rPr>
            </w:pPr>
            <w:proofErr w:type="spellStart"/>
            <w:r w:rsidRPr="00B83912">
              <w:rPr>
                <w:i/>
              </w:rPr>
              <w:t>Rhodnius</w:t>
            </w:r>
            <w:proofErr w:type="spellEnd"/>
            <w:r w:rsidRPr="00B83912">
              <w:rPr>
                <w:i/>
              </w:rPr>
              <w:t xml:space="preserve"> neglectus </w:t>
            </w:r>
          </w:p>
        </w:tc>
        <w:tc>
          <w:tcPr>
            <w:tcW w:w="1778" w:type="dxa"/>
          </w:tcPr>
          <w:p w14:paraId="324F9D5C" w14:textId="77777777" w:rsidR="003B6D11" w:rsidRDefault="00692FD1" w:rsidP="003A6E1A">
            <w:pPr>
              <w:spacing w:after="0"/>
              <w:jc w:val="right"/>
            </w:pPr>
            <w:r>
              <w:t>0.040</w:t>
            </w:r>
            <w:r w:rsidR="003B6D11">
              <w:t xml:space="preserve"> (120) </w:t>
            </w:r>
            <w:r w:rsidR="003B6D11">
              <w:fldChar w:fldCharType="begin"/>
            </w:r>
            <w:r w:rsidR="003B6D11">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rsidR="003B6D11">
              <w:fldChar w:fldCharType="separate"/>
            </w:r>
            <w:r w:rsidR="003B6D11">
              <w:rPr>
                <w:noProof/>
              </w:rPr>
              <w:t>[1]</w:t>
            </w:r>
            <w:r w:rsidR="003B6D11">
              <w:fldChar w:fldCharType="end"/>
            </w:r>
          </w:p>
        </w:tc>
        <w:tc>
          <w:tcPr>
            <w:tcW w:w="1241" w:type="dxa"/>
          </w:tcPr>
          <w:p w14:paraId="3354957C" w14:textId="77777777" w:rsidR="003B6D11" w:rsidRDefault="003B6D11" w:rsidP="00183643">
            <w:pPr>
              <w:spacing w:after="0"/>
              <w:jc w:val="right"/>
            </w:pPr>
            <w:r>
              <w:fldChar w:fldCharType="begin"/>
            </w:r>
            <w:r>
              <w:instrText xml:space="preserve"> ADDIN EN.CITE &lt;EndNote&gt;&lt;Cite&gt;&lt;Author&gt;Barreto-Santana&lt;/Author&gt;&lt;Year&gt;2011&lt;/Year&gt;&lt;RecNum&gt;225&lt;/RecNum&gt;&lt;DisplayText&gt;[10]&lt;/DisplayText&gt;&lt;record&gt;&lt;rec-number&gt;225&lt;/rec-number&gt;&lt;foreign-keys&gt;&lt;key app="EN" db-id="dzs0awpvexprd7etzp7v2w23vdxe0a2psxfz" timestamp="1555500774"&gt;225&lt;/key&gt;&lt;/foreign-keys&gt;&lt;ref-type name="Journal Article"&gt;17&lt;/ref-type&gt;&lt;contributors&gt;&lt;authors&gt;&lt;author&gt;Barreto-Santana, Daniella&lt;/author&gt;&lt;author&gt;Starling, Jacqueline&lt;/author&gt;&lt;author&gt;Gurgel-Goncalves, Rodrigo&lt;/author&gt;&lt;author&gt;Cuba Cuba, Cesar Augusto&lt;/author&gt;&lt;/authors&gt;&lt;/contributors&gt;&lt;titles&gt;&lt;title&gt;Comparative biology and feeding behavior of Rhodnius neglectus and Rhodnius robustus (Triatominae) under laboratory conditions&lt;/title&gt;&lt;secondary-title&gt;Revista Da Sociedade Brasileira De Medicina Tropical&lt;/secondary-title&gt;&lt;/titles&gt;&lt;periodical&gt;&lt;full-title&gt;Revista Da Sociedade Brasileira De Medicina Tropical&lt;/full-title&gt;&lt;/periodical&gt;&lt;pages&gt;490-495&lt;/pages&gt;&lt;volume&gt;44&lt;/volume&gt;&lt;number&gt;4&lt;/number&gt;&lt;dates&gt;&lt;year&gt;2011&lt;/year&gt;&lt;pub-dates&gt;&lt;date&gt;Jul-Aug&lt;/date&gt;&lt;/pub-dates&gt;&lt;/dates&gt;&lt;isbn&gt;0037-8682&lt;/isbn&gt;&lt;accession-num&gt;WOS:000294128200018&lt;/accession-num&gt;&lt;urls&gt;&lt;related-urls&gt;&lt;url&gt;&amp;lt;Go to ISI&amp;gt;://WOS:000294128200018&lt;/url&gt;&lt;url&gt;http://www.scielo.br/pdf/rsbmt/v44n4/18.pdf&lt;/url&gt;&lt;/related-urls&gt;&lt;/urls&gt;&lt;electronic-resource-num&gt;10.1590/s0037-86822011000400018&lt;/electronic-resource-num&gt;&lt;/record&gt;&lt;/Cite&gt;&lt;/EndNote&gt;</w:instrText>
            </w:r>
            <w:r>
              <w:fldChar w:fldCharType="separate"/>
            </w:r>
            <w:r>
              <w:rPr>
                <w:noProof/>
              </w:rPr>
              <w:t>[10]</w:t>
            </w:r>
            <w:r>
              <w:fldChar w:fldCharType="end"/>
            </w:r>
          </w:p>
        </w:tc>
        <w:tc>
          <w:tcPr>
            <w:tcW w:w="1511" w:type="dxa"/>
          </w:tcPr>
          <w:p w14:paraId="4EF77F53" w14:textId="77777777" w:rsidR="003B6D11" w:rsidRDefault="003B6D11" w:rsidP="00B83912">
            <w:pPr>
              <w:spacing w:after="0"/>
              <w:jc w:val="right"/>
            </w:pPr>
            <w:r>
              <w:t xml:space="preserve">Yes </w:t>
            </w:r>
            <w:r>
              <w:fldChar w:fldCharType="begin"/>
            </w:r>
            <w:r>
              <w:instrText xml:space="preserve"> ADDIN EN.CITE &lt;EndNote&gt;&lt;Cite&gt;&lt;Author&gt;Minuzzi-Souza&lt;/Author&gt;&lt;Year&gt;2018&lt;/Year&gt;&lt;RecNum&gt;59&lt;/RecNum&gt;&lt;DisplayText&gt;[5]&lt;/DisplayText&gt;&lt;record&gt;&lt;rec-number&gt;59&lt;/rec-number&gt;&lt;foreign-keys&gt;&lt;key app="EN" db-id="dzs0awpvexprd7etzp7v2w23vdxe0a2psxfz" timestamp="1555500770"&gt;59&lt;/key&gt;&lt;/foreign-keys&gt;&lt;ref-type name="Journal Article"&gt;17&lt;/ref-type&gt;&lt;contributors&gt;&lt;authors&gt;&lt;author&gt;Minuzzi-Souza, T. T. C.&lt;/author&gt;&lt;author&gt;Silva, L. R.&lt;/author&gt;&lt;author&gt;Hagstroem, L.&lt;/author&gt;&lt;author&gt;Hecht, M.&lt;/author&gt;&lt;author&gt;Nitz, N.&lt;/author&gt;&lt;author&gt;Gurgel-Goncalves, R.&lt;/author&gt;&lt;/authors&gt;&lt;/contributors&gt;&lt;titles&gt;&lt;title&gt;Molecular bloodmeal analyses reveal that Trypanosoma cruzi-infected, native triatomine bugs often feed on humans in houses in central Brazil&lt;/title&gt;&lt;secondary-title&gt;Medical and Veterinary Entomology&lt;/secondary-title&gt;&lt;/titles&gt;&lt;periodical&gt;&lt;full-title&gt;Medical and Veterinary Entomology&lt;/full-title&gt;&lt;/periodical&gt;&lt;pages&gt;504-508&lt;/pages&gt;&lt;volume&gt;32&lt;/volume&gt;&lt;number&gt;4&lt;/number&gt;&lt;dates&gt;&lt;year&gt;2018&lt;/year&gt;&lt;pub-dates&gt;&lt;date&gt;Dec&lt;/date&gt;&lt;/pub-dates&gt;&lt;/dates&gt;&lt;isbn&gt;0269-283X&lt;/isbn&gt;&lt;accession-num&gt;WOS:000449714300014&lt;/accession-num&gt;&lt;urls&gt;&lt;related-urls&gt;&lt;url&gt;&amp;lt;Go to ISI&amp;gt;://WOS:000449714300014&lt;/url&gt;&lt;url&gt;https://onlinelibrary.wiley.com/doi/pdf/10.1111/mve.12324&lt;/url&gt;&lt;/related-urls&gt;&lt;/urls&gt;&lt;electronic-resource-num&gt;10.1111/mve.12324&lt;/electronic-resource-num&gt;&lt;/record&gt;&lt;/Cite&gt;&lt;/EndNote&gt;</w:instrText>
            </w:r>
            <w:r>
              <w:fldChar w:fldCharType="separate"/>
            </w:r>
            <w:r>
              <w:rPr>
                <w:noProof/>
              </w:rPr>
              <w:t>[5]</w:t>
            </w:r>
            <w:r>
              <w:fldChar w:fldCharType="end"/>
            </w:r>
          </w:p>
        </w:tc>
        <w:tc>
          <w:tcPr>
            <w:tcW w:w="1556" w:type="dxa"/>
          </w:tcPr>
          <w:p w14:paraId="07DC85B9" w14:textId="77777777" w:rsidR="003B6D11" w:rsidRDefault="003B6D11" w:rsidP="00183643">
            <w:pPr>
              <w:spacing w:after="0"/>
              <w:jc w:val="right"/>
            </w:pPr>
          </w:p>
        </w:tc>
      </w:tr>
      <w:tr w:rsidR="003B6D11" w14:paraId="73DC68F0" w14:textId="77777777" w:rsidTr="00346207">
        <w:tc>
          <w:tcPr>
            <w:tcW w:w="2930" w:type="dxa"/>
          </w:tcPr>
          <w:p w14:paraId="2CA42639" w14:textId="77777777" w:rsidR="003B6D11" w:rsidRPr="00B83912" w:rsidRDefault="003B6D11" w:rsidP="00D51662">
            <w:pPr>
              <w:spacing w:after="0"/>
              <w:rPr>
                <w:i/>
              </w:rPr>
            </w:pPr>
            <w:proofErr w:type="spellStart"/>
            <w:r w:rsidRPr="00B83912">
              <w:rPr>
                <w:i/>
              </w:rPr>
              <w:t>Rhodnius</w:t>
            </w:r>
            <w:proofErr w:type="spellEnd"/>
            <w:r w:rsidRPr="00B83912">
              <w:rPr>
                <w:i/>
              </w:rPr>
              <w:t xml:space="preserve"> </w:t>
            </w:r>
            <w:proofErr w:type="spellStart"/>
            <w:r w:rsidRPr="00B83912">
              <w:rPr>
                <w:i/>
              </w:rPr>
              <w:t>pallescens</w:t>
            </w:r>
            <w:proofErr w:type="spellEnd"/>
            <w:r w:rsidRPr="00B83912">
              <w:rPr>
                <w:i/>
              </w:rPr>
              <w:t xml:space="preserve"> </w:t>
            </w:r>
          </w:p>
        </w:tc>
        <w:tc>
          <w:tcPr>
            <w:tcW w:w="1778" w:type="dxa"/>
          </w:tcPr>
          <w:p w14:paraId="305B2F7A" w14:textId="77777777" w:rsidR="003B6D11" w:rsidRDefault="003B6D11" w:rsidP="003A6E1A">
            <w:pPr>
              <w:spacing w:after="0"/>
              <w:jc w:val="right"/>
            </w:pPr>
            <w:r>
              <w:t xml:space="preserve">Yes </w:t>
            </w:r>
            <w:r>
              <w:fldChar w:fldCharType="begin"/>
            </w:r>
            <w:r>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fldChar w:fldCharType="separate"/>
            </w:r>
            <w:r>
              <w:rPr>
                <w:noProof/>
              </w:rPr>
              <w:t>[1]</w:t>
            </w:r>
            <w:r>
              <w:fldChar w:fldCharType="end"/>
            </w:r>
          </w:p>
        </w:tc>
        <w:tc>
          <w:tcPr>
            <w:tcW w:w="1241" w:type="dxa"/>
          </w:tcPr>
          <w:p w14:paraId="35391BD6" w14:textId="77777777" w:rsidR="003B6D11" w:rsidRDefault="003B6D11" w:rsidP="00183643">
            <w:pPr>
              <w:spacing w:after="0"/>
              <w:jc w:val="right"/>
            </w:pPr>
          </w:p>
        </w:tc>
        <w:tc>
          <w:tcPr>
            <w:tcW w:w="1511" w:type="dxa"/>
          </w:tcPr>
          <w:p w14:paraId="6AEDA347" w14:textId="77777777" w:rsidR="003B6D11" w:rsidRDefault="003B6D11" w:rsidP="00B83912">
            <w:pPr>
              <w:spacing w:after="0"/>
              <w:jc w:val="right"/>
            </w:pPr>
            <w:r>
              <w:t xml:space="preserve">Yes </w:t>
            </w:r>
            <w:r>
              <w:fldChar w:fldCharType="begin">
                <w:fldData xml:space="preserve">PEVuZE5vdGU+PENpdGU+PEF1dGhvcj5IZXJuYW5kZXo8L0F1dGhvcj48WWVhcj4yMDE2PC9ZZWFy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=
</w:fldData>
              </w:fldChar>
            </w:r>
            <w:r>
              <w:instrText xml:space="preserve"> ADDIN EN.CITE </w:instrText>
            </w:r>
            <w:r>
              <w:fldChar w:fldCharType="begin">
                <w:fldData xml:space="preserve">PEVuZE5vdGU+PENpdGU+PEF1dGhvcj5IZXJuYW5kZXo8L0F1dGhvcj48WWVhcj4yMDE2PC9ZZWFy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=
</w:fldData>
              </w:fldChar>
            </w:r>
            <w:r>
              <w:instrText xml:space="preserve"> ADDIN EN.CITE.DATA </w:instrText>
            </w:r>
            <w:r>
              <w:fldChar w:fldCharType="end"/>
            </w:r>
            <w:r>
              <w:fldChar w:fldCharType="separate"/>
            </w:r>
            <w:r>
              <w:rPr>
                <w:noProof/>
              </w:rPr>
              <w:t>[6, 11]</w:t>
            </w:r>
            <w:r>
              <w:fldChar w:fldCharType="end"/>
            </w:r>
          </w:p>
        </w:tc>
        <w:tc>
          <w:tcPr>
            <w:tcW w:w="1556" w:type="dxa"/>
          </w:tcPr>
          <w:p w14:paraId="399DC006" w14:textId="77777777" w:rsidR="003B6D11" w:rsidRDefault="003B6D11" w:rsidP="00183643">
            <w:pPr>
              <w:spacing w:after="0"/>
              <w:jc w:val="right"/>
            </w:pPr>
          </w:p>
        </w:tc>
      </w:tr>
      <w:tr w:rsidR="003B6D11" w14:paraId="1B4317E7" w14:textId="77777777" w:rsidTr="00346207">
        <w:trPr>
          <w:trHeight w:val="365"/>
        </w:trPr>
        <w:tc>
          <w:tcPr>
            <w:tcW w:w="2930" w:type="dxa"/>
          </w:tcPr>
          <w:p w14:paraId="69B2B952" w14:textId="77777777" w:rsidR="003B6D11" w:rsidRPr="00B83912" w:rsidRDefault="003B6D11" w:rsidP="00D51662">
            <w:pPr>
              <w:spacing w:after="0"/>
              <w:rPr>
                <w:i/>
              </w:rPr>
            </w:pPr>
            <w:proofErr w:type="spellStart"/>
            <w:r w:rsidRPr="00B83912">
              <w:rPr>
                <w:i/>
              </w:rPr>
              <w:t>Rhodnius</w:t>
            </w:r>
            <w:proofErr w:type="spellEnd"/>
            <w:r w:rsidRPr="00B83912">
              <w:rPr>
                <w:i/>
              </w:rPr>
              <w:t xml:space="preserve"> </w:t>
            </w:r>
            <w:proofErr w:type="spellStart"/>
            <w:r w:rsidRPr="00B83912">
              <w:rPr>
                <w:i/>
              </w:rPr>
              <w:t>pictipes</w:t>
            </w:r>
            <w:proofErr w:type="spellEnd"/>
            <w:r w:rsidRPr="00B83912">
              <w:rPr>
                <w:i/>
              </w:rPr>
              <w:t xml:space="preserve"> </w:t>
            </w:r>
          </w:p>
        </w:tc>
        <w:tc>
          <w:tcPr>
            <w:tcW w:w="1778" w:type="dxa"/>
          </w:tcPr>
          <w:p w14:paraId="087C5BA1" w14:textId="77777777" w:rsidR="003B6D11" w:rsidRDefault="00692FD1" w:rsidP="003A6E1A">
            <w:pPr>
              <w:spacing w:after="0"/>
              <w:jc w:val="right"/>
            </w:pPr>
            <w:r>
              <w:t>0.246</w:t>
            </w:r>
            <w:r w:rsidR="003B6D11">
              <w:t xml:space="preserve"> (36) </w:t>
            </w:r>
            <w:r w:rsidR="003B6D11">
              <w:fldChar w:fldCharType="begin"/>
            </w:r>
            <w:r w:rsidR="003B6D11">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rsidR="003B6D11">
              <w:fldChar w:fldCharType="separate"/>
            </w:r>
            <w:r w:rsidR="003B6D11">
              <w:rPr>
                <w:noProof/>
              </w:rPr>
              <w:t>[1]</w:t>
            </w:r>
            <w:r w:rsidR="003B6D11">
              <w:fldChar w:fldCharType="end"/>
            </w:r>
          </w:p>
        </w:tc>
        <w:tc>
          <w:tcPr>
            <w:tcW w:w="1241" w:type="dxa"/>
          </w:tcPr>
          <w:p w14:paraId="25D3E4FD" w14:textId="77777777" w:rsidR="003B6D11" w:rsidRDefault="003B6D11" w:rsidP="00183643">
            <w:pPr>
              <w:spacing w:after="0"/>
              <w:jc w:val="right"/>
            </w:pPr>
          </w:p>
        </w:tc>
        <w:tc>
          <w:tcPr>
            <w:tcW w:w="1511" w:type="dxa"/>
          </w:tcPr>
          <w:p w14:paraId="4D048BE9" w14:textId="77777777" w:rsidR="003B6D11" w:rsidRDefault="003B6D11" w:rsidP="00B83912">
            <w:pPr>
              <w:spacing w:after="0"/>
              <w:jc w:val="right"/>
            </w:pPr>
            <w:r>
              <w:t xml:space="preserve">Yes </w:t>
            </w:r>
            <w:r>
              <w:fldChar w:fldCharType="begin"/>
            </w:r>
            <w:r>
              <w:instrText xml:space="preserve"> ADDIN EN.CITE &lt;EndNote&gt;&lt;Cite&gt;&lt;Author&gt;Hernandez&lt;/Author&gt;&lt;Year&gt;2016&lt;/Year&gt;&lt;RecNum&gt;111&lt;/RecNum&gt;&lt;DisplayText&gt;[6]&lt;/DisplayText&gt;&lt;record&gt;&lt;rec-number&gt;111&lt;/rec-number&gt;&lt;foreign-keys&gt;&lt;key app="EN" db-id="dzs0awpvexprd7etzp7v2w23vdxe0a2psxfz" timestamp="1555500772"&gt;111&lt;/key&gt;&lt;/foreign-keys&gt;&lt;ref-type name="Journal Article"&gt;17&lt;/ref-type&gt;&lt;contributors&gt;&lt;authors&gt;&lt;author&gt;Hernandez, Carolina&lt;/author&gt;&lt;author&gt;Salazar, Camilo&lt;/author&gt;&lt;author&gt;Brochero, Helena&lt;/author&gt;&lt;author&gt;Teheran, Anibal&lt;/author&gt;&lt;author&gt;Stella Buitrago, Luz&lt;/author&gt;&lt;author&gt;Vera, Mauricio&lt;/author&gt;&lt;author&gt;Soto, Hugo&lt;/author&gt;&lt;author&gt;Florez-Rivadeneira, Zulibeth&lt;/author&gt;&lt;author&gt;Ardila, Sussane&lt;/author&gt;&lt;author&gt;Parra-Henao, Gabriel&lt;/author&gt;&lt;author&gt;David Ramirez, Juan&lt;/author&gt;&lt;/authors&gt;&lt;/contributors&gt;&lt;titles&gt;&lt;title&gt;Untangling the transmission dynamics of primary and secondary vectors of Trypanosoma cruzi in Colombia: parasite infection, feeding sources and discrete typing units&lt;/title&gt;&lt;secondary-title&gt;Parasites &amp;amp; Vectors&lt;/secondary-title&gt;&lt;/titles&gt;&lt;periodical&gt;&lt;full-title&gt;Parasites &amp;amp; Vectors&lt;/full-title&gt;&lt;/periodical&gt;&lt;volume&gt;9&lt;/volume&gt;&lt;dates&gt;&lt;year&gt;2016&lt;/year&gt;&lt;pub-dates&gt;&lt;date&gt;Dec 1&lt;/date&gt;&lt;/pub-dates&gt;&lt;/dates&gt;&lt;isbn&gt;1756-3305&lt;/isbn&gt;&lt;accession-num&gt;WOS:000388903000004&lt;/accession-num&gt;&lt;urls&gt;&lt;related-urls&gt;&lt;url&gt;&amp;lt;Go to ISI&amp;gt;://WOS:000388903000004&lt;/url&gt;&lt;url&gt;https://parasitesandvectors.biomedcentral.com/track/pdf/10.1186/s13071-016-1907-5&lt;/url&gt;&lt;/related-urls&gt;&lt;/urls&gt;&lt;custom7&gt;620&lt;/custom7&gt;&lt;electronic-resource-num&gt;10.1186/s13071-016-1907-5&lt;/electronic-resource-num&gt;&lt;/record&gt;&lt;/Cite&gt;&lt;/EndNote&gt;</w:instrText>
            </w:r>
            <w:r>
              <w:fldChar w:fldCharType="separate"/>
            </w:r>
            <w:r>
              <w:rPr>
                <w:noProof/>
              </w:rPr>
              <w:t>[6]</w:t>
            </w:r>
            <w:r>
              <w:fldChar w:fldCharType="end"/>
            </w:r>
          </w:p>
        </w:tc>
        <w:tc>
          <w:tcPr>
            <w:tcW w:w="1556" w:type="dxa"/>
          </w:tcPr>
          <w:p w14:paraId="427846DB" w14:textId="77777777" w:rsidR="003B6D11" w:rsidRDefault="003B6D11" w:rsidP="00B83912">
            <w:pPr>
              <w:spacing w:after="0"/>
              <w:jc w:val="right"/>
            </w:pPr>
            <w:r>
              <w:fldChar w:fldCharType="begin"/>
            </w:r>
            <w:r>
              <w:instrText xml:space="preserve"> ADDIN EN.CITE &lt;EndNote&gt;&lt;Cite&gt;&lt;Author&gt;Barbosa&lt;/Author&gt;&lt;Year&gt;2019&lt;/Year&gt;&lt;RecNum&gt;53&lt;/RecNum&gt;&lt;DisplayText&gt;[12]&lt;/DisplayText&gt;&lt;record&gt;&lt;rec-number&gt;53&lt;/rec-number&gt;&lt;foreign-keys&gt;&lt;key app="EN" db-id="dzs0awpvexprd7etzp7v2w23vdxe0a2psxfz" timestamp="1555500770"&gt;53&lt;/key&gt;&lt;/foreign-keys&gt;&lt;ref-type name="Journal Article"&gt;17&lt;/ref-type&gt;&lt;contributors&gt;&lt;authors&gt;&lt;author&gt;Barbosa, Rodrigo Labello&lt;/author&gt;&lt;author&gt;Dias, Viviane Liotti&lt;/author&gt;&lt;author&gt;Lorosa, Elias Seixas&lt;/author&gt;&lt;author&gt;Costa, Elenild de Goes&lt;/author&gt;&lt;author&gt;Pereira, Karen Signori&lt;/author&gt;&lt;author&gt;Gilioli, Rovilson&lt;/author&gt;&lt;author&gt;Aparecida Guaraldo, Ana Maria&lt;/author&gt;&lt;author&gt;Correa Passos, Luiz Augusto&lt;/author&gt;&lt;/authors&gt;&lt;/contributors&gt;&lt;titles&gt;&lt;title&gt;Virulence of Trypanosoma cruzi from vector and reservoir in in natura acai pulp resulting in food-borne acute Chagas disease at Para State, Brazil&lt;/title&gt;&lt;secondary-title&gt;Experimental Parasitology&lt;/secondary-title&gt;&lt;/titles&gt;&lt;periodical&gt;&lt;full-title&gt;Experimental Parasitology&lt;/full-title&gt;&lt;/periodical&gt;&lt;pages&gt;68-75&lt;/pages&gt;&lt;volume&gt;197&lt;/volume&gt;&lt;dates&gt;&lt;year&gt;2019&lt;/year&gt;&lt;pub-dates&gt;&lt;date&gt;Feb&lt;/date&gt;&lt;/pub-dates&gt;&lt;/dates&gt;&lt;isbn&gt;0014-4894&lt;/isbn&gt;&lt;accession-num&gt;WOS:000459522500011&lt;/accession-num&gt;&lt;urls&gt;&lt;related-urls&gt;&lt;url&gt;&amp;lt;Go to ISI&amp;gt;://WOS:000459522500011&lt;/url&gt;&lt;/related-urls&gt;&lt;/urls&gt;&lt;electronic-resource-num&gt;10.1016/j.exppara.2018.10.012&lt;/electronic-resource-num&gt;&lt;/record&gt;&lt;/Cite&gt;&lt;/EndNote&gt;</w:instrText>
            </w:r>
            <w:r>
              <w:fldChar w:fldCharType="separate"/>
            </w:r>
            <w:r>
              <w:rPr>
                <w:noProof/>
              </w:rPr>
              <w:t>[12]</w:t>
            </w:r>
            <w:r>
              <w:fldChar w:fldCharType="end"/>
            </w:r>
          </w:p>
        </w:tc>
      </w:tr>
      <w:tr w:rsidR="003B6D11" w14:paraId="39AEB052" w14:textId="77777777" w:rsidTr="00346207">
        <w:tc>
          <w:tcPr>
            <w:tcW w:w="2930" w:type="dxa"/>
          </w:tcPr>
          <w:p w14:paraId="77F8B24F" w14:textId="77777777" w:rsidR="003B6D11" w:rsidRPr="00B83912" w:rsidRDefault="003B6D11" w:rsidP="00D51662">
            <w:pPr>
              <w:spacing w:after="0"/>
              <w:rPr>
                <w:i/>
              </w:rPr>
            </w:pPr>
            <w:proofErr w:type="spellStart"/>
            <w:r w:rsidRPr="00B83912">
              <w:rPr>
                <w:i/>
              </w:rPr>
              <w:t>Rhodnius</w:t>
            </w:r>
            <w:proofErr w:type="spellEnd"/>
            <w:r w:rsidRPr="00B83912">
              <w:rPr>
                <w:i/>
              </w:rPr>
              <w:t xml:space="preserve"> </w:t>
            </w:r>
            <w:proofErr w:type="spellStart"/>
            <w:r w:rsidRPr="00B83912">
              <w:rPr>
                <w:i/>
              </w:rPr>
              <w:t>prolixus</w:t>
            </w:r>
            <w:proofErr w:type="spellEnd"/>
            <w:r w:rsidRPr="00B83912">
              <w:rPr>
                <w:i/>
              </w:rPr>
              <w:t xml:space="preserve"> </w:t>
            </w:r>
          </w:p>
        </w:tc>
        <w:tc>
          <w:tcPr>
            <w:tcW w:w="1778" w:type="dxa"/>
          </w:tcPr>
          <w:p w14:paraId="1ADD8626" w14:textId="77777777" w:rsidR="003B6D11" w:rsidRDefault="00692FD1" w:rsidP="003A6E1A">
            <w:pPr>
              <w:spacing w:after="0"/>
              <w:jc w:val="right"/>
            </w:pPr>
            <w:r>
              <w:t>0.090</w:t>
            </w:r>
            <w:r w:rsidR="003B6D11">
              <w:t xml:space="preserve"> (10) </w:t>
            </w:r>
            <w:r w:rsidR="003B6D11">
              <w:fldChar w:fldCharType="begin"/>
            </w:r>
            <w:r w:rsidR="003B6D11">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rsidR="003B6D11">
              <w:fldChar w:fldCharType="separate"/>
            </w:r>
            <w:r w:rsidR="003B6D11">
              <w:rPr>
                <w:noProof/>
              </w:rPr>
              <w:t>[1]</w:t>
            </w:r>
            <w:r w:rsidR="003B6D11">
              <w:fldChar w:fldCharType="end"/>
            </w:r>
          </w:p>
        </w:tc>
        <w:tc>
          <w:tcPr>
            <w:tcW w:w="1241" w:type="dxa"/>
          </w:tcPr>
          <w:p w14:paraId="3F70269D" w14:textId="77777777" w:rsidR="003B6D11" w:rsidRDefault="003B6D11" w:rsidP="00183643">
            <w:pPr>
              <w:spacing w:after="0"/>
              <w:jc w:val="right"/>
            </w:pPr>
          </w:p>
        </w:tc>
        <w:tc>
          <w:tcPr>
            <w:tcW w:w="1511" w:type="dxa"/>
          </w:tcPr>
          <w:p w14:paraId="4C862176" w14:textId="77777777" w:rsidR="003B6D11" w:rsidRDefault="003B6D11" w:rsidP="00B83912">
            <w:pPr>
              <w:spacing w:after="0"/>
              <w:jc w:val="right"/>
            </w:pPr>
            <w:r>
              <w:t xml:space="preserve">Yes </w:t>
            </w:r>
            <w:r>
              <w:fldChar w:fldCharType="begin">
                <w:fldData xml:space="preserve">PEVuZE5vdGU+PENpdGU+PEF1dGhvcj5IZXJuYW5kZXo8L0F1dGhvcj48WWVhcj4yMDE2PC9ZZWFy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</w:fldData>
              </w:fldChar>
            </w:r>
            <w:r>
              <w:instrText xml:space="preserve"> ADDIN EN.CITE </w:instrText>
            </w:r>
            <w:r>
              <w:fldChar w:fldCharType="begin">
                <w:fldData xml:space="preserve">PEVuZE5vdGU+PENpdGU+PEF1dGhvcj5IZXJuYW5kZXo8L0F1dGhvcj48WWVhcj4yMDE2PC9ZZWFy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</w:fldData>
              </w:fldChar>
            </w:r>
            <w:r>
              <w:instrText xml:space="preserve"> ADDIN EN.CITE.DATA </w:instrText>
            </w:r>
            <w:r>
              <w:fldChar w:fldCharType="end"/>
            </w:r>
            <w:r>
              <w:fldChar w:fldCharType="separate"/>
            </w:r>
            <w:r>
              <w:rPr>
                <w:noProof/>
              </w:rPr>
              <w:t>[6, 13]</w:t>
            </w:r>
            <w:r>
              <w:fldChar w:fldCharType="end"/>
            </w:r>
          </w:p>
        </w:tc>
        <w:tc>
          <w:tcPr>
            <w:tcW w:w="1556" w:type="dxa"/>
          </w:tcPr>
          <w:p w14:paraId="50BE9032" w14:textId="77777777" w:rsidR="003B6D11" w:rsidRDefault="003B6D11" w:rsidP="00183643">
            <w:pPr>
              <w:spacing w:after="0"/>
              <w:jc w:val="right"/>
            </w:pPr>
          </w:p>
        </w:tc>
      </w:tr>
      <w:tr w:rsidR="003B6D11" w14:paraId="28E69191" w14:textId="77777777" w:rsidTr="00346207">
        <w:tc>
          <w:tcPr>
            <w:tcW w:w="2930" w:type="dxa"/>
          </w:tcPr>
          <w:p w14:paraId="7DAF11AD" w14:textId="77777777" w:rsidR="003B6D11" w:rsidRPr="00B83912" w:rsidRDefault="003B6D11" w:rsidP="00D51662">
            <w:pPr>
              <w:spacing w:after="0"/>
              <w:rPr>
                <w:i/>
              </w:rPr>
            </w:pPr>
            <w:proofErr w:type="spellStart"/>
            <w:r w:rsidRPr="00B83912">
              <w:rPr>
                <w:i/>
              </w:rPr>
              <w:t>Rhodnius</w:t>
            </w:r>
            <w:proofErr w:type="spellEnd"/>
            <w:r w:rsidRPr="00B83912">
              <w:rPr>
                <w:i/>
              </w:rPr>
              <w:t xml:space="preserve"> robustus</w:t>
            </w:r>
          </w:p>
        </w:tc>
        <w:tc>
          <w:tcPr>
            <w:tcW w:w="1778" w:type="dxa"/>
          </w:tcPr>
          <w:p w14:paraId="40461C86" w14:textId="77777777" w:rsidR="003B6D11" w:rsidRDefault="00692FD1" w:rsidP="003A6E1A">
            <w:pPr>
              <w:spacing w:after="0"/>
              <w:jc w:val="right"/>
            </w:pPr>
            <w:r>
              <w:t>0.259</w:t>
            </w:r>
            <w:r w:rsidR="003B6D11">
              <w:t xml:space="preserve"> (19) </w:t>
            </w:r>
            <w:r w:rsidR="003B6D11">
              <w:fldChar w:fldCharType="begin"/>
            </w:r>
            <w:r w:rsidR="003B6D11">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rsidR="003B6D11">
              <w:fldChar w:fldCharType="separate"/>
            </w:r>
            <w:r w:rsidR="003B6D11">
              <w:rPr>
                <w:noProof/>
              </w:rPr>
              <w:t>[1]</w:t>
            </w:r>
            <w:r w:rsidR="003B6D11">
              <w:fldChar w:fldCharType="end"/>
            </w:r>
          </w:p>
        </w:tc>
        <w:tc>
          <w:tcPr>
            <w:tcW w:w="1241" w:type="dxa"/>
          </w:tcPr>
          <w:p w14:paraId="5CC11220" w14:textId="77777777" w:rsidR="003B6D11" w:rsidRDefault="003B6D11" w:rsidP="00183643">
            <w:pPr>
              <w:spacing w:after="0"/>
              <w:jc w:val="right"/>
            </w:pPr>
            <w:r>
              <w:fldChar w:fldCharType="begin"/>
            </w:r>
            <w:r>
              <w:instrText xml:space="preserve"> ADDIN EN.CITE &lt;EndNote&gt;&lt;Cite&gt;&lt;Author&gt;Barreto-Santana&lt;/Author&gt;&lt;Year&gt;2011&lt;/Year&gt;&lt;RecNum&gt;225&lt;/RecNum&gt;&lt;DisplayText&gt;[10]&lt;/DisplayText&gt;&lt;record&gt;&lt;rec-number&gt;225&lt;/rec-number&gt;&lt;foreign-keys&gt;&lt;key app="EN" db-id="dzs0awpvexprd7etzp7v2w23vdxe0a2psxfz" timestamp="1555500774"&gt;225&lt;/key&gt;&lt;/foreign-keys&gt;&lt;ref-type name="Journal Article"&gt;17&lt;/ref-type&gt;&lt;contributors&gt;&lt;authors&gt;&lt;author&gt;Barreto-Santana, Daniella&lt;/author&gt;&lt;author&gt;Starling, Jacqueline&lt;/author&gt;&lt;author&gt;Gurgel-Goncalves, Rodrigo&lt;/author&gt;&lt;author&gt;Cuba Cuba, Cesar Augusto&lt;/author&gt;&lt;/authors&gt;&lt;/contributors&gt;&lt;titles&gt;&lt;title&gt;Comparative biology and feeding behavior of Rhodnius neglectus and Rhodnius robustus (Triatominae) under laboratory conditions&lt;/title&gt;&lt;secondary-title&gt;Revista Da Sociedade Brasileira De Medicina Tropical&lt;/secondary-title&gt;&lt;/titles&gt;&lt;periodical&gt;&lt;full-title&gt;Revista Da Sociedade Brasileira De Medicina Tropical&lt;/full-title&gt;&lt;/periodical&gt;&lt;pages&gt;490-495&lt;/pages&gt;&lt;volume&gt;44&lt;/volume&gt;&lt;number&gt;4&lt;/number&gt;&lt;dates&gt;&lt;year&gt;2011&lt;/year&gt;&lt;pub-dates&gt;&lt;date&gt;Jul-Aug&lt;/date&gt;&lt;/pub-dates&gt;&lt;/dates&gt;&lt;isbn&gt;0037-8682&lt;/isbn&gt;&lt;accession-num&gt;WOS:000294128200018&lt;/accession-num&gt;&lt;urls&gt;&lt;related-urls&gt;&lt;url&gt;&amp;lt;Go to ISI&amp;gt;://WOS:000294128200018&lt;/url&gt;&lt;url&gt;http://www.scielo.br/pdf/rsbmt/v44n4/18.pdf&lt;/url&gt;&lt;/related-urls&gt;&lt;/urls&gt;&lt;electronic-resource-num&gt;10.1590/s0037-86822011000400018&lt;/electronic-resource-num&gt;&lt;/record&gt;&lt;/Cite&gt;&lt;/EndNote&gt;</w:instrText>
            </w:r>
            <w:r>
              <w:fldChar w:fldCharType="separate"/>
            </w:r>
            <w:r>
              <w:rPr>
                <w:noProof/>
              </w:rPr>
              <w:t>[10]</w:t>
            </w:r>
            <w:r>
              <w:fldChar w:fldCharType="end"/>
            </w:r>
          </w:p>
        </w:tc>
        <w:tc>
          <w:tcPr>
            <w:tcW w:w="1511" w:type="dxa"/>
          </w:tcPr>
          <w:p w14:paraId="75E14078" w14:textId="77777777" w:rsidR="003B6D11" w:rsidRDefault="003B6D11" w:rsidP="00B83912">
            <w:pPr>
              <w:spacing w:after="0"/>
              <w:jc w:val="right"/>
            </w:pPr>
          </w:p>
        </w:tc>
        <w:tc>
          <w:tcPr>
            <w:tcW w:w="1556" w:type="dxa"/>
          </w:tcPr>
          <w:p w14:paraId="5D733C8B" w14:textId="77777777" w:rsidR="003B6D11" w:rsidRDefault="003B6D11" w:rsidP="00183643">
            <w:pPr>
              <w:spacing w:after="0"/>
              <w:jc w:val="right"/>
            </w:pPr>
          </w:p>
        </w:tc>
      </w:tr>
      <w:tr w:rsidR="003B6D11" w14:paraId="0F898A87" w14:textId="77777777" w:rsidTr="00346207">
        <w:tc>
          <w:tcPr>
            <w:tcW w:w="2930" w:type="dxa"/>
          </w:tcPr>
          <w:p w14:paraId="306B1ED3" w14:textId="77777777" w:rsidR="003B6D11" w:rsidRPr="00B83912" w:rsidRDefault="003B6D11" w:rsidP="00D51662">
            <w:pPr>
              <w:spacing w:after="0"/>
              <w:rPr>
                <w:i/>
              </w:rPr>
            </w:pPr>
            <w:r w:rsidRPr="00B83912">
              <w:rPr>
                <w:i/>
              </w:rPr>
              <w:t xml:space="preserve">Triatoma </w:t>
            </w:r>
            <w:proofErr w:type="spellStart"/>
            <w:r w:rsidRPr="00B83912">
              <w:rPr>
                <w:i/>
              </w:rPr>
              <w:t>barberi</w:t>
            </w:r>
            <w:proofErr w:type="spellEnd"/>
            <w:r w:rsidRPr="00B83912">
              <w:rPr>
                <w:i/>
              </w:rPr>
              <w:t xml:space="preserve"> </w:t>
            </w:r>
          </w:p>
        </w:tc>
        <w:tc>
          <w:tcPr>
            <w:tcW w:w="1778" w:type="dxa"/>
          </w:tcPr>
          <w:p w14:paraId="188A5281" w14:textId="77777777" w:rsidR="003B6D11" w:rsidRDefault="003B6D11" w:rsidP="003A6E1A">
            <w:pPr>
              <w:spacing w:after="0"/>
              <w:jc w:val="right"/>
            </w:pPr>
            <w:r>
              <w:t xml:space="preserve">Yes </w:t>
            </w:r>
            <w:r>
              <w:fldChar w:fldCharType="begin"/>
            </w:r>
            <w:r>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fldChar w:fldCharType="separate"/>
            </w:r>
            <w:r>
              <w:rPr>
                <w:noProof/>
              </w:rPr>
              <w:t>[1]</w:t>
            </w:r>
            <w:r>
              <w:fldChar w:fldCharType="end"/>
            </w:r>
          </w:p>
        </w:tc>
        <w:tc>
          <w:tcPr>
            <w:tcW w:w="1241" w:type="dxa"/>
          </w:tcPr>
          <w:p w14:paraId="0D8BEE24" w14:textId="77777777" w:rsidR="003B6D11" w:rsidRDefault="003B6D11" w:rsidP="00B83912">
            <w:pPr>
              <w:spacing w:after="0"/>
              <w:jc w:val="right"/>
            </w:pPr>
            <w:r>
              <w:fldChar w:fldCharType="begin"/>
            </w:r>
            <w:r>
              <w:instrText xml:space="preserve"> ADDIN EN.CITE &lt;EndNote&gt;&lt;Cite&gt;&lt;Author&gt;Martinez-Ibarra&lt;/Author&gt;&lt;Year&gt;2005&lt;/Year&gt;&lt;RecNum&gt;325&lt;/RecNum&gt;&lt;DisplayText&gt;[14]&lt;/DisplayText&gt;&lt;record&gt;&lt;rec-number&gt;325&lt;/rec-number&gt;&lt;foreign-keys&gt;&lt;key app="EN" db-id="dzs0awpvexprd7etzp7v2w23vdxe0a2psxfz" timestamp="1555500776"&gt;325&lt;/key&gt;&lt;/foreign-keys&gt;&lt;ref-type name="Journal Article"&gt;17&lt;/ref-type&gt;&lt;contributors&gt;&lt;authors&gt;&lt;author&gt;Martinez-Ibarra, J. A.&lt;/author&gt;&lt;author&gt;Nogueda-Torres, B.&lt;/author&gt;&lt;author&gt;Gonzalez, E. P.&lt;/author&gt;&lt;author&gt;Alejandre-Aguilar, R.&lt;/author&gt;&lt;author&gt;Solorio-Cibrian, M.&lt;/author&gt;&lt;author&gt;Barreto, S. P.&lt;/author&gt;&lt;author&gt;Gomez-Estrada, H. I.&lt;/author&gt;&lt;author&gt;Trujillo-Garcia, J. C.&lt;/author&gt;&lt;/authors&gt;&lt;/contributors&gt;&lt;titles&gt;&lt;title&gt;Development of Triatoma rubida sonoriana, Triatoma barberi, and Meccus mazzottii (Heteroptera, Reduviidae) under laboratory conditions&lt;/title&gt;&lt;secondary-title&gt;Journal of the American Mosquito Control Association&lt;/secondary-title&gt;&lt;/titles&gt;&lt;periodical&gt;&lt;full-title&gt;Journal of the American Mosquito Control Association&lt;/full-title&gt;&lt;/periodical&gt;&lt;pages&gt;310-315&lt;/pages&gt;&lt;volume&gt;21&lt;/volume&gt;&lt;number&gt;3&lt;/number&gt;&lt;dates&gt;&lt;year&gt;2005&lt;/year&gt;&lt;pub-dates&gt;&lt;date&gt;Sep&lt;/date&gt;&lt;/pub-dates&gt;&lt;/dates&gt;&lt;isbn&gt;8756-971X&lt;/isbn&gt;&lt;accession-num&gt;WOS:000231955600012&lt;/accession-num&gt;&lt;urls&gt;&lt;related-urls&gt;&lt;url&gt;&amp;lt;Go to ISI&amp;gt;://WOS:000231955600012&lt;/url&gt;&lt;/related-urls&gt;&lt;/urls&gt;&lt;electronic-resource-num&gt;10.2987/8756-971x(2005)21[310:dotrst]2.0.co;2&lt;/electronic-resource-num&gt;&lt;/record&gt;&lt;/Cite&gt;&lt;/EndNote&gt;</w:instrText>
            </w:r>
            <w:r>
              <w:fldChar w:fldCharType="separate"/>
            </w:r>
            <w:r>
              <w:rPr>
                <w:noProof/>
              </w:rPr>
              <w:t>[14]</w:t>
            </w:r>
            <w:r>
              <w:fldChar w:fldCharType="end"/>
            </w:r>
            <w:r>
              <w:t xml:space="preserve"> </w:t>
            </w:r>
            <w:r>
              <w:fldChar w:fldCharType="begin"/>
            </w:r>
            <w:r>
              <w:instrText xml:space="preserve"> ADDIN EN.CITE &lt;EndNote&gt;&lt;Cite&gt;&lt;Author&gt;Schettino&lt;/Author&gt;&lt;Year&gt;2005&lt;/Year&gt;&lt;RecNum&gt;334&lt;/RecNum&gt;&lt;DisplayText&gt;[15]&lt;/DisplayText&gt;&lt;record&gt;&lt;rec-number&gt;334&lt;/rec-number&gt;&lt;foreign-keys&gt;&lt;key app="EN" db-id="dzs0awpvexprd7etzp7v2w23vdxe0a2psxfz" timestamp="1555500776"&gt;334&lt;/key&gt;&lt;/foreign-keys&gt;&lt;ref-type name="Journal Article"&gt;17&lt;/ref-type&gt;&lt;contributors&gt;&lt;authors&gt;&lt;author&gt;Schettino, P. M. S.&lt;/author&gt;&lt;author&gt;Arteaga, I. D.&lt;/author&gt;&lt;author&gt;Bravo, M. C.&lt;/author&gt;&lt;/authors&gt;&lt;/contributors&gt;&lt;titles&gt;&lt;title&gt;Importance of three vectors of Trypanosoma cruzi in Mexico&lt;/title&gt;&lt;secondary-title&gt;Medicina-Buenos Aires&lt;/secondary-title&gt;&lt;/titles&gt;&lt;periodical&gt;&lt;full-title&gt;Medicina-Buenos Aires&lt;/full-title&gt;&lt;/periodical&gt;&lt;pages&gt;63-69&lt;/pages&gt;&lt;volume&gt;65&lt;/volume&gt;&lt;number&gt;1&lt;/number&gt;&lt;dates&gt;&lt;year&gt;2005&lt;/year&gt;&lt;pub-dates&gt;&lt;date&gt;2005&lt;/date&gt;&lt;/pub-dates&gt;&lt;/dates&gt;&lt;isbn&gt;0025-7680&lt;/isbn&gt;&lt;accession-num&gt;WOS:000228492100012&lt;/accession-num&gt;&lt;urls&gt;&lt;related-urls&gt;&lt;url&gt;&amp;lt;Go to ISI&amp;gt;://WOS:000228492100012&lt;/url&gt;&lt;/related-urls&gt;&lt;/urls&gt;&lt;/record&gt;&lt;/Cite&gt;&lt;/EndNote&gt;</w:instrText>
            </w:r>
            <w:r>
              <w:fldChar w:fldCharType="separate"/>
            </w:r>
            <w:r>
              <w:rPr>
                <w:noProof/>
              </w:rPr>
              <w:t>[15]</w:t>
            </w:r>
            <w:r>
              <w:fldChar w:fldCharType="end"/>
            </w:r>
          </w:p>
        </w:tc>
        <w:tc>
          <w:tcPr>
            <w:tcW w:w="1511" w:type="dxa"/>
          </w:tcPr>
          <w:p w14:paraId="4C3B954C" w14:textId="77777777" w:rsidR="003B6D11" w:rsidRDefault="003B6D11" w:rsidP="00B83912">
            <w:pPr>
              <w:spacing w:after="0"/>
              <w:jc w:val="right"/>
            </w:pPr>
          </w:p>
        </w:tc>
        <w:tc>
          <w:tcPr>
            <w:tcW w:w="1556" w:type="dxa"/>
          </w:tcPr>
          <w:p w14:paraId="24DB639F" w14:textId="77777777" w:rsidR="003B6D11" w:rsidRDefault="003B6D11" w:rsidP="00183643">
            <w:pPr>
              <w:spacing w:after="0"/>
              <w:jc w:val="right"/>
            </w:pPr>
          </w:p>
        </w:tc>
      </w:tr>
      <w:tr w:rsidR="003B6D11" w14:paraId="71CE05AE" w14:textId="77777777" w:rsidTr="00346207">
        <w:tc>
          <w:tcPr>
            <w:tcW w:w="2930" w:type="dxa"/>
          </w:tcPr>
          <w:p w14:paraId="2A9426A0" w14:textId="77777777" w:rsidR="003B6D11" w:rsidRPr="00B83912" w:rsidRDefault="003B6D11" w:rsidP="00D51662">
            <w:pPr>
              <w:spacing w:after="0"/>
              <w:rPr>
                <w:i/>
              </w:rPr>
            </w:pPr>
            <w:r w:rsidRPr="00B83912">
              <w:rPr>
                <w:i/>
              </w:rPr>
              <w:t xml:space="preserve">Triatoma </w:t>
            </w:r>
            <w:proofErr w:type="spellStart"/>
            <w:r w:rsidRPr="00B83912">
              <w:rPr>
                <w:i/>
              </w:rPr>
              <w:t>brasiliensis</w:t>
            </w:r>
            <w:proofErr w:type="spellEnd"/>
            <w:r w:rsidRPr="00B83912">
              <w:rPr>
                <w:i/>
              </w:rPr>
              <w:t xml:space="preserve"> </w:t>
            </w:r>
          </w:p>
        </w:tc>
        <w:tc>
          <w:tcPr>
            <w:tcW w:w="1778" w:type="dxa"/>
          </w:tcPr>
          <w:p w14:paraId="109A89D7" w14:textId="77777777" w:rsidR="003B6D11" w:rsidRDefault="00692FD1" w:rsidP="003A6E1A">
            <w:pPr>
              <w:spacing w:after="0"/>
              <w:jc w:val="right"/>
            </w:pPr>
            <w:r>
              <w:t>0.032</w:t>
            </w:r>
            <w:r w:rsidR="003B6D11">
              <w:t xml:space="preserve"> (918) </w:t>
            </w:r>
            <w:r w:rsidR="003B6D11">
              <w:fldChar w:fldCharType="begin"/>
            </w:r>
            <w:r w:rsidR="003B6D11">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rsidR="003B6D11">
              <w:fldChar w:fldCharType="separate"/>
            </w:r>
            <w:r w:rsidR="003B6D11">
              <w:rPr>
                <w:noProof/>
              </w:rPr>
              <w:t>[1]</w:t>
            </w:r>
            <w:r w:rsidR="003B6D11">
              <w:fldChar w:fldCharType="end"/>
            </w:r>
          </w:p>
        </w:tc>
        <w:tc>
          <w:tcPr>
            <w:tcW w:w="1241" w:type="dxa"/>
          </w:tcPr>
          <w:p w14:paraId="13A6BC0C" w14:textId="77777777" w:rsidR="003B6D11" w:rsidRDefault="003B6D11" w:rsidP="00183643">
            <w:pPr>
              <w:spacing w:after="0"/>
              <w:jc w:val="right"/>
            </w:pPr>
            <w:r>
              <w:fldChar w:fldCharType="begin"/>
            </w:r>
            <w:r>
              <w:instrText xml:space="preserve"> ADDIN EN.CITE &lt;EndNote&gt;&lt;Cite&gt;&lt;Author&gt;Folly-Ramos&lt;/Author&gt;&lt;Year&gt;2016&lt;/Year&gt;&lt;RecNum&gt;119&lt;/RecNum&gt;&lt;DisplayText&gt;[16]&lt;/DisplayText&gt;&lt;record&gt;&lt;rec-number&gt;119&lt;/rec-number&gt;&lt;foreign-keys&gt;&lt;key app="EN" db-id="dzs0awpvexprd7etzp7v2w23vdxe0a2psxfz" timestamp="1555500772"&gt;119&lt;/key&gt;&lt;/foreign-keys&gt;&lt;ref-type name="Journal Article"&gt;17&lt;/ref-type&gt;&lt;contributors&gt;&lt;authors&gt;&lt;author&gt;Folly-Ramos, Elaine&lt;/author&gt;&lt;author&gt;Dornak, L. Lynnette&lt;/author&gt;&lt;author&gt;Orsolon, Guilherme&lt;/author&gt;&lt;author&gt;Monte Goncalves, Teresa Cristina&lt;/author&gt;&lt;author&gt;Lilioso, Mauricio&lt;/author&gt;&lt;author&gt;Costa, Jane&lt;/author&gt;&lt;author&gt;Almeida, Carlos Eduardo&lt;/author&gt;&lt;/authors&gt;&lt;/contributors&gt;&lt;titles&gt;&lt;title&gt;Vector capacity of members of Triatoma brasiliensis species complex: The need to extend Chagas disease surveillance to Triatoma melanica&lt;/title&gt;&lt;secondary-title&gt;Journal of Vector Ecology&lt;/secondary-title&gt;&lt;/titles&gt;&lt;periodical&gt;&lt;full-title&gt;Journal of Vector Ecology&lt;/full-title&gt;&lt;/periodical&gt;&lt;pages&gt;48-54&lt;/pages&gt;&lt;volume&gt;41&lt;/volume&gt;&lt;number&gt;1&lt;/number&gt;&lt;dates&gt;&lt;year&gt;2016&lt;/year&gt;&lt;pub-dates&gt;&lt;date&gt;Jun&lt;/date&gt;&lt;/pub-dates&gt;&lt;/dates&gt;&lt;isbn&gt;1081-1710&lt;/isbn&gt;&lt;accession-num&gt;WOS:000377219600007&lt;/accession-num&gt;&lt;urls&gt;&lt;related-urls&gt;&lt;url&gt;&amp;lt;Go to ISI&amp;gt;://WOS:000377219600007&lt;/url&gt;&lt;url&gt;https://onlinelibrary.wiley.com/doi/pdf/10.1111/jvec.12193&lt;/url&gt;&lt;/related-urls&gt;&lt;/urls&gt;&lt;electronic-resource-num&gt;10.1111/jvec.12193&lt;/electronic-resource-num&gt;&lt;/record&gt;&lt;/Cite&gt;&lt;/EndNote&gt;</w:instrText>
            </w:r>
            <w:r>
              <w:fldChar w:fldCharType="separate"/>
            </w:r>
            <w:r>
              <w:rPr>
                <w:noProof/>
              </w:rPr>
              <w:t>[16]</w:t>
            </w:r>
            <w:r>
              <w:fldChar w:fldCharType="end"/>
            </w:r>
          </w:p>
        </w:tc>
        <w:tc>
          <w:tcPr>
            <w:tcW w:w="1511" w:type="dxa"/>
          </w:tcPr>
          <w:p w14:paraId="7E88E203" w14:textId="77777777" w:rsidR="003B6D11" w:rsidRDefault="003B6D11" w:rsidP="00B83912">
            <w:pPr>
              <w:spacing w:after="0"/>
              <w:jc w:val="right"/>
            </w:pPr>
            <w:r>
              <w:t xml:space="preserve">Yes </w:t>
            </w:r>
            <w:r>
              <w:fldChar w:fldCharType="begin">
                <w:fldData xml:space="preserve">PEVuZE5vdGU+PENpdGU+PEF1dGhvcj5BcmF1am8gU2lsdmE8L0F1dGhvcj48WWVhcj4yMDE3PC9Z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</w:fldData>
              </w:fldChar>
            </w:r>
            <w:r>
              <w:instrText xml:space="preserve"> ADDIN EN.CITE </w:instrText>
            </w:r>
            <w:r>
              <w:fldChar w:fldCharType="begin">
                <w:fldData xml:space="preserve">PEVuZE5vdGU+PENpdGU+PEF1dGhvcj5BcmF1am8gU2lsdmE8L0F1dGhvcj48WWVhcj4yMDE3PC9Z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</w:fldData>
              </w:fldChar>
            </w:r>
            <w:r>
              <w:instrText xml:space="preserve"> ADDIN EN.CITE.DATA </w:instrText>
            </w:r>
            <w:r>
              <w:fldChar w:fldCharType="end"/>
            </w:r>
            <w:r>
              <w:fldChar w:fldCharType="separate"/>
            </w:r>
            <w:r>
              <w:rPr>
                <w:noProof/>
              </w:rPr>
              <w:t>[7, 17]</w:t>
            </w:r>
            <w:r>
              <w:fldChar w:fldCharType="end"/>
            </w:r>
          </w:p>
        </w:tc>
        <w:tc>
          <w:tcPr>
            <w:tcW w:w="1556" w:type="dxa"/>
          </w:tcPr>
          <w:p w14:paraId="64537C22" w14:textId="77777777" w:rsidR="003B6D11" w:rsidRDefault="00692FD1" w:rsidP="00183643">
            <w:pPr>
              <w:spacing w:after="0"/>
              <w:jc w:val="right"/>
            </w:pPr>
            <w:r>
              <w:fldChar w:fldCharType="begin"/>
            </w:r>
            <w:r>
              <w:instrText xml:space="preserve"> ADDIN EN.CITE &lt;EndNote&gt;&lt;Cite&gt;&lt;Author&gt;Vargas&lt;/Author&gt;&lt;Year&gt;2018&lt;/Year&gt;&lt;RecNum&gt;87&lt;/RecNum&gt;&lt;DisplayText&gt;[18]&lt;/DisplayText&gt;&lt;record&gt;&lt;rec-number&gt;87&lt;/rec-number&gt;&lt;foreign-keys&gt;&lt;key app="EN" db-id="dzs0awpvexprd7etzp7v2w23vdxe0a2psxfz" timestamp="1555500772"&gt;87&lt;/key&gt;&lt;/foreign-keys&gt;&lt;ref-type name="Journal Article"&gt;17&lt;/ref-type&gt;&lt;contributors&gt;&lt;authors&gt;&lt;author&gt;Vargas, Alexander&lt;/author&gt;&lt;author&gt;Alves Siqueira Malta, Juliane Maria&lt;/author&gt;&lt;author&gt;da Costa, Veruska Maia&lt;/author&gt;&lt;author&gt;Claudio, Leandro Del Grande&lt;/author&gt;&lt;author&gt;Alves, Renato Vieira&lt;/author&gt;&lt;author&gt;Cordeiro, Gilmar da Silva&lt;/author&gt;&lt;author&gt;Abrantes Aguiar, Lucia Maria&lt;/author&gt;&lt;author&gt;Percio, Jadher&lt;/author&gt;&lt;/authors&gt;&lt;/contributors&gt;&lt;titles&gt;&lt;title&gt;Investigation of an outbreak of acute Chagas disease outside the Amazon Region, in Rio Grande do Norte State, Brazil, 2016&lt;/title&gt;&lt;secondary-title&gt;Cadernos De Saude Publica&lt;/secondary-title&gt;&lt;/titles&gt;&lt;periodical&gt;&lt;full-title&gt;Cadernos De Saude Publica&lt;/full-title&gt;&lt;/periodical&gt;&lt;volume&gt;34&lt;/volume&gt;&lt;number&gt;1&lt;/number&gt;&lt;dates&gt;&lt;year&gt;2018&lt;/year&gt;&lt;pub-dates&gt;&lt;date&gt;2018&lt;/date&gt;&lt;/pub-dates&gt;&lt;/dates&gt;&lt;isbn&gt;0102-311X&lt;/isbn&gt;&lt;accession-num&gt;WOS:000424383200001&lt;/accession-num&gt;&lt;urls&gt;&lt;related-urls&gt;&lt;url&gt;&amp;lt;Go to ISI&amp;gt;://WOS:000424383200001&lt;/url&gt;&lt;url&gt;http://www.scielo.br/pdf/csp/v34n1/1678-4464-csp-34-01-e00006517.pdf&lt;/url&gt;&lt;/related-urls&gt;&lt;/urls&gt;&lt;custom7&gt;e00006517&lt;/custom7&gt;&lt;electronic-resource-num&gt;10.1590/0102-311x00006517&lt;/electronic-resource-num&gt;&lt;/record&gt;&lt;/Cite&gt;&lt;/EndNote&gt;</w:instrText>
            </w:r>
            <w:r>
              <w:fldChar w:fldCharType="separate"/>
            </w:r>
            <w:r>
              <w:rPr>
                <w:noProof/>
              </w:rPr>
              <w:t>[18]</w:t>
            </w:r>
            <w:r>
              <w:fldChar w:fldCharType="end"/>
            </w:r>
          </w:p>
        </w:tc>
      </w:tr>
      <w:tr w:rsidR="003B6D11" w14:paraId="40D73CFF" w14:textId="77777777" w:rsidTr="00346207">
        <w:tc>
          <w:tcPr>
            <w:tcW w:w="2930" w:type="dxa"/>
          </w:tcPr>
          <w:p w14:paraId="07BCE28B" w14:textId="77777777" w:rsidR="003B6D11" w:rsidRPr="00B83912" w:rsidRDefault="003B6D11" w:rsidP="00D51662">
            <w:pPr>
              <w:spacing w:after="0"/>
              <w:rPr>
                <w:i/>
              </w:rPr>
            </w:pPr>
            <w:r w:rsidRPr="00B83912">
              <w:rPr>
                <w:i/>
              </w:rPr>
              <w:t xml:space="preserve">Triatoma </w:t>
            </w:r>
            <w:proofErr w:type="spellStart"/>
            <w:r w:rsidRPr="00B83912">
              <w:rPr>
                <w:i/>
              </w:rPr>
              <w:t>dimidiata</w:t>
            </w:r>
            <w:proofErr w:type="spellEnd"/>
            <w:r w:rsidRPr="00B83912">
              <w:rPr>
                <w:i/>
              </w:rPr>
              <w:t xml:space="preserve"> </w:t>
            </w:r>
          </w:p>
        </w:tc>
        <w:tc>
          <w:tcPr>
            <w:tcW w:w="1778" w:type="dxa"/>
          </w:tcPr>
          <w:p w14:paraId="744BAB8F" w14:textId="77777777" w:rsidR="003B6D11" w:rsidRDefault="00692FD1" w:rsidP="003A6E1A">
            <w:pPr>
              <w:spacing w:after="0"/>
              <w:jc w:val="right"/>
            </w:pPr>
            <w:r>
              <w:t>0.289</w:t>
            </w:r>
            <w:r w:rsidR="003B6D11">
              <w:t xml:space="preserve"> (24) </w:t>
            </w:r>
            <w:r w:rsidR="003B6D11">
              <w:fldChar w:fldCharType="begin"/>
            </w:r>
            <w:r w:rsidR="003B6D11">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rsidR="003B6D11">
              <w:fldChar w:fldCharType="separate"/>
            </w:r>
            <w:r w:rsidR="003B6D11">
              <w:rPr>
                <w:noProof/>
              </w:rPr>
              <w:t>[1]</w:t>
            </w:r>
            <w:r w:rsidR="003B6D11">
              <w:fldChar w:fldCharType="end"/>
            </w:r>
          </w:p>
        </w:tc>
        <w:tc>
          <w:tcPr>
            <w:tcW w:w="1241" w:type="dxa"/>
          </w:tcPr>
          <w:p w14:paraId="16018E94" w14:textId="77777777" w:rsidR="003B6D11" w:rsidRDefault="003B6D11" w:rsidP="00183643">
            <w:pPr>
              <w:spacing w:after="0"/>
              <w:jc w:val="right"/>
            </w:pPr>
          </w:p>
        </w:tc>
        <w:tc>
          <w:tcPr>
            <w:tcW w:w="1511" w:type="dxa"/>
          </w:tcPr>
          <w:p w14:paraId="54C78088" w14:textId="77777777" w:rsidR="003B6D11" w:rsidRDefault="003B6D11" w:rsidP="00B83912">
            <w:pPr>
              <w:spacing w:after="0"/>
              <w:jc w:val="right"/>
            </w:pPr>
            <w:r>
              <w:t xml:space="preserve">Yes </w:t>
            </w:r>
            <w:r>
              <w:fldChar w:fldCharType="begin">
                <w:fldData xml:space="preserve">PEVuZE5vdGU+PENpdGU+PEF1dGhvcj5Bc3VuY2lvbiBMaW1hLUNvcmRvbjwvQXV0aG9yPjxZZWFy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=
</w:fldData>
              </w:fldChar>
            </w:r>
            <w:r w:rsidR="00692FD1">
              <w:instrText xml:space="preserve"> ADDIN EN.CITE </w:instrText>
            </w:r>
            <w:r w:rsidR="00692FD1">
              <w:fldChar w:fldCharType="begin">
                <w:fldData xml:space="preserve">PEVuZE5vdGU+PENpdGU+PEF1dGhvcj5Bc3VuY2lvbiBMaW1hLUNvcmRvbjwvQXV0aG9yPjxZZWFy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=
</w:fldData>
              </w:fldChar>
            </w:r>
            <w:r w:rsidR="00692FD1">
              <w:instrText xml:space="preserve"> ADDIN EN.CITE.DATA </w:instrText>
            </w:r>
            <w:r w:rsidR="00692FD1">
              <w:fldChar w:fldCharType="end"/>
            </w:r>
            <w:r>
              <w:fldChar w:fldCharType="separate"/>
            </w:r>
            <w:r w:rsidR="00692FD1">
              <w:rPr>
                <w:noProof/>
              </w:rPr>
              <w:t>[6, 19-22]</w:t>
            </w:r>
            <w:r>
              <w:fldChar w:fldCharType="end"/>
            </w:r>
          </w:p>
        </w:tc>
        <w:tc>
          <w:tcPr>
            <w:tcW w:w="1556" w:type="dxa"/>
          </w:tcPr>
          <w:p w14:paraId="049AC72A" w14:textId="77777777" w:rsidR="003B6D11" w:rsidRDefault="003B6D11" w:rsidP="00183643">
            <w:pPr>
              <w:spacing w:after="0"/>
              <w:jc w:val="right"/>
            </w:pPr>
          </w:p>
        </w:tc>
      </w:tr>
      <w:tr w:rsidR="003B6D11" w14:paraId="4FA66159" w14:textId="77777777" w:rsidTr="00346207">
        <w:tc>
          <w:tcPr>
            <w:tcW w:w="2930" w:type="dxa"/>
          </w:tcPr>
          <w:p w14:paraId="1C4BD8F5" w14:textId="77777777" w:rsidR="003B6D11" w:rsidRPr="00B83912" w:rsidRDefault="003B6D11" w:rsidP="00D51662">
            <w:pPr>
              <w:spacing w:after="0"/>
              <w:rPr>
                <w:i/>
              </w:rPr>
            </w:pPr>
            <w:r w:rsidRPr="00B83912">
              <w:rPr>
                <w:i/>
              </w:rPr>
              <w:t xml:space="preserve">Triatoma </w:t>
            </w:r>
            <w:proofErr w:type="spellStart"/>
            <w:r w:rsidRPr="00B83912">
              <w:rPr>
                <w:i/>
              </w:rPr>
              <w:t>gerstaeckeri</w:t>
            </w:r>
            <w:proofErr w:type="spellEnd"/>
            <w:r w:rsidRPr="00B83912">
              <w:rPr>
                <w:i/>
              </w:rPr>
              <w:t xml:space="preserve"> </w:t>
            </w:r>
          </w:p>
        </w:tc>
        <w:tc>
          <w:tcPr>
            <w:tcW w:w="1778" w:type="dxa"/>
          </w:tcPr>
          <w:p w14:paraId="24CEEC13" w14:textId="77777777" w:rsidR="003B6D11" w:rsidRDefault="003B6D11" w:rsidP="00A369BA">
            <w:pPr>
              <w:spacing w:after="0"/>
              <w:jc w:val="right"/>
            </w:pPr>
            <w:r>
              <w:t xml:space="preserve">Yes </w:t>
            </w:r>
            <w:r>
              <w:fldChar w:fldCharType="begin"/>
            </w:r>
            <w:r>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fldChar w:fldCharType="separate"/>
            </w:r>
            <w:r>
              <w:rPr>
                <w:noProof/>
              </w:rPr>
              <w:t>[1]</w:t>
            </w:r>
            <w:r>
              <w:fldChar w:fldCharType="end"/>
            </w:r>
          </w:p>
        </w:tc>
        <w:tc>
          <w:tcPr>
            <w:tcW w:w="1241" w:type="dxa"/>
          </w:tcPr>
          <w:p w14:paraId="314349CE" w14:textId="77777777" w:rsidR="003B6D11" w:rsidRDefault="003B6D11" w:rsidP="00183643">
            <w:pPr>
              <w:spacing w:after="0"/>
              <w:jc w:val="right"/>
            </w:pPr>
            <w:r>
              <w:fldChar w:fldCharType="begin"/>
            </w:r>
            <w:r w:rsidR="00692FD1">
              <w:instrText xml:space="preserve"> ADDIN EN.CITE &lt;EndNote&gt;&lt;Cite&gt;&lt;Author&gt;Alejandro Martinez-Ibarra&lt;/Author&gt;&lt;Year&gt;2007&lt;/Year&gt;&lt;RecNum&gt;295&lt;/RecNum&gt;&lt;DisplayText&gt;[23]&lt;/DisplayText&gt;&lt;record&gt;&lt;rec-number&gt;295&lt;/rec-number&gt;&lt;foreign-keys&gt;&lt;key app="EN" db-id="dzs0awpvexprd7etzp7v2w23vdxe0a2psxfz" timestamp="1555500776"&gt;295&lt;/key&gt;&lt;/foreign-keys&gt;&lt;ref-type name="Journal Article"&gt;17&lt;/ref-type&gt;&lt;contributors&gt;&lt;authors&gt;&lt;author&gt;Alejandro Martinez-Ibarra, Jose&lt;/author&gt;&lt;author&gt;Alejandre-Aguilar, Ricardo&lt;/author&gt;&lt;author&gt;Paredes-Gonzalez, Edgar&lt;/author&gt;&lt;author&gt;Alejandro Martinez-Silva, Miguel&lt;/author&gt;&lt;author&gt;Solorio-Cibrian, Miriam&lt;/author&gt;&lt;author&gt;Nogueda-Torres, Benjamin&lt;/author&gt;&lt;author&gt;Trujillo-Contreras, Francisco&lt;/author&gt;&lt;author&gt;Novelo-Lopez, Monica&lt;/author&gt;&lt;/authors&gt;&lt;/contributors&gt;&lt;titles&gt;&lt;title&gt;Biology of three species of North American Triatominae (Hemiptera : reduviidae : Triatominae) fed on rabbits&lt;/title&gt;&lt;secondary-title&gt;Memorias Do Instituto Oswaldo Cruz&lt;/secondary-title&gt;&lt;/titles&gt;&lt;periodical&gt;&lt;full-title&gt;Memorias Do Instituto Oswaldo Cruz&lt;/full-title&gt;&lt;/periodical&gt;&lt;pages&gt;925-930&lt;/pages&gt;&lt;volume&gt;102&lt;/volume&gt;&lt;number&gt;8&lt;/number&gt;&lt;dates&gt;&lt;year&gt;2007&lt;/year&gt;&lt;pub-dates&gt;&lt;date&gt;Dec&lt;/date&gt;&lt;/pub-dates&gt;&lt;/dates&gt;&lt;isbn&gt;0074-0276&lt;/isbn&gt;&lt;accession-num&gt;WOS:000252497600006&lt;/accession-num&gt;&lt;urls&gt;&lt;related-urls&gt;&lt;url&gt;&amp;lt;Go to ISI&amp;gt;://WOS:000252497600006&lt;/url&gt;&lt;url&gt;http://www.scielo.br/pdf/mioc/v102n8/5896.pdf&lt;/url&gt;&lt;/related-urls&gt;&lt;/urls&gt;&lt;electronic-resource-num&gt;10.1590/s0074-02762007000800006&lt;/electronic-resource-num&gt;&lt;/record&gt;&lt;/Cite&gt;&lt;/EndNote&gt;</w:instrText>
            </w:r>
            <w:r>
              <w:fldChar w:fldCharType="separate"/>
            </w:r>
            <w:r w:rsidR="00692FD1">
              <w:rPr>
                <w:noProof/>
              </w:rPr>
              <w:t>[23]</w:t>
            </w:r>
            <w:r>
              <w:fldChar w:fldCharType="end"/>
            </w:r>
          </w:p>
        </w:tc>
        <w:tc>
          <w:tcPr>
            <w:tcW w:w="1511" w:type="dxa"/>
          </w:tcPr>
          <w:p w14:paraId="7D732073" w14:textId="77777777" w:rsidR="003B6D11" w:rsidRDefault="003B6D11" w:rsidP="00B83912">
            <w:pPr>
              <w:spacing w:after="0"/>
              <w:jc w:val="right"/>
            </w:pPr>
            <w:r>
              <w:t xml:space="preserve">Yes </w:t>
            </w:r>
            <w:r>
              <w:fldChar w:fldCharType="begin"/>
            </w:r>
            <w:r w:rsidR="00692FD1">
              <w:instrText xml:space="preserve"> ADDIN EN.CITE &lt;EndNote&gt;&lt;Cite&gt;&lt;Author&gt;Gorchakov&lt;/Author&gt;&lt;Year&gt;2016&lt;/Year&gt;&lt;RecNum&gt;117&lt;/RecNum&gt;&lt;DisplayText&gt;[24]&lt;/DisplayText&gt;&lt;record&gt;&lt;rec-number&gt;117&lt;/rec-number&gt;&lt;foreign-keys&gt;&lt;key app="EN" db-id="dzs0awpvexprd7etzp7v2w23vdxe0a2psxfz" timestamp="1555500772"&gt;117&lt;/key&gt;&lt;/foreign-keys&gt;&lt;ref-type name="Journal Article"&gt;17&lt;/ref-type&gt;&lt;contributors&gt;&lt;authors&gt;&lt;author&gt;Gorchakov, Rodion&lt;/author&gt;&lt;author&gt;Trosclair, Lillian P.&lt;/author&gt;&lt;author&gt;Wozniak, Edward J.&lt;/author&gt;&lt;author&gt;Feria, Patricia T.&lt;/author&gt;&lt;author&gt;Garcia, Melissa N.&lt;/author&gt;&lt;author&gt;Gunter, Sarah M.&lt;/author&gt;&lt;author&gt;Murray, Kristy O.&lt;/author&gt;&lt;/authors&gt;&lt;/contributors&gt;&lt;titles&gt;&lt;title&gt;Trypanosoma cruzi Infection Prevalence and Bloodmeal Analysis in Triatomine Vectors of Chagas Disease From Rural Peridomestic Locations in Texas, 2013-2014&lt;/title&gt;&lt;secondary-title&gt;Journal of Medical Entomology&lt;/secondary-title&gt;&lt;/titles&gt;&lt;periodical&gt;&lt;full-title&gt;Journal of Medical Entomology&lt;/full-title&gt;&lt;/periodical&gt;&lt;pages&gt;911-918&lt;/pages&gt;&lt;volume&gt;53&lt;/volume&gt;&lt;number&gt;4&lt;/number&gt;&lt;dates&gt;&lt;year&gt;2016&lt;/year&gt;&lt;pub-dates&gt;&lt;date&gt;Jul&lt;/date&gt;&lt;/pub-dates&gt;&lt;/dates&gt;&lt;isbn&gt;0022-2585&lt;/isbn&gt;&lt;accession-num&gt;WOS:000379204800022&lt;/accession-num&gt;&lt;urls&gt;&lt;related-urls&gt;&lt;url&gt;&amp;lt;Go to ISI&amp;gt;://WOS:000379204800022&lt;/url&gt;&lt;/related-urls&gt;&lt;/urls&gt;&lt;electronic-resource-num&gt;10.1093/jme/tjw040&lt;/electronic-resource-num&gt;&lt;/record&gt;&lt;/Cite&gt;&lt;/EndNote&gt;</w:instrText>
            </w:r>
            <w:r>
              <w:fldChar w:fldCharType="separate"/>
            </w:r>
            <w:r w:rsidR="00692FD1">
              <w:rPr>
                <w:noProof/>
              </w:rPr>
              <w:t>[24]</w:t>
            </w:r>
            <w:r>
              <w:fldChar w:fldCharType="end"/>
            </w:r>
          </w:p>
        </w:tc>
        <w:tc>
          <w:tcPr>
            <w:tcW w:w="1556" w:type="dxa"/>
          </w:tcPr>
          <w:p w14:paraId="44B0D9F5" w14:textId="77777777" w:rsidR="003B6D11" w:rsidRDefault="003B6D11" w:rsidP="00183643">
            <w:pPr>
              <w:spacing w:after="0"/>
              <w:jc w:val="right"/>
            </w:pPr>
          </w:p>
        </w:tc>
      </w:tr>
      <w:tr w:rsidR="003B6D11" w14:paraId="562D7139" w14:textId="77777777" w:rsidTr="00346207">
        <w:tc>
          <w:tcPr>
            <w:tcW w:w="2930" w:type="dxa"/>
          </w:tcPr>
          <w:p w14:paraId="3CF168E7" w14:textId="77777777" w:rsidR="003B6D11" w:rsidRPr="00B83912" w:rsidRDefault="003B6D11" w:rsidP="00D51662">
            <w:pPr>
              <w:spacing w:after="0"/>
              <w:rPr>
                <w:i/>
              </w:rPr>
            </w:pPr>
            <w:r w:rsidRPr="00B83912">
              <w:rPr>
                <w:i/>
              </w:rPr>
              <w:t xml:space="preserve">Triatoma </w:t>
            </w:r>
            <w:proofErr w:type="spellStart"/>
            <w:r w:rsidRPr="00B83912">
              <w:rPr>
                <w:i/>
              </w:rPr>
              <w:t>guasayana</w:t>
            </w:r>
            <w:proofErr w:type="spellEnd"/>
          </w:p>
        </w:tc>
        <w:tc>
          <w:tcPr>
            <w:tcW w:w="1778" w:type="dxa"/>
          </w:tcPr>
          <w:p w14:paraId="14522A08" w14:textId="77777777" w:rsidR="003B6D11" w:rsidRDefault="003B6D11" w:rsidP="00A369BA">
            <w:pPr>
              <w:spacing w:after="0"/>
              <w:jc w:val="right"/>
            </w:pPr>
            <w:r>
              <w:t xml:space="preserve">Yes </w:t>
            </w:r>
            <w:r>
              <w:fldChar w:fldCharType="begin"/>
            </w:r>
            <w:r>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fldChar w:fldCharType="separate"/>
            </w:r>
            <w:r>
              <w:rPr>
                <w:noProof/>
              </w:rPr>
              <w:t>[1]</w:t>
            </w:r>
            <w:r>
              <w:fldChar w:fldCharType="end"/>
            </w:r>
          </w:p>
        </w:tc>
        <w:tc>
          <w:tcPr>
            <w:tcW w:w="1241" w:type="dxa"/>
          </w:tcPr>
          <w:p w14:paraId="2F232CA7" w14:textId="77777777" w:rsidR="003B6D11" w:rsidRDefault="003B6D11" w:rsidP="00183643">
            <w:pPr>
              <w:spacing w:after="0"/>
              <w:jc w:val="right"/>
            </w:pPr>
          </w:p>
        </w:tc>
        <w:tc>
          <w:tcPr>
            <w:tcW w:w="1511" w:type="dxa"/>
          </w:tcPr>
          <w:p w14:paraId="7374E1E6" w14:textId="77777777" w:rsidR="003B6D11" w:rsidRDefault="003B6D11" w:rsidP="00B83912">
            <w:pPr>
              <w:spacing w:after="0"/>
              <w:jc w:val="right"/>
            </w:pPr>
            <w:r>
              <w:t xml:space="preserve">Yes </w:t>
            </w:r>
            <w:r>
              <w:fldChar w:fldCharType="begin"/>
            </w:r>
            <w:r w:rsidR="00692FD1">
              <w:instrText xml:space="preserve"> ADDIN EN.CITE &lt;EndNote&gt;&lt;Cite&gt;&lt;Author&gt;Lucero&lt;/Author&gt;&lt;Year&gt;2014&lt;/Year&gt;&lt;RecNum&gt;156&lt;/RecNum&gt;&lt;DisplayText&gt;[25]&lt;/DisplayText&gt;&lt;record&gt;&lt;rec-number&gt;156&lt;/rec-number&gt;&lt;foreign-keys&gt;&lt;key app="EN" db-id="dzs0awpvexprd7etzp7v2w23vdxe0a2psxfz" timestamp="1555500773"&gt;156&lt;/key&gt;&lt;/foreign-keys&gt;&lt;ref-type name="Journal Article"&gt;17&lt;/ref-type&gt;&lt;contributors&gt;&lt;authors&gt;&lt;author&gt;Lucero, David E.&lt;/author&gt;&lt;author&gt;Ribera, Wilma&lt;/author&gt;&lt;author&gt;Carlos Pizarro, Juan&lt;/author&gt;&lt;author&gt;Plaza, Carlos&lt;/author&gt;&lt;author&gt;Gordon, Levi W.&lt;/author&gt;&lt;author&gt;Pena, Reynaldo, Jr.&lt;/author&gt;&lt;author&gt;Morrissey, Leslie A.&lt;/author&gt;&lt;author&gt;Rizzo, Donna M.&lt;/author&gt;&lt;author&gt;Stevens, Lori&lt;/author&gt;&lt;/authors&gt;&lt;/contributors&gt;&lt;titles&gt;&lt;title&gt;Sources of Blood Meals of Sylvatic Triatoma guasayana near Zurima, Bolivia, Assayed with qPCR and 12S Cloning&lt;/title&gt;&lt;secondary-title&gt;Plos Neglected Tropical Diseases&lt;/secondary-title&gt;&lt;/titles&gt;&lt;periodical&gt;&lt;full-title&gt;Plos Neglected Tropical Diseases&lt;/full-title&gt;&lt;/periodical&gt;&lt;volume&gt;8&lt;/volume&gt;&lt;number&gt;12&lt;/number&gt;&lt;dates&gt;&lt;year&gt;2014&lt;/year&gt;&lt;pub-dates&gt;&lt;date&gt;Dec&lt;/date&gt;&lt;/pub-dates&gt;&lt;/dates&gt;&lt;isbn&gt;1935-2735&lt;/isbn&gt;&lt;accession-num&gt;WOS:000346701000040&lt;/accession-num&gt;&lt;urls&gt;&lt;related-urls&gt;&lt;url&gt;&amp;lt;Go to ISI&amp;gt;://WOS:000346701000040&lt;/url&gt;&lt;url&gt;https://journals.plos.org/plosntds/article/file?id=10.1371/journal.pntd.0003365&amp;amp;type=printable&lt;/url&gt;&lt;/related-urls&gt;&lt;/urls&gt;&lt;custom7&gt;e3365&lt;/custom7&gt;&lt;electronic-resource-num&gt;10.1371/journal.pntd.0003365&lt;/electronic-resource-num&gt;&lt;/record&gt;&lt;/Cite&gt;&lt;/EndNote&gt;</w:instrText>
            </w:r>
            <w:r>
              <w:fldChar w:fldCharType="separate"/>
            </w:r>
            <w:r w:rsidR="00692FD1">
              <w:rPr>
                <w:noProof/>
              </w:rPr>
              <w:t>[25]</w:t>
            </w:r>
            <w:r>
              <w:fldChar w:fldCharType="end"/>
            </w:r>
          </w:p>
        </w:tc>
        <w:tc>
          <w:tcPr>
            <w:tcW w:w="1556" w:type="dxa"/>
          </w:tcPr>
          <w:p w14:paraId="660B2F96" w14:textId="77777777" w:rsidR="003B6D11" w:rsidRDefault="003B6D11" w:rsidP="00183643">
            <w:pPr>
              <w:spacing w:after="0"/>
              <w:jc w:val="right"/>
            </w:pPr>
          </w:p>
        </w:tc>
      </w:tr>
      <w:tr w:rsidR="003B6D11" w14:paraId="5C1343EF" w14:textId="77777777" w:rsidTr="00346207">
        <w:tc>
          <w:tcPr>
            <w:tcW w:w="2930" w:type="dxa"/>
          </w:tcPr>
          <w:p w14:paraId="285D687B" w14:textId="77777777" w:rsidR="003B6D11" w:rsidRPr="00B83912" w:rsidRDefault="003B6D11" w:rsidP="00D51662">
            <w:pPr>
              <w:spacing w:after="0"/>
              <w:rPr>
                <w:i/>
              </w:rPr>
            </w:pPr>
            <w:r w:rsidRPr="00B83912">
              <w:rPr>
                <w:i/>
              </w:rPr>
              <w:t xml:space="preserve">Triatoma </w:t>
            </w:r>
            <w:proofErr w:type="spellStart"/>
            <w:r w:rsidRPr="00B83912">
              <w:rPr>
                <w:i/>
              </w:rPr>
              <w:t>infestans</w:t>
            </w:r>
            <w:proofErr w:type="spellEnd"/>
          </w:p>
        </w:tc>
        <w:tc>
          <w:tcPr>
            <w:tcW w:w="1778" w:type="dxa"/>
          </w:tcPr>
          <w:p w14:paraId="227E092F" w14:textId="77777777" w:rsidR="003B6D11" w:rsidRDefault="00692FD1" w:rsidP="00A369BA">
            <w:pPr>
              <w:spacing w:after="0"/>
              <w:jc w:val="right"/>
            </w:pPr>
            <w:r>
              <w:t>0.276</w:t>
            </w:r>
            <w:r w:rsidR="003B6D11">
              <w:t xml:space="preserve"> (61) </w:t>
            </w:r>
            <w:r w:rsidR="003B6D11">
              <w:fldChar w:fldCharType="begin"/>
            </w:r>
            <w:r w:rsidR="003B6D11">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rsidR="003B6D11">
              <w:fldChar w:fldCharType="separate"/>
            </w:r>
            <w:r w:rsidR="003B6D11">
              <w:rPr>
                <w:noProof/>
              </w:rPr>
              <w:t>[1]</w:t>
            </w:r>
            <w:r w:rsidR="003B6D11">
              <w:fldChar w:fldCharType="end"/>
            </w:r>
          </w:p>
        </w:tc>
        <w:tc>
          <w:tcPr>
            <w:tcW w:w="1241" w:type="dxa"/>
          </w:tcPr>
          <w:p w14:paraId="58330306" w14:textId="77777777" w:rsidR="003B6D11" w:rsidRDefault="003B6D11" w:rsidP="00183643">
            <w:pPr>
              <w:spacing w:after="0"/>
              <w:jc w:val="right"/>
            </w:pPr>
            <w:r>
              <w:fldChar w:fldCharType="begin"/>
            </w:r>
            <w:r w:rsidR="00692FD1">
              <w:instrText xml:space="preserve"> ADDIN EN.CITE &lt;EndNote&gt;&lt;Cite&gt;&lt;Author&gt;Lobbia&lt;/Author&gt;&lt;Year&gt;2018&lt;/Year&gt;&lt;RecNum&gt;66&lt;/RecNum&gt;&lt;DisplayText&gt;[26]&lt;/DisplayText&gt;&lt;record&gt;&lt;rec-number&gt;66&lt;/rec-number&gt;&lt;foreign-keys&gt;&lt;key app="EN" db-id="dzs0awpvexprd7etzp7v2w23vdxe0a2psxfz" timestamp="1555500771"&gt;66&lt;/key&gt;&lt;/foreign-keys&gt;&lt;ref-type name="Journal Article"&gt;17&lt;/ref-type&gt;&lt;contributors&gt;&lt;authors&gt;&lt;author&gt;Lobbia, P.&lt;/author&gt;&lt;author&gt;Calcagno, J.&lt;/author&gt;&lt;author&gt;Mougabure-Cueto, G.&lt;/author&gt;&lt;/authors&gt;&lt;/contributors&gt;&lt;titles&gt;&lt;title&gt;Excretion/defecation patterns in Triatoma infestans populations that are, respectively, susceptible and resistant to deltamethrin&lt;/title&gt;&lt;secondary-title&gt;Medical and Veterinary Entomology&lt;/secondary-title&gt;&lt;/titles&gt;&lt;periodical&gt;&lt;full-title&gt;Medical and Veterinary Entomology&lt;/full-title&gt;&lt;/periodical&gt;&lt;pages&gt;311-322&lt;/pages&gt;&lt;volume&gt;32&lt;/volume&gt;&lt;number&gt;3&lt;/number&gt;&lt;dates&gt;&lt;year&gt;2018&lt;/year&gt;&lt;pub-dates&gt;&lt;date&gt;Sep&lt;/date&gt;&lt;/pub-dates&gt;&lt;/dates&gt;&lt;isbn&gt;0269-283X&lt;/isbn&gt;&lt;accession-num&gt;WOS:000440655500007&lt;/accession-num&gt;&lt;urls&gt;&lt;related-urls&gt;&lt;url&gt;&amp;lt;Go to ISI&amp;gt;://WOS:000440655500007&lt;/url&gt;&lt;url&gt;https://onlinelibrary.wiley.com/doi/pdf/10.1111/mve.12298&lt;/url&gt;&lt;/related-urls&gt;&lt;/urls&gt;&lt;electronic-resource-num&gt;10.1111/mve.12298&lt;/electronic-resource-num&gt;&lt;/record&gt;&lt;/Cite&gt;&lt;/EndNote&gt;</w:instrText>
            </w:r>
            <w:r>
              <w:fldChar w:fldCharType="separate"/>
            </w:r>
            <w:r w:rsidR="00692FD1">
              <w:rPr>
                <w:noProof/>
              </w:rPr>
              <w:t>[26]</w:t>
            </w:r>
            <w:r>
              <w:fldChar w:fldCharType="end"/>
            </w:r>
          </w:p>
        </w:tc>
        <w:tc>
          <w:tcPr>
            <w:tcW w:w="1511" w:type="dxa"/>
          </w:tcPr>
          <w:p w14:paraId="3807EACD" w14:textId="77777777" w:rsidR="003B6D11" w:rsidRDefault="003B6D11" w:rsidP="00B83912">
            <w:pPr>
              <w:spacing w:after="0"/>
              <w:jc w:val="right"/>
            </w:pPr>
            <w:r>
              <w:t xml:space="preserve">Yes </w:t>
            </w:r>
            <w:r>
              <w:fldChar w:fldCharType="begin">
                <w:fldData xml:space="preserve">PEVuZE5vdGU+PENpdGU+PEF1dGhvcj5HdXJ0bGVyPC9BdXRob3I+PFllYXI+MjAxNzwvWWVhcj48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</w:fldData>
              </w:fldChar>
            </w:r>
            <w:r w:rsidR="00692FD1">
              <w:instrText xml:space="preserve"> ADDIN EN.CITE </w:instrText>
            </w:r>
            <w:r w:rsidR="00692FD1">
              <w:fldChar w:fldCharType="begin">
                <w:fldData xml:space="preserve">PEVuZE5vdGU+PENpdGU+PEF1dGhvcj5HdXJ0bGVyPC9BdXRob3I+PFllYXI+MjAxNzwvWWVhcj48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</w:fldData>
              </w:fldChar>
            </w:r>
            <w:r w:rsidR="00692FD1">
              <w:instrText xml:space="preserve"> ADDIN EN.CITE.DATA </w:instrText>
            </w:r>
            <w:r w:rsidR="00692FD1">
              <w:fldChar w:fldCharType="end"/>
            </w:r>
            <w:r>
              <w:fldChar w:fldCharType="separate"/>
            </w:r>
            <w:r w:rsidR="00692FD1">
              <w:rPr>
                <w:noProof/>
              </w:rPr>
              <w:t>[27-30]</w:t>
            </w:r>
            <w:r>
              <w:fldChar w:fldCharType="end"/>
            </w:r>
          </w:p>
        </w:tc>
        <w:tc>
          <w:tcPr>
            <w:tcW w:w="1556" w:type="dxa"/>
          </w:tcPr>
          <w:p w14:paraId="22C78A59" w14:textId="77777777" w:rsidR="003B6D11" w:rsidRDefault="003B6D11" w:rsidP="00183643">
            <w:pPr>
              <w:spacing w:after="0"/>
              <w:jc w:val="right"/>
            </w:pPr>
          </w:p>
        </w:tc>
      </w:tr>
      <w:tr w:rsidR="003B6D11" w14:paraId="43EF3132" w14:textId="77777777" w:rsidTr="00346207">
        <w:tc>
          <w:tcPr>
            <w:tcW w:w="2930" w:type="dxa"/>
          </w:tcPr>
          <w:p w14:paraId="6A220C3A" w14:textId="77777777" w:rsidR="003B6D11" w:rsidRPr="00B83912" w:rsidRDefault="003B6D11" w:rsidP="00D51662">
            <w:pPr>
              <w:spacing w:after="0"/>
              <w:rPr>
                <w:i/>
              </w:rPr>
            </w:pPr>
            <w:r w:rsidRPr="00B83912">
              <w:rPr>
                <w:i/>
              </w:rPr>
              <w:t xml:space="preserve">Triatoma </w:t>
            </w:r>
            <w:proofErr w:type="spellStart"/>
            <w:r w:rsidRPr="00B83912">
              <w:rPr>
                <w:i/>
              </w:rPr>
              <w:t>longipennis</w:t>
            </w:r>
            <w:proofErr w:type="spellEnd"/>
            <w:r w:rsidRPr="00B83912">
              <w:rPr>
                <w:i/>
              </w:rPr>
              <w:t xml:space="preserve"> </w:t>
            </w:r>
          </w:p>
        </w:tc>
        <w:tc>
          <w:tcPr>
            <w:tcW w:w="1778" w:type="dxa"/>
          </w:tcPr>
          <w:p w14:paraId="373BF632" w14:textId="77777777" w:rsidR="003B6D11" w:rsidRDefault="00692FD1" w:rsidP="00A369BA">
            <w:pPr>
              <w:spacing w:after="0"/>
              <w:jc w:val="right"/>
            </w:pPr>
            <w:r>
              <w:t>0.556</w:t>
            </w:r>
            <w:r w:rsidR="003B6D11">
              <w:t xml:space="preserve"> (14) </w:t>
            </w:r>
            <w:r w:rsidR="003B6D11">
              <w:fldChar w:fldCharType="begin"/>
            </w:r>
            <w:r w:rsidR="003B6D11">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rsidR="003B6D11">
              <w:fldChar w:fldCharType="separate"/>
            </w:r>
            <w:r w:rsidR="003B6D11">
              <w:rPr>
                <w:noProof/>
              </w:rPr>
              <w:t>[1]</w:t>
            </w:r>
            <w:r w:rsidR="003B6D11">
              <w:fldChar w:fldCharType="end"/>
            </w:r>
          </w:p>
        </w:tc>
        <w:tc>
          <w:tcPr>
            <w:tcW w:w="1241" w:type="dxa"/>
          </w:tcPr>
          <w:p w14:paraId="1260AFF0" w14:textId="77777777" w:rsidR="003B6D11" w:rsidRDefault="003B6D11" w:rsidP="00183643">
            <w:pPr>
              <w:spacing w:after="0"/>
              <w:jc w:val="right"/>
            </w:pPr>
          </w:p>
        </w:tc>
        <w:tc>
          <w:tcPr>
            <w:tcW w:w="1511" w:type="dxa"/>
          </w:tcPr>
          <w:p w14:paraId="224A4083" w14:textId="77777777" w:rsidR="003B6D11" w:rsidRDefault="003B6D11" w:rsidP="00B83912">
            <w:pPr>
              <w:spacing w:after="0"/>
              <w:jc w:val="right"/>
            </w:pPr>
          </w:p>
        </w:tc>
        <w:tc>
          <w:tcPr>
            <w:tcW w:w="1556" w:type="dxa"/>
          </w:tcPr>
          <w:p w14:paraId="1599AF85" w14:textId="77777777" w:rsidR="003B6D11" w:rsidRDefault="003B6D11" w:rsidP="00183643">
            <w:pPr>
              <w:spacing w:after="0"/>
              <w:jc w:val="right"/>
            </w:pPr>
          </w:p>
        </w:tc>
      </w:tr>
      <w:tr w:rsidR="003B6D11" w14:paraId="46A9F887" w14:textId="77777777" w:rsidTr="00346207">
        <w:tc>
          <w:tcPr>
            <w:tcW w:w="2930" w:type="dxa"/>
          </w:tcPr>
          <w:p w14:paraId="4A3F27A0" w14:textId="77777777" w:rsidR="003B6D11" w:rsidRPr="00B83912" w:rsidRDefault="003B6D11" w:rsidP="00D51662">
            <w:pPr>
              <w:spacing w:after="0"/>
              <w:rPr>
                <w:i/>
              </w:rPr>
            </w:pPr>
            <w:r w:rsidRPr="00B83912">
              <w:rPr>
                <w:i/>
              </w:rPr>
              <w:t xml:space="preserve">Triatoma </w:t>
            </w:r>
            <w:proofErr w:type="spellStart"/>
            <w:r w:rsidRPr="00B83912">
              <w:rPr>
                <w:i/>
              </w:rPr>
              <w:t>maculata</w:t>
            </w:r>
            <w:proofErr w:type="spellEnd"/>
            <w:r w:rsidRPr="00B83912">
              <w:rPr>
                <w:i/>
              </w:rPr>
              <w:t xml:space="preserve"> </w:t>
            </w:r>
          </w:p>
        </w:tc>
        <w:tc>
          <w:tcPr>
            <w:tcW w:w="1778" w:type="dxa"/>
          </w:tcPr>
          <w:p w14:paraId="73E00482" w14:textId="77777777" w:rsidR="003B6D11" w:rsidRDefault="00692FD1" w:rsidP="00A369BA">
            <w:pPr>
              <w:spacing w:after="0"/>
              <w:jc w:val="right"/>
            </w:pPr>
            <w:r>
              <w:t>0.184</w:t>
            </w:r>
            <w:r w:rsidR="003B6D11">
              <w:t xml:space="preserve"> (18) </w:t>
            </w:r>
            <w:r w:rsidR="003B6D11">
              <w:fldChar w:fldCharType="begin"/>
            </w:r>
            <w:r w:rsidR="003B6D11">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rsidR="003B6D11">
              <w:fldChar w:fldCharType="separate"/>
            </w:r>
            <w:r w:rsidR="003B6D11">
              <w:rPr>
                <w:noProof/>
              </w:rPr>
              <w:t>[1]</w:t>
            </w:r>
            <w:r w:rsidR="003B6D11">
              <w:fldChar w:fldCharType="end"/>
            </w:r>
          </w:p>
        </w:tc>
        <w:tc>
          <w:tcPr>
            <w:tcW w:w="1241" w:type="dxa"/>
          </w:tcPr>
          <w:p w14:paraId="7419D1D4" w14:textId="77777777" w:rsidR="003B6D11" w:rsidRDefault="003B6D11" w:rsidP="00183643">
            <w:pPr>
              <w:spacing w:after="0"/>
              <w:jc w:val="right"/>
            </w:pPr>
          </w:p>
        </w:tc>
        <w:tc>
          <w:tcPr>
            <w:tcW w:w="1511" w:type="dxa"/>
          </w:tcPr>
          <w:p w14:paraId="1D93B3B8" w14:textId="77777777" w:rsidR="003B6D11" w:rsidRDefault="003B6D11" w:rsidP="00B83912">
            <w:pPr>
              <w:spacing w:after="0"/>
              <w:jc w:val="right"/>
            </w:pPr>
            <w:r>
              <w:t xml:space="preserve">Yes </w:t>
            </w:r>
            <w:r>
              <w:fldChar w:fldCharType="begin">
                <w:fldData xml:space="preserve">PEVuZE5vdGU+PENpdGU+PEF1dGhvcj5IZXJuYW5kZXo8L0F1dGhvcj48WWVhcj4yMDE2PC9ZZWFy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</w:fldData>
              </w:fldChar>
            </w:r>
            <w:r w:rsidR="00692FD1">
              <w:instrText xml:space="preserve"> ADDIN EN.CITE </w:instrText>
            </w:r>
            <w:r w:rsidR="00692FD1">
              <w:fldChar w:fldCharType="begin">
                <w:fldData xml:space="preserve">PEVuZE5vdGU+PENpdGU+PEF1dGhvcj5IZXJuYW5kZXo8L0F1dGhvcj48WWVhcj4yMDE2PC9ZZWFy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</w:fldData>
              </w:fldChar>
            </w:r>
            <w:r w:rsidR="00692FD1">
              <w:instrText xml:space="preserve"> ADDIN EN.CITE.DATA </w:instrText>
            </w:r>
            <w:r w:rsidR="00692FD1">
              <w:fldChar w:fldCharType="end"/>
            </w:r>
            <w:r>
              <w:fldChar w:fldCharType="separate"/>
            </w:r>
            <w:r w:rsidR="00692FD1">
              <w:rPr>
                <w:noProof/>
              </w:rPr>
              <w:t>[6, 31]</w:t>
            </w:r>
            <w:r>
              <w:fldChar w:fldCharType="end"/>
            </w:r>
          </w:p>
        </w:tc>
        <w:tc>
          <w:tcPr>
            <w:tcW w:w="1556" w:type="dxa"/>
          </w:tcPr>
          <w:p w14:paraId="46625D81" w14:textId="77777777" w:rsidR="003B6D11" w:rsidRDefault="003B6D11" w:rsidP="00183643">
            <w:pPr>
              <w:spacing w:after="0"/>
              <w:jc w:val="right"/>
            </w:pPr>
          </w:p>
        </w:tc>
      </w:tr>
      <w:tr w:rsidR="003B6D11" w14:paraId="5487B6F5" w14:textId="77777777" w:rsidTr="00346207">
        <w:tc>
          <w:tcPr>
            <w:tcW w:w="2930" w:type="dxa"/>
          </w:tcPr>
          <w:p w14:paraId="01B024A5" w14:textId="77777777" w:rsidR="003B6D11" w:rsidRPr="00B83912" w:rsidRDefault="003B6D11" w:rsidP="00D51662">
            <w:pPr>
              <w:spacing w:after="0"/>
              <w:rPr>
                <w:i/>
              </w:rPr>
            </w:pPr>
            <w:r w:rsidRPr="00B83912">
              <w:rPr>
                <w:i/>
              </w:rPr>
              <w:t xml:space="preserve">Triatoma </w:t>
            </w:r>
            <w:proofErr w:type="spellStart"/>
            <w:r w:rsidRPr="00B83912">
              <w:rPr>
                <w:i/>
              </w:rPr>
              <w:t>mazzottii</w:t>
            </w:r>
            <w:proofErr w:type="spellEnd"/>
          </w:p>
        </w:tc>
        <w:tc>
          <w:tcPr>
            <w:tcW w:w="1778" w:type="dxa"/>
          </w:tcPr>
          <w:p w14:paraId="5D7A79FF" w14:textId="77777777" w:rsidR="003B6D11" w:rsidRDefault="003B6D11" w:rsidP="00692FD1">
            <w:pPr>
              <w:spacing w:after="0"/>
              <w:jc w:val="right"/>
            </w:pPr>
            <w:r>
              <w:t xml:space="preserve">Yes </w:t>
            </w:r>
            <w:r>
              <w:fldChar w:fldCharType="begin"/>
            </w:r>
            <w:r w:rsidR="00692FD1">
              <w:instrText xml:space="preserve"> ADDIN EN.CITE &lt;EndNote&gt;&lt;Cite&gt;&lt;Author&gt;Vidal-Acosta&lt;/Author&gt;&lt;Year&gt;2000&lt;/Year&gt;&lt;RecNum&gt;368&lt;/RecNum&gt;&lt;DisplayText&gt;[32]&lt;/DisplayText&gt;&lt;record&gt;&lt;rec-number&gt;368&lt;/rec-number&gt;&lt;foreign-keys&gt;&lt;key app="EN" db-id="dzs0awpvexprd7etzp7v2w23vdxe0a2psxfz" timestamp="1555500777"&gt;368&lt;/key&gt;&lt;/foreign-keys&gt;&lt;ref-type name="Journal Article"&gt;17&lt;/ref-type&gt;&lt;contributors&gt;&lt;authors&gt;&lt;author&gt;Vidal-Acosta, V.&lt;/author&gt;&lt;author&gt;Ibanez-Bernal, S.&lt;/author&gt;&lt;author&gt;Martinez-Campos, C.&lt;/author&gt;&lt;/authors&gt;&lt;/contributors&gt;&lt;titles&gt;&lt;title&gt;Natural infection of Triatominae bugs in Mexican dwellings&lt;/title&gt;&lt;secondary-title&gt;Salud Publica De Mexico&lt;/secondary-title&gt;&lt;/titles&gt;&lt;periodical&gt;&lt;full-title&gt;Salud Publica De Mexico&lt;/full-title&gt;&lt;/periodical&gt;&lt;pages&gt;496-503&lt;/pages&gt;&lt;volume&gt;42&lt;/volume&gt;&lt;number&gt;6&lt;/number&gt;&lt;dates&gt;&lt;year&gt;2000&lt;/year&gt;&lt;pub-dates&gt;&lt;date&gt;Nov-Dec&lt;/date&gt;&lt;/pub-dates&gt;&lt;/dates&gt;&lt;isbn&gt;0036-3634&lt;/isbn&gt;&lt;accession-num&gt;WOS:000166583600008&lt;/accession-num&gt;&lt;urls&gt;&lt;related-urls&gt;&lt;url&gt;&amp;lt;Go to ISI&amp;gt;://WOS:000166583600008&lt;/url&gt;&lt;url&gt;https://scielosp.org/article/ssm/content/raw/?resource_ssm_path=/media/assets/spm/v42n6/3974.pdf&lt;/url&gt;&lt;/related-urls&gt;&lt;/urls&gt;&lt;electronic-resource-num&gt;10.1590/s0036-36342000000600005&lt;/electronic-resource-num&gt;&lt;/record&gt;&lt;/Cite&gt;&lt;/EndNote&gt;</w:instrText>
            </w:r>
            <w:r>
              <w:fldChar w:fldCharType="separate"/>
            </w:r>
            <w:r w:rsidR="00692FD1">
              <w:rPr>
                <w:noProof/>
              </w:rPr>
              <w:t>[32]</w:t>
            </w:r>
            <w:r>
              <w:fldChar w:fldCharType="end"/>
            </w:r>
            <w:r>
              <w:t xml:space="preserve"> </w:t>
            </w:r>
            <w:r>
              <w:fldChar w:fldCharType="begin"/>
            </w:r>
            <w:r>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fldChar w:fldCharType="separate"/>
            </w:r>
            <w:r>
              <w:rPr>
                <w:noProof/>
              </w:rPr>
              <w:t>[1]</w:t>
            </w:r>
            <w:r>
              <w:fldChar w:fldCharType="end"/>
            </w:r>
          </w:p>
        </w:tc>
        <w:tc>
          <w:tcPr>
            <w:tcW w:w="1241" w:type="dxa"/>
          </w:tcPr>
          <w:p w14:paraId="3EA72459" w14:textId="77777777" w:rsidR="003B6D11" w:rsidRDefault="003B6D11" w:rsidP="00183643">
            <w:pPr>
              <w:spacing w:after="0"/>
              <w:jc w:val="right"/>
            </w:pPr>
            <w:r>
              <w:fldChar w:fldCharType="begin"/>
            </w:r>
            <w:r>
              <w:instrText xml:space="preserve"> ADDIN EN.CITE &lt;EndNote&gt;&lt;Cite&gt;&lt;Author&gt;Martinez-Ibarra&lt;/Author&gt;&lt;Year&gt;2005&lt;/Year&gt;&lt;RecNum&gt;325&lt;/RecNum&gt;&lt;DisplayText&gt;[14]&lt;/DisplayText&gt;&lt;record&gt;&lt;rec-number&gt;325&lt;/rec-number&gt;&lt;foreign-keys&gt;&lt;key app="EN" db-id="dzs0awpvexprd7etzp7v2w23vdxe0a2psxfz" timestamp="1555500776"&gt;325&lt;/key&gt;&lt;/foreign-keys&gt;&lt;ref-type name="Journal Article"&gt;17&lt;/ref-type&gt;&lt;contributors&gt;&lt;authors&gt;&lt;author&gt;Martinez-Ibarra, J. A.&lt;/author&gt;&lt;author&gt;Nogueda-Torres, B.&lt;/author&gt;&lt;author&gt;Gonzalez, E. P.&lt;/author&gt;&lt;author&gt;Alejandre-Aguilar, R.&lt;/author&gt;&lt;author&gt;Solorio-Cibrian, M.&lt;/author&gt;&lt;author&gt;Barreto, S. P.&lt;/author&gt;&lt;author&gt;Gomez-Estrada, H. I.&lt;/author&gt;&lt;author&gt;Trujillo-Garcia, J. C.&lt;/author&gt;&lt;/authors&gt;&lt;/contributors&gt;&lt;titles&gt;&lt;title&gt;Development of Triatoma rubida sonoriana, Triatoma barberi, and Meccus mazzottii (Heteroptera, Reduviidae) under laboratory conditions&lt;/title&gt;&lt;secondary-title&gt;Journal of the American Mosquito Control Association&lt;/secondary-title&gt;&lt;/titles&gt;&lt;periodical&gt;&lt;full-title&gt;Journal of the American Mosquito Control Association&lt;/full-title&gt;&lt;/periodical&gt;&lt;pages&gt;310-315&lt;/pages&gt;&lt;volume&gt;21&lt;/volume&gt;&lt;number&gt;3&lt;/number&gt;&lt;dates&gt;&lt;year&gt;2005&lt;/year&gt;&lt;pub-dates&gt;&lt;date&gt;Sep&lt;/date&gt;&lt;/pub-dates&gt;&lt;/dates&gt;&lt;isbn&gt;8756-971X&lt;/isbn&gt;&lt;accession-num&gt;WOS:000231955600012&lt;/accession-num&gt;&lt;urls&gt;&lt;related-urls&gt;&lt;url&gt;&amp;lt;Go to ISI&amp;gt;://WOS:000231955600012&lt;/url&gt;&lt;/related-urls&gt;&lt;/urls&gt;&lt;electronic-resource-num&gt;10.2987/8756-971x(2005)21[310:dotrst]2.0.co;2&lt;/electronic-resource-num&gt;&lt;/record&gt;&lt;/Cite&gt;&lt;/EndNote&gt;</w:instrText>
            </w:r>
            <w:r>
              <w:fldChar w:fldCharType="separate"/>
            </w:r>
            <w:r>
              <w:rPr>
                <w:noProof/>
              </w:rPr>
              <w:t>[14]</w:t>
            </w:r>
            <w:r>
              <w:fldChar w:fldCharType="end"/>
            </w:r>
          </w:p>
        </w:tc>
        <w:tc>
          <w:tcPr>
            <w:tcW w:w="1511" w:type="dxa"/>
          </w:tcPr>
          <w:p w14:paraId="2D2A4CB7" w14:textId="77777777" w:rsidR="003B6D11" w:rsidRDefault="003B6D11" w:rsidP="00B83912">
            <w:pPr>
              <w:spacing w:after="0"/>
              <w:jc w:val="right"/>
            </w:pPr>
          </w:p>
        </w:tc>
        <w:tc>
          <w:tcPr>
            <w:tcW w:w="1556" w:type="dxa"/>
          </w:tcPr>
          <w:p w14:paraId="4ACDCEEA" w14:textId="77777777" w:rsidR="003B6D11" w:rsidRDefault="003B6D11" w:rsidP="00183643">
            <w:pPr>
              <w:spacing w:after="0"/>
              <w:jc w:val="right"/>
            </w:pPr>
          </w:p>
        </w:tc>
      </w:tr>
      <w:tr w:rsidR="003B6D11" w14:paraId="631B6940" w14:textId="77777777" w:rsidTr="00346207">
        <w:tc>
          <w:tcPr>
            <w:tcW w:w="2930" w:type="dxa"/>
          </w:tcPr>
          <w:p w14:paraId="7582A792" w14:textId="77777777" w:rsidR="003B6D11" w:rsidRPr="00B83912" w:rsidRDefault="003B6D11" w:rsidP="00D51662">
            <w:pPr>
              <w:spacing w:after="0"/>
              <w:rPr>
                <w:i/>
              </w:rPr>
            </w:pPr>
            <w:r w:rsidRPr="00B83912">
              <w:rPr>
                <w:i/>
              </w:rPr>
              <w:t xml:space="preserve">Triatoma </w:t>
            </w:r>
            <w:proofErr w:type="spellStart"/>
            <w:r w:rsidRPr="00B83912">
              <w:rPr>
                <w:i/>
              </w:rPr>
              <w:t>mexicana</w:t>
            </w:r>
            <w:proofErr w:type="spellEnd"/>
            <w:r w:rsidRPr="00B83912">
              <w:rPr>
                <w:i/>
              </w:rPr>
              <w:t xml:space="preserve"> </w:t>
            </w:r>
          </w:p>
        </w:tc>
        <w:tc>
          <w:tcPr>
            <w:tcW w:w="1778" w:type="dxa"/>
          </w:tcPr>
          <w:p w14:paraId="306392B0" w14:textId="77777777" w:rsidR="003B6D11" w:rsidRDefault="003B6D11" w:rsidP="00A369BA">
            <w:pPr>
              <w:spacing w:after="0"/>
              <w:jc w:val="right"/>
            </w:pPr>
            <w:r>
              <w:t xml:space="preserve">Yes </w:t>
            </w:r>
            <w:r>
              <w:fldChar w:fldCharType="begin"/>
            </w:r>
            <w:r>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fldChar w:fldCharType="separate"/>
            </w:r>
            <w:r>
              <w:rPr>
                <w:noProof/>
              </w:rPr>
              <w:t>[1]</w:t>
            </w:r>
            <w:r>
              <w:fldChar w:fldCharType="end"/>
            </w:r>
          </w:p>
        </w:tc>
        <w:tc>
          <w:tcPr>
            <w:tcW w:w="1241" w:type="dxa"/>
          </w:tcPr>
          <w:p w14:paraId="76FF2D25" w14:textId="77777777" w:rsidR="003B6D11" w:rsidRDefault="003B6D11" w:rsidP="00183643">
            <w:pPr>
              <w:spacing w:after="0"/>
              <w:jc w:val="right"/>
            </w:pPr>
            <w:r>
              <w:fldChar w:fldCharType="begin"/>
            </w:r>
            <w:r w:rsidR="00692FD1">
              <w:instrText xml:space="preserve"> ADDIN EN.CITE &lt;EndNote&gt;&lt;Cite&gt;&lt;Author&gt;Martinez-Ibarra&lt;/Author&gt;&lt;Year&gt;2008&lt;/Year&gt;&lt;RecNum&gt;278&lt;/RecNum&gt;&lt;DisplayText&gt;[33]&lt;/DisplayText&gt;&lt;record&gt;&lt;rec-number&gt;278&lt;/rec-number&gt;&lt;foreign-keys&gt;&lt;key app="EN" db-id="dzs0awpvexprd7etzp7v2w23vdxe0a2psxfz" timestamp="1555500775"&gt;278&lt;/key&gt;&lt;/foreign-keys&gt;&lt;ref-type name="Journal Article"&gt;17&lt;/ref-type&gt;&lt;contributors&gt;&lt;authors&gt;&lt;author&gt;Martinez-Ibarra, Jose Alejandro&lt;/author&gt;&lt;author&gt;Salazar-Schettino, Paz Maria&lt;/author&gt;&lt;author&gt;Solorio-Cibrian, Miriam&lt;/author&gt;&lt;author&gt;Bravo, Margarita Cabrera&lt;/author&gt;&lt;author&gt;Novelo-Lopez, Monica&lt;/author&gt;&lt;author&gt;Vences, Mauro Omar&lt;/author&gt;&lt;author&gt;Montes-Ochoa, Jazmin Yesenia&lt;/author&gt;&lt;author&gt;Nogueda-Torres, Benjamin&lt;/author&gt;&lt;/authors&gt;&lt;/contributors&gt;&lt;titles&gt;&lt;title&gt;Influence of temperature and humidity on the biology of Triatoma mexicana (Hemiptera: Reduviidae: Triatominae) under laboratory conditions&lt;/title&gt;&lt;secondary-title&gt;Memorias Do Instituto Oswaldo Cruz&lt;/secondary-title&gt;&lt;/titles&gt;&lt;periodical&gt;&lt;full-title&gt;Memorias Do Instituto Oswaldo Cruz&lt;/full-title&gt;&lt;/periodical&gt;&lt;pages&gt;719-723&lt;/pages&gt;&lt;volume&gt;103&lt;/volume&gt;&lt;number&gt;7&lt;/number&gt;&lt;dates&gt;&lt;year&gt;2008&lt;/year&gt;&lt;pub-dates&gt;&lt;date&gt;Nov&lt;/date&gt;&lt;/pub-dates&gt;&lt;/dates&gt;&lt;isbn&gt;0074-0276&lt;/isbn&gt;&lt;accession-num&gt;WOS:000261418000015&lt;/accession-num&gt;&lt;urls&gt;&lt;related-urls&gt;&lt;url&gt;&amp;lt;Go to ISI&amp;gt;://WOS:000261418000015&lt;/url&gt;&lt;url&gt;http://www.scielo.br/pdf/mioc/v103n7/15.pdf&lt;/url&gt;&lt;/related-urls&gt;&lt;/urls&gt;&lt;electronic-resource-num&gt;10.1590/s0074-02762008000700015&lt;/electronic-resource-num&gt;&lt;/record&gt;&lt;/Cite&gt;&lt;/EndNote&gt;</w:instrText>
            </w:r>
            <w:r>
              <w:fldChar w:fldCharType="separate"/>
            </w:r>
            <w:r w:rsidR="00692FD1">
              <w:rPr>
                <w:noProof/>
              </w:rPr>
              <w:t>[33]</w:t>
            </w:r>
            <w:r>
              <w:fldChar w:fldCharType="end"/>
            </w:r>
          </w:p>
        </w:tc>
        <w:tc>
          <w:tcPr>
            <w:tcW w:w="1511" w:type="dxa"/>
          </w:tcPr>
          <w:p w14:paraId="3673E206" w14:textId="77777777" w:rsidR="003B6D11" w:rsidRDefault="003B6D11" w:rsidP="00B83912">
            <w:pPr>
              <w:spacing w:after="0"/>
              <w:jc w:val="right"/>
            </w:pPr>
          </w:p>
        </w:tc>
        <w:tc>
          <w:tcPr>
            <w:tcW w:w="1556" w:type="dxa"/>
          </w:tcPr>
          <w:p w14:paraId="16B2C424" w14:textId="77777777" w:rsidR="003B6D11" w:rsidRDefault="003B6D11" w:rsidP="00183643">
            <w:pPr>
              <w:spacing w:after="0"/>
              <w:jc w:val="right"/>
            </w:pPr>
          </w:p>
        </w:tc>
      </w:tr>
      <w:tr w:rsidR="003B6D11" w14:paraId="19825D46" w14:textId="77777777" w:rsidTr="00346207">
        <w:tc>
          <w:tcPr>
            <w:tcW w:w="2930" w:type="dxa"/>
            <w:shd w:val="clear" w:color="auto" w:fill="auto"/>
          </w:tcPr>
          <w:p w14:paraId="2DA1A3BA" w14:textId="77777777" w:rsidR="003B6D11" w:rsidRPr="00B83912" w:rsidRDefault="003B6D11" w:rsidP="00D51662">
            <w:pPr>
              <w:spacing w:after="0"/>
              <w:rPr>
                <w:i/>
              </w:rPr>
            </w:pPr>
            <w:r w:rsidRPr="00B83912">
              <w:rPr>
                <w:i/>
              </w:rPr>
              <w:t xml:space="preserve">Triatoma </w:t>
            </w:r>
            <w:proofErr w:type="spellStart"/>
            <w:r w:rsidRPr="00B83912">
              <w:rPr>
                <w:i/>
              </w:rPr>
              <w:t>pallidipennis</w:t>
            </w:r>
            <w:proofErr w:type="spellEnd"/>
            <w:r w:rsidRPr="00B83912">
              <w:rPr>
                <w:i/>
              </w:rPr>
              <w:t xml:space="preserve"> </w:t>
            </w:r>
          </w:p>
        </w:tc>
        <w:tc>
          <w:tcPr>
            <w:tcW w:w="1778" w:type="dxa"/>
          </w:tcPr>
          <w:p w14:paraId="2D12EA7E" w14:textId="77777777" w:rsidR="003B6D11" w:rsidRDefault="00692FD1" w:rsidP="00A369BA">
            <w:pPr>
              <w:spacing w:after="0"/>
              <w:jc w:val="right"/>
            </w:pPr>
            <w:r>
              <w:t>0.480</w:t>
            </w:r>
            <w:r w:rsidR="003B6D11">
              <w:t xml:space="preserve"> (17) </w:t>
            </w:r>
            <w:r w:rsidR="003B6D11">
              <w:fldChar w:fldCharType="begin"/>
            </w:r>
            <w:r w:rsidR="003B6D11">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rsidR="003B6D11">
              <w:fldChar w:fldCharType="separate"/>
            </w:r>
            <w:r w:rsidR="003B6D11">
              <w:rPr>
                <w:noProof/>
              </w:rPr>
              <w:t>[1]</w:t>
            </w:r>
            <w:r w:rsidR="003B6D11">
              <w:fldChar w:fldCharType="end"/>
            </w:r>
          </w:p>
        </w:tc>
        <w:tc>
          <w:tcPr>
            <w:tcW w:w="1241" w:type="dxa"/>
          </w:tcPr>
          <w:p w14:paraId="49BAA808" w14:textId="77777777" w:rsidR="003B6D11" w:rsidRDefault="003B6D11" w:rsidP="00183643">
            <w:pPr>
              <w:spacing w:after="0"/>
              <w:jc w:val="right"/>
            </w:pPr>
            <w:r>
              <w:fldChar w:fldCharType="begin"/>
            </w:r>
            <w:r>
              <w:instrText xml:space="preserve"> ADDIN EN.CITE &lt;EndNote&gt;&lt;Cite&gt;&lt;Author&gt;Schettino&lt;/Author&gt;&lt;Year&gt;2005&lt;/Year&gt;&lt;RecNum&gt;334&lt;/RecNum&gt;&lt;DisplayText&gt;[15]&lt;/DisplayText&gt;&lt;record&gt;&lt;rec-number&gt;334&lt;/rec-number&gt;&lt;foreign-keys&gt;&lt;key app="EN" db-id="dzs0awpvexprd7etzp7v2w23vdxe0a2psxfz" timestamp="1555500776"&gt;334&lt;/key&gt;&lt;/foreign-keys&gt;&lt;ref-type name="Journal Article"&gt;17&lt;/ref-type&gt;&lt;contributors&gt;&lt;authors&gt;&lt;author&gt;Schettino, P. M. S.&lt;/author&gt;&lt;author&gt;Arteaga, I. D.&lt;/author&gt;&lt;author&gt;Bravo, M. C.&lt;/author&gt;&lt;/authors&gt;&lt;/contributors&gt;&lt;titles&gt;&lt;title&gt;Importance of three vectors of Trypanosoma cruzi in Mexico&lt;/title&gt;&lt;secondary-title&gt;Medicina-Buenos Aires&lt;/secondary-title&gt;&lt;/titles&gt;&lt;periodical&gt;&lt;full-title&gt;Medicina-Buenos Aires&lt;/full-title&gt;&lt;/periodical&gt;&lt;pages&gt;63-69&lt;/pages&gt;&lt;volume&gt;65&lt;/volume&gt;&lt;number&gt;1&lt;/number&gt;&lt;dates&gt;&lt;year&gt;2005&lt;/year&gt;&lt;pub-dates&gt;&lt;date&gt;2005&lt;/date&gt;&lt;/pub-dates&gt;&lt;/dates&gt;&lt;isbn&gt;0025-7680&lt;/isbn&gt;&lt;accession-num&gt;WOS:000228492100012&lt;/accession-num&gt;&lt;urls&gt;&lt;related-urls&gt;&lt;url&gt;&amp;lt;Go to ISI&amp;gt;://WOS:000228492100012&lt;/url&gt;&lt;/related-urls&gt;&lt;/urls&gt;&lt;/record&gt;&lt;/Cite&gt;&lt;/EndNote&gt;</w:instrText>
            </w:r>
            <w:r>
              <w:fldChar w:fldCharType="separate"/>
            </w:r>
            <w:r>
              <w:rPr>
                <w:noProof/>
              </w:rPr>
              <w:t>[15]</w:t>
            </w:r>
            <w:r>
              <w:fldChar w:fldCharType="end"/>
            </w:r>
          </w:p>
        </w:tc>
        <w:tc>
          <w:tcPr>
            <w:tcW w:w="1511" w:type="dxa"/>
          </w:tcPr>
          <w:p w14:paraId="18CD26F5" w14:textId="77777777" w:rsidR="003B6D11" w:rsidRDefault="003B6D11" w:rsidP="00B83912">
            <w:pPr>
              <w:spacing w:after="0"/>
              <w:jc w:val="right"/>
            </w:pPr>
            <w:r>
              <w:t xml:space="preserve">Yes </w:t>
            </w:r>
            <w:r>
              <w:fldChar w:fldCharType="begin"/>
            </w:r>
            <w:r w:rsidR="00692FD1">
              <w:instrText xml:space="preserve"> ADDIN EN.CITE &lt;EndNote&gt;&lt;Cite&gt;&lt;Author&gt;Ramsey&lt;/Author&gt;&lt;Year&gt;2012&lt;/Year&gt;&lt;RecNum&gt;195&lt;/RecNum&gt;&lt;DisplayText&gt;[34]&lt;/DisplayText&gt;&lt;record&gt;&lt;rec-number&gt;195&lt;/rec-number&gt;&lt;foreign-keys&gt;&lt;key app="EN" db-id="dzs0awpvexprd7etzp7v2w23vdxe0a2psxfz" timestamp="1555500774"&gt;195&lt;/key&gt;&lt;/foreign-keys&gt;&lt;ref-type name="Journal Article"&gt;17&lt;/ref-type&gt;&lt;contributors&gt;&lt;authors&gt;&lt;author&gt;Ramsey, Janine M.&lt;/author&gt;&lt;author&gt;Gutierrez-Cabrera, Ana E.&lt;/author&gt;&lt;author&gt;Salgado-Ramirez, Liliana&lt;/author&gt;&lt;author&gt;Peterson, A. Townsend&lt;/author&gt;&lt;author&gt;Sanchez-Cordero, Victor&lt;/author&gt;&lt;author&gt;Ibarra-Cerdena, Carlos N.&lt;/author&gt;&lt;/authors&gt;&lt;/contributors&gt;&lt;titles&gt;&lt;title&gt;Ecological Connectivity of Trypanosoma cruzi Reservoirs and Triatoma pallidipennis Hosts in an Anthropogenic Landscape with Endemic Chagas Disease&lt;/title&gt;&lt;secondary-title&gt;Plos One&lt;/secondary-title&gt;&lt;/titles&gt;&lt;periodical&gt;&lt;full-title&gt;Plos One&lt;/full-title&gt;&lt;/periodical&gt;&lt;volume&gt;7&lt;/volume&gt;&lt;number&gt;9&lt;/number&gt;&lt;dates&gt;&lt;year&gt;2012&lt;/year&gt;&lt;pub-dates&gt;&lt;date&gt;Sep 26&lt;/date&gt;&lt;/pub-dates&gt;&lt;/dates&gt;&lt;isbn&gt;1932-6203&lt;/isbn&gt;&lt;accession-num&gt;WOS:000309517300075&lt;/accession-num&gt;&lt;urls&gt;&lt;related-urls&gt;&lt;url&gt;&amp;lt;Go to ISI&amp;gt;://WOS:000309517300075&lt;/url&gt;&lt;url&gt;https://journals.plos.org/plosone/article/file?id=10.1371/journal.pone.0046013&amp;amp;type=printable&lt;/url&gt;&lt;/related-urls&gt;&lt;/urls&gt;&lt;custom7&gt;e46013&lt;/custom7&gt;&lt;electronic-resource-num&gt;10.1371/journal.pone.0046013&lt;/electronic-resource-num&gt;&lt;/record&gt;&lt;/Cite&gt;&lt;/EndNote&gt;</w:instrText>
            </w:r>
            <w:r>
              <w:fldChar w:fldCharType="separate"/>
            </w:r>
            <w:r w:rsidR="00692FD1">
              <w:rPr>
                <w:noProof/>
              </w:rPr>
              <w:t>[34]</w:t>
            </w:r>
            <w:r>
              <w:fldChar w:fldCharType="end"/>
            </w:r>
          </w:p>
        </w:tc>
        <w:tc>
          <w:tcPr>
            <w:tcW w:w="1556" w:type="dxa"/>
          </w:tcPr>
          <w:p w14:paraId="115C35A3" w14:textId="77777777" w:rsidR="003B6D11" w:rsidRDefault="003B6D11" w:rsidP="00183643">
            <w:pPr>
              <w:spacing w:after="0"/>
              <w:jc w:val="right"/>
            </w:pPr>
          </w:p>
        </w:tc>
      </w:tr>
      <w:tr w:rsidR="003B6D11" w14:paraId="081B196C" w14:textId="77777777" w:rsidTr="00346207">
        <w:tc>
          <w:tcPr>
            <w:tcW w:w="2930" w:type="dxa"/>
          </w:tcPr>
          <w:p w14:paraId="3940FC9B" w14:textId="77777777" w:rsidR="003B6D11" w:rsidRPr="00B83912" w:rsidRDefault="003B6D11" w:rsidP="00D51662">
            <w:pPr>
              <w:spacing w:after="0"/>
              <w:rPr>
                <w:i/>
              </w:rPr>
            </w:pPr>
            <w:r w:rsidRPr="00B83912">
              <w:rPr>
                <w:i/>
              </w:rPr>
              <w:t xml:space="preserve">Triatoma </w:t>
            </w:r>
            <w:proofErr w:type="spellStart"/>
            <w:r w:rsidRPr="00B83912">
              <w:rPr>
                <w:i/>
              </w:rPr>
              <w:t>protracta</w:t>
            </w:r>
            <w:proofErr w:type="spellEnd"/>
          </w:p>
        </w:tc>
        <w:tc>
          <w:tcPr>
            <w:tcW w:w="1778" w:type="dxa"/>
          </w:tcPr>
          <w:p w14:paraId="0D27864D" w14:textId="77777777" w:rsidR="003B6D11" w:rsidRDefault="003B6D11" w:rsidP="00A369BA">
            <w:pPr>
              <w:spacing w:after="0"/>
              <w:jc w:val="right"/>
            </w:pPr>
            <w:r>
              <w:t xml:space="preserve">Yes </w:t>
            </w:r>
            <w:r>
              <w:fldChar w:fldCharType="begin"/>
            </w:r>
            <w:r>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fldChar w:fldCharType="separate"/>
            </w:r>
            <w:r>
              <w:rPr>
                <w:noProof/>
              </w:rPr>
              <w:t>[1]</w:t>
            </w:r>
            <w:r>
              <w:fldChar w:fldCharType="end"/>
            </w:r>
          </w:p>
        </w:tc>
        <w:tc>
          <w:tcPr>
            <w:tcW w:w="1241" w:type="dxa"/>
          </w:tcPr>
          <w:p w14:paraId="4057F018" w14:textId="77777777" w:rsidR="003B6D11" w:rsidRDefault="003B6D11" w:rsidP="00183643">
            <w:pPr>
              <w:spacing w:after="0"/>
              <w:jc w:val="right"/>
            </w:pPr>
            <w:r>
              <w:fldChar w:fldCharType="begin">
                <w:fldData xml:space="preserve">PEVuZE5vdGU+PENpdGU+PEF1dGhvcj5BbGVqYW5kcm8gTWFydGluZXotSWJhcnJhPC9BdXRob3I+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</w:fldData>
              </w:fldChar>
            </w:r>
            <w:r w:rsidR="00692FD1">
              <w:instrText xml:space="preserve"> ADDIN EN.CITE </w:instrText>
            </w:r>
            <w:r w:rsidR="00692FD1">
              <w:fldChar w:fldCharType="begin">
                <w:fldData xml:space="preserve">PEVuZE5vdGU+PENpdGU+PEF1dGhvcj5BbGVqYW5kcm8gTWFydGluZXotSWJhcnJhPC9BdXRob3I+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</w:fldData>
              </w:fldChar>
            </w:r>
            <w:r w:rsidR="00692FD1">
              <w:instrText xml:space="preserve"> ADDIN EN.CITE.DATA </w:instrText>
            </w:r>
            <w:r w:rsidR="00692FD1">
              <w:fldChar w:fldCharType="end"/>
            </w:r>
            <w:r>
              <w:fldChar w:fldCharType="separate"/>
            </w:r>
            <w:r w:rsidR="00692FD1">
              <w:rPr>
                <w:noProof/>
              </w:rPr>
              <w:t>[23, 35]</w:t>
            </w:r>
            <w:r>
              <w:fldChar w:fldCharType="end"/>
            </w:r>
          </w:p>
        </w:tc>
        <w:tc>
          <w:tcPr>
            <w:tcW w:w="1511" w:type="dxa"/>
          </w:tcPr>
          <w:p w14:paraId="08A2A46F" w14:textId="77777777" w:rsidR="003B6D11" w:rsidRDefault="003B6D11" w:rsidP="00B83912">
            <w:pPr>
              <w:spacing w:after="0"/>
              <w:jc w:val="right"/>
            </w:pPr>
          </w:p>
        </w:tc>
        <w:tc>
          <w:tcPr>
            <w:tcW w:w="1556" w:type="dxa"/>
          </w:tcPr>
          <w:p w14:paraId="628AF663" w14:textId="77777777" w:rsidR="003B6D11" w:rsidRDefault="003B6D11" w:rsidP="00183643">
            <w:pPr>
              <w:spacing w:after="0"/>
              <w:jc w:val="right"/>
            </w:pPr>
          </w:p>
        </w:tc>
      </w:tr>
      <w:tr w:rsidR="003B6D11" w14:paraId="4B45194E" w14:textId="77777777" w:rsidTr="00346207">
        <w:tc>
          <w:tcPr>
            <w:tcW w:w="2930" w:type="dxa"/>
          </w:tcPr>
          <w:p w14:paraId="12AAF577" w14:textId="77777777" w:rsidR="003B6D11" w:rsidRPr="00B83912" w:rsidRDefault="003B6D11" w:rsidP="00D51662">
            <w:pPr>
              <w:spacing w:after="0"/>
              <w:rPr>
                <w:i/>
              </w:rPr>
            </w:pPr>
            <w:r w:rsidRPr="00B83912">
              <w:rPr>
                <w:i/>
              </w:rPr>
              <w:t xml:space="preserve">Triatoma </w:t>
            </w:r>
            <w:proofErr w:type="spellStart"/>
            <w:r w:rsidRPr="00B83912">
              <w:rPr>
                <w:i/>
              </w:rPr>
              <w:t>pseudomaculata</w:t>
            </w:r>
            <w:proofErr w:type="spellEnd"/>
          </w:p>
        </w:tc>
        <w:tc>
          <w:tcPr>
            <w:tcW w:w="1778" w:type="dxa"/>
          </w:tcPr>
          <w:p w14:paraId="439796AB" w14:textId="77777777" w:rsidR="003B6D11" w:rsidRDefault="00692FD1" w:rsidP="00A369BA">
            <w:pPr>
              <w:spacing w:after="0"/>
              <w:jc w:val="right"/>
            </w:pPr>
            <w:r>
              <w:t>0.027</w:t>
            </w:r>
            <w:r w:rsidR="003B6D11">
              <w:t xml:space="preserve"> (988) </w:t>
            </w:r>
            <w:r w:rsidR="003B6D11">
              <w:fldChar w:fldCharType="begin"/>
            </w:r>
            <w:r w:rsidR="003B6D11">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rsidR="003B6D11">
              <w:fldChar w:fldCharType="separate"/>
            </w:r>
            <w:r w:rsidR="003B6D11">
              <w:rPr>
                <w:noProof/>
              </w:rPr>
              <w:t>[1]</w:t>
            </w:r>
            <w:r w:rsidR="003B6D11">
              <w:fldChar w:fldCharType="end"/>
            </w:r>
          </w:p>
        </w:tc>
        <w:tc>
          <w:tcPr>
            <w:tcW w:w="1241" w:type="dxa"/>
          </w:tcPr>
          <w:p w14:paraId="297C000E" w14:textId="77777777" w:rsidR="003B6D11" w:rsidRDefault="003B6D11" w:rsidP="00183643">
            <w:pPr>
              <w:spacing w:after="0"/>
              <w:jc w:val="right"/>
            </w:pPr>
          </w:p>
        </w:tc>
        <w:tc>
          <w:tcPr>
            <w:tcW w:w="1511" w:type="dxa"/>
          </w:tcPr>
          <w:p w14:paraId="151ADC13" w14:textId="77777777" w:rsidR="003B6D11" w:rsidRDefault="003B6D11" w:rsidP="00B83912">
            <w:pPr>
              <w:spacing w:after="0"/>
              <w:jc w:val="right"/>
            </w:pPr>
            <w:r>
              <w:t xml:space="preserve">Yes </w:t>
            </w:r>
            <w:r>
              <w:fldChar w:fldCharType="begin">
                <w:fldData xml:space="preserve">PEVuZE5vdGU+PENpdGU+PEF1dGhvcj5NaW51enppLVNvdXphPC9BdXRob3I+PFllYXI+MjAxODwv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</w:fldData>
              </w:fldChar>
            </w:r>
            <w:r>
              <w:instrText xml:space="preserve"> ADDIN EN.CITE </w:instrText>
            </w:r>
            <w:r>
              <w:fldChar w:fldCharType="begin">
                <w:fldData xml:space="preserve">PEVuZE5vdGU+PENpdGU+PEF1dGhvcj5NaW51enppLVNvdXphPC9BdXRob3I+PFllYXI+MjAxODwv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</w:fldData>
              </w:fldChar>
            </w:r>
            <w:r>
              <w:instrText xml:space="preserve"> ADDIN EN.CITE.DATA </w:instrText>
            </w:r>
            <w:r>
              <w:fldChar w:fldCharType="end"/>
            </w:r>
            <w:r>
              <w:fldChar w:fldCharType="separate"/>
            </w:r>
            <w:r>
              <w:rPr>
                <w:noProof/>
              </w:rPr>
              <w:t>[5, 7]</w:t>
            </w:r>
            <w:r>
              <w:fldChar w:fldCharType="end"/>
            </w:r>
          </w:p>
        </w:tc>
        <w:tc>
          <w:tcPr>
            <w:tcW w:w="1556" w:type="dxa"/>
          </w:tcPr>
          <w:p w14:paraId="42798737" w14:textId="77777777" w:rsidR="003B6D11" w:rsidRDefault="003B6D11" w:rsidP="00183643">
            <w:pPr>
              <w:spacing w:after="0"/>
              <w:jc w:val="right"/>
            </w:pPr>
          </w:p>
        </w:tc>
      </w:tr>
      <w:tr w:rsidR="003B6D11" w14:paraId="11ACBB24" w14:textId="77777777" w:rsidTr="00346207">
        <w:tc>
          <w:tcPr>
            <w:tcW w:w="2930" w:type="dxa"/>
          </w:tcPr>
          <w:p w14:paraId="34E89463" w14:textId="77777777" w:rsidR="003B6D11" w:rsidRPr="00B83912" w:rsidRDefault="003B6D11" w:rsidP="00D51662">
            <w:pPr>
              <w:spacing w:after="0"/>
              <w:rPr>
                <w:i/>
              </w:rPr>
            </w:pPr>
            <w:r w:rsidRPr="00B83912">
              <w:rPr>
                <w:i/>
              </w:rPr>
              <w:t xml:space="preserve">Triatoma </w:t>
            </w:r>
            <w:proofErr w:type="spellStart"/>
            <w:r w:rsidRPr="00B83912">
              <w:rPr>
                <w:i/>
              </w:rPr>
              <w:t>rubida</w:t>
            </w:r>
            <w:proofErr w:type="spellEnd"/>
            <w:r w:rsidRPr="00B83912">
              <w:rPr>
                <w:i/>
              </w:rPr>
              <w:t xml:space="preserve"> </w:t>
            </w:r>
          </w:p>
        </w:tc>
        <w:tc>
          <w:tcPr>
            <w:tcW w:w="1778" w:type="dxa"/>
          </w:tcPr>
          <w:p w14:paraId="599165A4" w14:textId="77777777" w:rsidR="003B6D11" w:rsidRDefault="003B6D11" w:rsidP="00A369BA">
            <w:pPr>
              <w:spacing w:after="0"/>
              <w:jc w:val="right"/>
            </w:pPr>
            <w:r>
              <w:t xml:space="preserve">Yes </w:t>
            </w:r>
            <w:r>
              <w:fldChar w:fldCharType="begin"/>
            </w:r>
            <w:r>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fldChar w:fldCharType="separate"/>
            </w:r>
            <w:r>
              <w:rPr>
                <w:noProof/>
              </w:rPr>
              <w:t>[1]</w:t>
            </w:r>
            <w:r>
              <w:fldChar w:fldCharType="end"/>
            </w:r>
          </w:p>
        </w:tc>
        <w:tc>
          <w:tcPr>
            <w:tcW w:w="1241" w:type="dxa"/>
          </w:tcPr>
          <w:p w14:paraId="39F52FF3" w14:textId="77777777" w:rsidR="003B6D11" w:rsidRDefault="003B6D11" w:rsidP="00183643">
            <w:pPr>
              <w:spacing w:after="0"/>
              <w:jc w:val="right"/>
            </w:pPr>
            <w:r>
              <w:fldChar w:fldCharType="begin"/>
            </w:r>
            <w:r w:rsidR="00692FD1">
              <w:instrText xml:space="preserve"> ADDIN EN.CITE &lt;EndNote&gt;&lt;Cite&gt;&lt;Author&gt;Alejandro Martinez-Ibarra&lt;/Author&gt;&lt;Year&gt;2012&lt;/Year&gt;&lt;RecNum&gt;199&lt;/RecNum&gt;&lt;DisplayText&gt;[35]&lt;/DisplayText&gt;&lt;record&gt;&lt;rec-number&gt;199&lt;/rec-number&gt;&lt;foreign-keys&gt;&lt;key app="EN" db-id="dzs0awpvexprd7etzp7v2w23vdxe0a2psxfz" timestamp="1555500774"&gt;199&lt;/key&gt;&lt;/foreign-keys&gt;&lt;ref-type name="Journal Article"&gt;17&lt;/ref-type&gt;&lt;contributors&gt;&lt;authors&gt;&lt;author&gt;Alejandro Martinez-Ibarra, Jose&lt;/author&gt;&lt;author&gt;Paredes-Gonzalez, Edgar&lt;/author&gt;&lt;author&gt;Angel Licon, Trillo&lt;/author&gt;&lt;author&gt;Dante Montanez-Valdez, Oziel&lt;/author&gt;&lt;author&gt;Rocha-Chavez, Gonzalo&lt;/author&gt;&lt;author&gt;Nogueda-Torres, Benjamin&lt;/author&gt;&lt;/authors&gt;&lt;/contributors&gt;&lt;titles&gt;&lt;title&gt;The biology of three Mexican-American species of Triatominae (Hemiptera: Reduviidae): Triatoma recurva, Triatoma protracta and Triatoma rubida&lt;/title&gt;&lt;secondary-title&gt;Memorias Do Instituto Oswaldo Cruz&lt;/secondary-title&gt;&lt;/titles&gt;&lt;periodical&gt;&lt;full-title&gt;Memorias Do Instituto Oswaldo Cruz&lt;/full-title&gt;&lt;/periodical&gt;&lt;pages&gt;659-663&lt;/pages&gt;&lt;volume&gt;107&lt;/volume&gt;&lt;number&gt;5&lt;/number&gt;&lt;dates&gt;&lt;year&gt;2012&lt;/year&gt;&lt;pub-dates&gt;&lt;date&gt;Aug&lt;/date&gt;&lt;/pub-dates&gt;&lt;/dates&gt;&lt;isbn&gt;0074-0276&lt;/isbn&gt;&lt;accession-num&gt;WOS:000306973400013&lt;/accession-num&gt;&lt;urls&gt;&lt;related-urls&gt;&lt;url&gt;&amp;lt;Go to ISI&amp;gt;://WOS:000306973400013&lt;/url&gt;&lt;url&gt;http://www.scielo.br/pdf/mioc/v107n5/13.pdf&lt;/url&gt;&lt;/related-urls&gt;&lt;/urls&gt;&lt;electronic-resource-num&gt;10.1590/s0074-02762012000500013&lt;/electronic-resource-num&gt;&lt;/record&gt;&lt;/Cite&gt;&lt;/EndNote&gt;</w:instrText>
            </w:r>
            <w:r>
              <w:fldChar w:fldCharType="separate"/>
            </w:r>
            <w:r w:rsidR="00692FD1">
              <w:rPr>
                <w:noProof/>
              </w:rPr>
              <w:t>[35]</w:t>
            </w:r>
            <w:r>
              <w:fldChar w:fldCharType="end"/>
            </w:r>
          </w:p>
        </w:tc>
        <w:tc>
          <w:tcPr>
            <w:tcW w:w="1511" w:type="dxa"/>
          </w:tcPr>
          <w:p w14:paraId="0E3D6249" w14:textId="77777777" w:rsidR="003B6D11" w:rsidRDefault="003B6D11" w:rsidP="00B83912">
            <w:pPr>
              <w:spacing w:after="0"/>
              <w:jc w:val="right"/>
            </w:pPr>
          </w:p>
        </w:tc>
        <w:tc>
          <w:tcPr>
            <w:tcW w:w="1556" w:type="dxa"/>
          </w:tcPr>
          <w:p w14:paraId="63F0384D" w14:textId="77777777" w:rsidR="003B6D11" w:rsidRDefault="003B6D11" w:rsidP="00183643">
            <w:pPr>
              <w:spacing w:after="0"/>
              <w:jc w:val="right"/>
            </w:pPr>
          </w:p>
        </w:tc>
      </w:tr>
      <w:tr w:rsidR="003B6D11" w14:paraId="3D9F9E2B" w14:textId="77777777" w:rsidTr="00346207">
        <w:tc>
          <w:tcPr>
            <w:tcW w:w="2930" w:type="dxa"/>
          </w:tcPr>
          <w:p w14:paraId="2A940D66" w14:textId="77777777" w:rsidR="003B6D11" w:rsidRPr="00B83912" w:rsidRDefault="003B6D11" w:rsidP="00D51662">
            <w:pPr>
              <w:spacing w:after="0"/>
              <w:rPr>
                <w:i/>
              </w:rPr>
            </w:pPr>
            <w:r w:rsidRPr="00B83912">
              <w:rPr>
                <w:i/>
              </w:rPr>
              <w:t xml:space="preserve">Triatoma </w:t>
            </w:r>
            <w:proofErr w:type="spellStart"/>
            <w:r w:rsidRPr="00B83912">
              <w:rPr>
                <w:i/>
              </w:rPr>
              <w:t>rubrovaria</w:t>
            </w:r>
            <w:proofErr w:type="spellEnd"/>
          </w:p>
        </w:tc>
        <w:tc>
          <w:tcPr>
            <w:tcW w:w="1778" w:type="dxa"/>
          </w:tcPr>
          <w:p w14:paraId="0CD2DA2C" w14:textId="77777777" w:rsidR="003B6D11" w:rsidRDefault="00692FD1" w:rsidP="00A369BA">
            <w:pPr>
              <w:spacing w:after="0"/>
              <w:jc w:val="right"/>
            </w:pPr>
            <w:r>
              <w:t>0.031</w:t>
            </w:r>
            <w:r w:rsidR="003B6D11">
              <w:t xml:space="preserve"> (17) </w:t>
            </w:r>
            <w:r w:rsidR="003B6D11">
              <w:fldChar w:fldCharType="begin"/>
            </w:r>
            <w:r w:rsidR="003B6D11">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rsidR="003B6D11">
              <w:fldChar w:fldCharType="separate"/>
            </w:r>
            <w:r w:rsidR="003B6D11">
              <w:rPr>
                <w:noProof/>
              </w:rPr>
              <w:t>[1]</w:t>
            </w:r>
            <w:r w:rsidR="003B6D11">
              <w:fldChar w:fldCharType="end"/>
            </w:r>
          </w:p>
        </w:tc>
        <w:tc>
          <w:tcPr>
            <w:tcW w:w="1241" w:type="dxa"/>
          </w:tcPr>
          <w:p w14:paraId="100894D7" w14:textId="77777777" w:rsidR="003B6D11" w:rsidRDefault="003B6D11" w:rsidP="00183643">
            <w:pPr>
              <w:spacing w:after="0"/>
              <w:jc w:val="right"/>
            </w:pPr>
            <w:r>
              <w:fldChar w:fldCharType="begin"/>
            </w:r>
            <w:r w:rsidR="00692FD1">
              <w:instrText xml:space="preserve"> ADDIN EN.CITE &lt;EndNote&gt;&lt;Cite&gt;&lt;Author&gt;Almeida&lt;/Author&gt;&lt;Year&gt;2005&lt;/Year&gt;&lt;RecNum&gt;329&lt;/RecNum&gt;&lt;DisplayText&gt;[36]&lt;/DisplayText&gt;&lt;record&gt;&lt;rec-number&gt;329&lt;/rec-number&gt;&lt;foreign-keys&gt;&lt;key app="EN" db-id="dzs0awpvexprd7etzp7v2w23vdxe0a2psxfz" timestamp="1555500776"&gt;329&lt;/key&gt;&lt;/foreign-keys&gt;&lt;ref-type name="Journal Article"&gt;17&lt;/ref-type&gt;&lt;contributors&gt;&lt;authors&gt;&lt;author&gt;Almeida, C. E.&lt;/author&gt;&lt;author&gt;Folly-Ramos, E.&lt;/author&gt;&lt;author&gt;Agapito-Souza, R.&lt;/author&gt;&lt;author&gt;Magno-Esperanca, G.&lt;/author&gt;&lt;author&gt;Pacheco, R. S.&lt;/author&gt;&lt;author&gt;Costa, J.&lt;/author&gt;&lt;/authors&gt;&lt;/contributors&gt;&lt;titles&gt;&lt;title&gt;Triatoma rubrovaria (Blanchard, 1843) (Hemiptera, Reduviidae, Triatominae) IV - bionomic aspects on the vector capacity of nymphs&lt;/title&gt;&lt;secondary-title&gt;Memorias Do Instituto Oswaldo Cruz&lt;/secondary-title&gt;&lt;/titles&gt;&lt;periodical&gt;&lt;full-title&gt;Memorias Do Instituto Oswaldo Cruz&lt;/full-title&gt;&lt;/periodical&gt;&lt;pages&gt;231-235&lt;/pages&gt;&lt;volume&gt;100&lt;/volume&gt;&lt;number&gt;3&lt;/number&gt;&lt;dates&gt;&lt;year&gt;2005&lt;/year&gt;&lt;pub-dates&gt;&lt;date&gt;May&lt;/date&gt;&lt;/pub-dates&gt;&lt;/dates&gt;&lt;isbn&gt;0074-0276&lt;/isbn&gt;&lt;accession-num&gt;WOS:000229743300002&lt;/accession-num&gt;&lt;urls&gt;&lt;related-urls&gt;&lt;url&gt;&amp;lt;Go to ISI&amp;gt;://WOS:000229743300002&lt;/url&gt;&lt;url&gt;http://www.scielo.br/pdf/mioc/v100n3/v100n3a02.pdf&lt;/url&gt;&lt;/related-urls&gt;&lt;/urls&gt;&lt;electronic-resource-num&gt;10.1590/s0074-02762005000300002&lt;/electronic-resource-num&gt;&lt;/record&gt;&lt;/Cite&gt;&lt;/EndNote&gt;</w:instrText>
            </w:r>
            <w:r>
              <w:fldChar w:fldCharType="separate"/>
            </w:r>
            <w:r w:rsidR="00692FD1">
              <w:rPr>
                <w:noProof/>
              </w:rPr>
              <w:t>[36]</w:t>
            </w:r>
            <w:r>
              <w:fldChar w:fldCharType="end"/>
            </w:r>
          </w:p>
        </w:tc>
        <w:tc>
          <w:tcPr>
            <w:tcW w:w="1511" w:type="dxa"/>
          </w:tcPr>
          <w:p w14:paraId="3442C131" w14:textId="77777777" w:rsidR="003B6D11" w:rsidRDefault="003B6D11" w:rsidP="00B83912">
            <w:pPr>
              <w:spacing w:after="0"/>
              <w:jc w:val="right"/>
            </w:pPr>
          </w:p>
        </w:tc>
        <w:tc>
          <w:tcPr>
            <w:tcW w:w="1556" w:type="dxa"/>
          </w:tcPr>
          <w:p w14:paraId="7FFA3A68" w14:textId="77777777" w:rsidR="003B6D11" w:rsidRDefault="003B6D11" w:rsidP="00183643">
            <w:pPr>
              <w:spacing w:after="0"/>
              <w:jc w:val="right"/>
            </w:pPr>
          </w:p>
        </w:tc>
      </w:tr>
      <w:tr w:rsidR="003B6D11" w14:paraId="0334DBA0" w14:textId="77777777" w:rsidTr="00346207">
        <w:tc>
          <w:tcPr>
            <w:tcW w:w="2930" w:type="dxa"/>
          </w:tcPr>
          <w:p w14:paraId="2F83B129" w14:textId="77777777" w:rsidR="003B6D11" w:rsidRPr="00B83912" w:rsidRDefault="003B6D11" w:rsidP="00D51662">
            <w:pPr>
              <w:spacing w:after="0"/>
              <w:rPr>
                <w:i/>
              </w:rPr>
            </w:pPr>
            <w:r w:rsidRPr="00B83912">
              <w:rPr>
                <w:i/>
              </w:rPr>
              <w:t xml:space="preserve">Triatoma </w:t>
            </w:r>
            <w:proofErr w:type="spellStart"/>
            <w:r w:rsidRPr="00B83912">
              <w:rPr>
                <w:i/>
              </w:rPr>
              <w:t>sanguisuga</w:t>
            </w:r>
            <w:proofErr w:type="spellEnd"/>
            <w:r w:rsidRPr="00B83912">
              <w:rPr>
                <w:i/>
              </w:rPr>
              <w:t xml:space="preserve"> </w:t>
            </w:r>
          </w:p>
        </w:tc>
        <w:tc>
          <w:tcPr>
            <w:tcW w:w="1778" w:type="dxa"/>
          </w:tcPr>
          <w:p w14:paraId="6A304E0E" w14:textId="77777777" w:rsidR="003B6D11" w:rsidRDefault="003B6D11" w:rsidP="00A369BA">
            <w:pPr>
              <w:spacing w:after="0"/>
              <w:jc w:val="right"/>
            </w:pPr>
            <w:r>
              <w:t xml:space="preserve">Yes </w:t>
            </w:r>
            <w:r>
              <w:fldChar w:fldCharType="begin"/>
            </w:r>
            <w:r>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fldChar w:fldCharType="separate"/>
            </w:r>
            <w:r>
              <w:rPr>
                <w:noProof/>
              </w:rPr>
              <w:t>[1]</w:t>
            </w:r>
            <w:r>
              <w:fldChar w:fldCharType="end"/>
            </w:r>
          </w:p>
        </w:tc>
        <w:tc>
          <w:tcPr>
            <w:tcW w:w="1241" w:type="dxa"/>
          </w:tcPr>
          <w:p w14:paraId="5A2F58F5" w14:textId="77777777" w:rsidR="003B6D11" w:rsidRDefault="003B6D11" w:rsidP="00183643">
            <w:pPr>
              <w:spacing w:after="0"/>
              <w:jc w:val="right"/>
            </w:pPr>
          </w:p>
        </w:tc>
        <w:tc>
          <w:tcPr>
            <w:tcW w:w="1511" w:type="dxa"/>
          </w:tcPr>
          <w:p w14:paraId="6574A218" w14:textId="77777777" w:rsidR="003B6D11" w:rsidRDefault="003B6D11" w:rsidP="00B83912">
            <w:pPr>
              <w:spacing w:after="0"/>
              <w:jc w:val="right"/>
            </w:pPr>
            <w:r>
              <w:t xml:space="preserve">Yes </w:t>
            </w:r>
            <w:r>
              <w:fldChar w:fldCharType="begin"/>
            </w:r>
            <w:r w:rsidR="00692FD1">
              <w:instrText xml:space="preserve"> ADDIN EN.CITE &lt;EndNote&gt;&lt;Cite&gt;&lt;Author&gt;Waleckx&lt;/Author&gt;&lt;Year&gt;2014&lt;/Year&gt;&lt;RecNum&gt;158&lt;/RecNum&gt;&lt;DisplayText&gt;[37]&lt;/DisplayText&gt;&lt;record&gt;&lt;rec-number&gt;158&lt;/rec-number&gt;&lt;foreign-keys&gt;&lt;key app="EN" db-id="dzs0awpvexprd7etzp7v2w23vdxe0a2psxfz" timestamp="1555500773"&gt;158&lt;/key&gt;&lt;/foreign-keys&gt;&lt;ref-type name="Journal Article"&gt;17&lt;/ref-type&gt;&lt;contributors&gt;&lt;authors&gt;&lt;author&gt;Waleckx, Etienne&lt;/author&gt;&lt;author&gt;Suarez, Julianne&lt;/author&gt;&lt;author&gt;Richards, Bethany&lt;/author&gt;&lt;author&gt;Dorn, Patricia L.&lt;/author&gt;&lt;/authors&gt;&lt;/contributors&gt;&lt;titles&gt;&lt;title&gt;Triatoma sanguisuga Blood Meals and Potential for Chagas Disease, Louisiana, USA&lt;/title&gt;&lt;secondary-title&gt;Emerging Infectious Diseases&lt;/secondary-title&gt;&lt;/titles&gt;&lt;periodical&gt;&lt;full-title&gt;Emerging Infectious Diseases&lt;/full-title&gt;&lt;/periodical&gt;&lt;pages&gt;2141-2143&lt;/pages&gt;&lt;volume&gt;20&lt;/volume&gt;&lt;number&gt;12&lt;/number&gt;&lt;dates&gt;&lt;year&gt;2014&lt;/year&gt;&lt;pub-dates&gt;&lt;date&gt;Dec&lt;/date&gt;&lt;/pub-dates&gt;&lt;/dates&gt;&lt;isbn&gt;1080-6040&lt;/isbn&gt;&lt;accession-num&gt;WOS:000345729900032&lt;/accession-num&gt;&lt;urls&gt;&lt;related-urls&gt;&lt;url&gt;&amp;lt;Go to ISI&amp;gt;://WOS:000345729900032&lt;/url&gt;&lt;/related-urls&gt;&lt;/urls&gt;&lt;electronic-resource-num&gt;10.3201/eid2012.131576&lt;/electronic-resource-num&gt;&lt;/record&gt;&lt;/Cite&gt;&lt;/EndNote&gt;</w:instrText>
            </w:r>
            <w:r>
              <w:fldChar w:fldCharType="separate"/>
            </w:r>
            <w:r w:rsidR="00692FD1">
              <w:rPr>
                <w:noProof/>
              </w:rPr>
              <w:t>[37]</w:t>
            </w:r>
            <w:r>
              <w:fldChar w:fldCharType="end"/>
            </w:r>
          </w:p>
        </w:tc>
        <w:tc>
          <w:tcPr>
            <w:tcW w:w="1556" w:type="dxa"/>
          </w:tcPr>
          <w:p w14:paraId="467B4C8F" w14:textId="77777777" w:rsidR="003B6D11" w:rsidRDefault="003B6D11" w:rsidP="00183643">
            <w:pPr>
              <w:spacing w:after="0"/>
              <w:jc w:val="right"/>
            </w:pPr>
          </w:p>
        </w:tc>
      </w:tr>
      <w:tr w:rsidR="003B6D11" w14:paraId="51B1C463" w14:textId="77777777" w:rsidTr="00346207">
        <w:tc>
          <w:tcPr>
            <w:tcW w:w="2930" w:type="dxa"/>
          </w:tcPr>
          <w:p w14:paraId="1DDA3C27" w14:textId="77777777" w:rsidR="003B6D11" w:rsidRPr="00B83912" w:rsidRDefault="003B6D11" w:rsidP="00D51662">
            <w:pPr>
              <w:spacing w:after="0"/>
              <w:rPr>
                <w:i/>
              </w:rPr>
            </w:pPr>
            <w:r w:rsidRPr="00B83912">
              <w:rPr>
                <w:i/>
              </w:rPr>
              <w:t xml:space="preserve">Triatoma </w:t>
            </w:r>
            <w:proofErr w:type="spellStart"/>
            <w:r w:rsidRPr="00B83912">
              <w:rPr>
                <w:i/>
              </w:rPr>
              <w:t>sordida</w:t>
            </w:r>
            <w:proofErr w:type="spellEnd"/>
            <w:r w:rsidRPr="00B83912">
              <w:rPr>
                <w:i/>
              </w:rPr>
              <w:t xml:space="preserve"> </w:t>
            </w:r>
          </w:p>
        </w:tc>
        <w:tc>
          <w:tcPr>
            <w:tcW w:w="1778" w:type="dxa"/>
          </w:tcPr>
          <w:p w14:paraId="58427265" w14:textId="77777777" w:rsidR="003B6D11" w:rsidRDefault="00692FD1" w:rsidP="00A369BA">
            <w:pPr>
              <w:spacing w:after="0"/>
              <w:jc w:val="right"/>
            </w:pPr>
            <w:r>
              <w:t>0.008</w:t>
            </w:r>
            <w:r w:rsidR="003B6D11">
              <w:t xml:space="preserve"> (1407) </w:t>
            </w:r>
            <w:r w:rsidR="003B6D11">
              <w:fldChar w:fldCharType="begin"/>
            </w:r>
            <w:r w:rsidR="003B6D11">
              <w:instrText xml:space="preserve"> ADDIN EN.CITE &lt;EndNote&gt;&lt;Cite&gt;&lt;Author&gt;Browne&lt;/Author&gt;&lt;Year&gt;2017&lt;/Year&gt;&lt;RecNum&gt;20&lt;/RecNum&gt;&lt;DisplayText&gt;[1]&lt;/DisplayText&gt;&lt;record&gt;&lt;rec-number&gt;20&lt;/rec-number&gt;&lt;foreign-keys&gt;&lt;key app="EN" db-id="dzs0awpvexprd7etzp7v2w23vdxe0a2psxfz" timestamp="1551257555"&gt;20&lt;/key&gt;&lt;/foreign-keys&gt;&lt;ref-type name="Journal Article"&gt;17&lt;/ref-type&gt;&lt;contributors&gt;&lt;authors&gt;&lt;author&gt;Browne, A. J.&lt;/author&gt;&lt;author&gt;Guerra, C. A.&lt;/author&gt;&lt;author&gt;Alves, R. V.&lt;/author&gt;&lt;author&gt;da Costa, V. M.&lt;/author&gt;&lt;author&gt;Wilson, A. L.&lt;/author&gt;&lt;author&gt;Pigott, D. M.&lt;/author&gt;&lt;author&gt;Hay, S. I.&lt;/author&gt;&lt;author&gt;Lindsay, S. W.&lt;/author&gt;&lt;author&gt;Golding, N.&lt;/author&gt;&lt;author&gt;Moyes, C. L.&lt;/author&gt;&lt;/authors&gt;&lt;/contributors&gt;&lt;titles&gt;&lt;title&gt;The contemporary distribution of Trypanosoma cruzi infection in humans, alternative hosts and vectors (vol 4, 170050, 2017)&lt;/title&gt;&lt;secondary-title&gt;Scientific Data&lt;/secondary-title&gt;&lt;/titles&gt;&lt;periodical&gt;&lt;full-title&gt;Scientific Data&lt;/full-title&gt;&lt;/periodical&gt;&lt;volume&gt;4&lt;/volume&gt;&lt;dates&gt;&lt;year&gt;2017&lt;/year&gt;&lt;pub-dates&gt;&lt;date&gt;May&lt;/date&gt;&lt;/pub-dates&gt;&lt;/dates&gt;&lt;isbn&gt;2052-4463&lt;/isbn&gt;&lt;accession-num&gt;WOS:000402314300001&lt;/accession-num&gt;&lt;urls&gt;&lt;related-urls&gt;&lt;url&gt;&amp;lt;Go to ISI&amp;gt;://WOS:000402314300001&lt;/url&gt;&lt;url&gt;https://www.nature.com/articles/sdata201771.pdf&lt;/url&gt;&lt;/related-urls&gt;&lt;/urls&gt;&lt;custom7&gt;170071&lt;/custom7&gt;&lt;electronic-resource-num&gt;10.1038/sdata.2017.71&lt;/electronic-resource-num&gt;&lt;/record&gt;&lt;/Cite&gt;&lt;/EndNote&gt;</w:instrText>
            </w:r>
            <w:r w:rsidR="003B6D11">
              <w:fldChar w:fldCharType="separate"/>
            </w:r>
            <w:r w:rsidR="003B6D11">
              <w:rPr>
                <w:noProof/>
              </w:rPr>
              <w:t>[1]</w:t>
            </w:r>
            <w:r w:rsidR="003B6D11">
              <w:fldChar w:fldCharType="end"/>
            </w:r>
          </w:p>
        </w:tc>
        <w:tc>
          <w:tcPr>
            <w:tcW w:w="1241" w:type="dxa"/>
          </w:tcPr>
          <w:p w14:paraId="082B6F73" w14:textId="77777777" w:rsidR="003B6D11" w:rsidRDefault="003B6D11" w:rsidP="00183643">
            <w:pPr>
              <w:spacing w:after="0"/>
              <w:jc w:val="right"/>
            </w:pPr>
          </w:p>
        </w:tc>
        <w:tc>
          <w:tcPr>
            <w:tcW w:w="1511" w:type="dxa"/>
          </w:tcPr>
          <w:p w14:paraId="055F51B1" w14:textId="77777777" w:rsidR="003B6D11" w:rsidRDefault="003B6D11" w:rsidP="00B83912">
            <w:pPr>
              <w:spacing w:after="0"/>
              <w:jc w:val="right"/>
            </w:pPr>
            <w:r>
              <w:t xml:space="preserve">Yes </w:t>
            </w:r>
            <w:r>
              <w:fldChar w:fldCharType="begin">
                <w:fldData xml:space="preserve">PEVuZE5vdGU+PENpdGU+PEF1dGhvcj5NaW51enppLVNvdXphPC9BdXRob3I+PFllYXI+MjAxODwv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</w:fldData>
              </w:fldChar>
            </w:r>
            <w:r w:rsidR="00692FD1">
              <w:instrText xml:space="preserve"> ADDIN EN.CITE </w:instrText>
            </w:r>
            <w:r w:rsidR="00692FD1">
              <w:fldChar w:fldCharType="begin">
                <w:fldData xml:space="preserve">PEVuZE5vdGU+PENpdGU+PEF1dGhvcj5NaW51enppLVNvdXphPC9BdXRob3I+PFllYXI+MjAxODwv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</w:fldData>
              </w:fldChar>
            </w:r>
            <w:r w:rsidR="00692FD1">
              <w:instrText xml:space="preserve"> ADDIN EN.CITE.DATA </w:instrText>
            </w:r>
            <w:r w:rsidR="00692FD1">
              <w:fldChar w:fldCharType="end"/>
            </w:r>
            <w:r>
              <w:fldChar w:fldCharType="separate"/>
            </w:r>
            <w:r w:rsidR="00692FD1">
              <w:rPr>
                <w:noProof/>
              </w:rPr>
              <w:t>[5, 30, 38]</w:t>
            </w:r>
            <w:r>
              <w:fldChar w:fldCharType="end"/>
            </w:r>
          </w:p>
        </w:tc>
        <w:tc>
          <w:tcPr>
            <w:tcW w:w="1556" w:type="dxa"/>
          </w:tcPr>
          <w:p w14:paraId="34CDAEA5" w14:textId="77777777" w:rsidR="003B6D11" w:rsidRDefault="003B6D11" w:rsidP="00183643">
            <w:pPr>
              <w:spacing w:after="0"/>
              <w:jc w:val="right"/>
            </w:pPr>
          </w:p>
        </w:tc>
      </w:tr>
    </w:tbl>
    <w:p w14:paraId="2BC7D8A4" w14:textId="77777777" w:rsidR="00D51662" w:rsidRDefault="00D51662" w:rsidP="00D51662">
      <w:pPr>
        <w:spacing w:after="0"/>
      </w:pPr>
    </w:p>
    <w:p w14:paraId="2CCEDAC7" w14:textId="77777777" w:rsidR="00D51662" w:rsidRDefault="00D51662" w:rsidP="00D51662">
      <w:pPr>
        <w:spacing w:after="0"/>
      </w:pPr>
    </w:p>
    <w:p w14:paraId="16ABDDE9" w14:textId="77777777" w:rsidR="00352070" w:rsidRDefault="00352070" w:rsidP="00D51662">
      <w:pPr>
        <w:spacing w:after="0"/>
      </w:pPr>
    </w:p>
    <w:p w14:paraId="5A6CF069" w14:textId="20D9677B" w:rsidR="00D51662" w:rsidRDefault="00346207" w:rsidP="00D51662">
      <w:pPr>
        <w:spacing w:after="0"/>
      </w:pPr>
      <w:r w:rsidRPr="00346207">
        <w:rPr>
          <w:b/>
        </w:rPr>
        <w:lastRenderedPageBreak/>
        <w:t xml:space="preserve">Table </w:t>
      </w:r>
      <w:r w:rsidR="003A100A">
        <w:rPr>
          <w:b/>
        </w:rPr>
        <w:t>C</w:t>
      </w:r>
      <w:r>
        <w:t>. Evidence for colonisation of homes, invasion of homes and invasion of urban areas is listed. Evidence for non-domestic habitats is listed, however, few wild environments have been surveyed.</w:t>
      </w:r>
    </w:p>
    <w:p w14:paraId="204FD1E6" w14:textId="77777777" w:rsidR="00D51662" w:rsidRDefault="00D51662" w:rsidP="00D51662">
      <w:pPr>
        <w:spacing w:after="0"/>
      </w:pPr>
    </w:p>
    <w:tbl>
      <w:tblPr>
        <w:tblStyle w:val="TableGrid"/>
        <w:tblW w:w="0" w:type="auto"/>
        <w:tblLayout w:type="fixed"/>
        <w:tblLook w:val="04A0" w:firstRow="1" w:lastRow="0" w:firstColumn="1" w:lastColumn="0" w:noHBand="0" w:noVBand="1"/>
      </w:tblPr>
      <w:tblGrid>
        <w:gridCol w:w="1809"/>
        <w:gridCol w:w="1134"/>
        <w:gridCol w:w="1276"/>
        <w:gridCol w:w="992"/>
        <w:gridCol w:w="3805"/>
      </w:tblGrid>
      <w:tr w:rsidR="002342DE" w:rsidRPr="00262AA1" w14:paraId="4249766A" w14:textId="77777777" w:rsidTr="00B83912">
        <w:tc>
          <w:tcPr>
            <w:tcW w:w="1809" w:type="dxa"/>
          </w:tcPr>
          <w:p w14:paraId="313431A8" w14:textId="77777777" w:rsidR="00D51662" w:rsidRPr="00262AA1" w:rsidRDefault="00CD6D1D" w:rsidP="00CD6D1D">
            <w:pPr>
              <w:spacing w:after="0"/>
              <w:rPr>
                <w:b/>
              </w:rPr>
            </w:pPr>
            <w:r>
              <w:rPr>
                <w:b/>
              </w:rPr>
              <w:t>Species</w:t>
            </w:r>
          </w:p>
        </w:tc>
        <w:tc>
          <w:tcPr>
            <w:tcW w:w="1134" w:type="dxa"/>
          </w:tcPr>
          <w:p w14:paraId="3A61D059" w14:textId="77777777" w:rsidR="00D51662" w:rsidRPr="00262AA1" w:rsidRDefault="00D51662" w:rsidP="00CD6D1D">
            <w:pPr>
              <w:spacing w:after="0"/>
              <w:rPr>
                <w:b/>
              </w:rPr>
            </w:pPr>
            <w:r w:rsidRPr="00262AA1">
              <w:rPr>
                <w:b/>
              </w:rPr>
              <w:t>Colonises homes</w:t>
            </w:r>
          </w:p>
        </w:tc>
        <w:tc>
          <w:tcPr>
            <w:tcW w:w="1276" w:type="dxa"/>
          </w:tcPr>
          <w:p w14:paraId="5582C9C3" w14:textId="77777777" w:rsidR="00D51662" w:rsidRPr="00262AA1" w:rsidRDefault="00D51662" w:rsidP="00CD6D1D">
            <w:pPr>
              <w:spacing w:after="0"/>
              <w:rPr>
                <w:b/>
              </w:rPr>
            </w:pPr>
            <w:r w:rsidRPr="00262AA1">
              <w:rPr>
                <w:b/>
              </w:rPr>
              <w:t>Invades homes</w:t>
            </w:r>
          </w:p>
        </w:tc>
        <w:tc>
          <w:tcPr>
            <w:tcW w:w="992" w:type="dxa"/>
          </w:tcPr>
          <w:p w14:paraId="1583191B" w14:textId="77777777" w:rsidR="00D51662" w:rsidRPr="00262AA1" w:rsidRDefault="00352070" w:rsidP="00CD6D1D">
            <w:pPr>
              <w:spacing w:after="0"/>
              <w:rPr>
                <w:b/>
              </w:rPr>
            </w:pPr>
            <w:r w:rsidRPr="00262AA1">
              <w:rPr>
                <w:b/>
              </w:rPr>
              <w:t>Urban areas</w:t>
            </w:r>
          </w:p>
        </w:tc>
        <w:tc>
          <w:tcPr>
            <w:tcW w:w="3805" w:type="dxa"/>
          </w:tcPr>
          <w:p w14:paraId="6166DD6D" w14:textId="77777777" w:rsidR="00D51662" w:rsidRPr="00262AA1" w:rsidRDefault="00183643" w:rsidP="00CD6D1D">
            <w:pPr>
              <w:spacing w:after="0"/>
              <w:rPr>
                <w:b/>
              </w:rPr>
            </w:pPr>
            <w:r>
              <w:rPr>
                <w:b/>
              </w:rPr>
              <w:t>H</w:t>
            </w:r>
            <w:r w:rsidR="00352070" w:rsidRPr="00262AA1">
              <w:rPr>
                <w:b/>
              </w:rPr>
              <w:t>abitat</w:t>
            </w:r>
            <w:r>
              <w:rPr>
                <w:b/>
              </w:rPr>
              <w:t>s</w:t>
            </w:r>
          </w:p>
        </w:tc>
      </w:tr>
      <w:tr w:rsidR="002342DE" w14:paraId="2DDA8704" w14:textId="77777777" w:rsidTr="00B83912">
        <w:tc>
          <w:tcPr>
            <w:tcW w:w="1809" w:type="dxa"/>
          </w:tcPr>
          <w:p w14:paraId="175095DB" w14:textId="77777777" w:rsidR="00352070" w:rsidRPr="00B83912" w:rsidRDefault="00352070" w:rsidP="00352070">
            <w:pPr>
              <w:spacing w:after="0"/>
              <w:rPr>
                <w:i/>
              </w:rPr>
            </w:pPr>
            <w:proofErr w:type="spellStart"/>
            <w:r w:rsidRPr="00B83912">
              <w:rPr>
                <w:i/>
              </w:rPr>
              <w:t>Eratyrus</w:t>
            </w:r>
            <w:proofErr w:type="spellEnd"/>
            <w:r w:rsidRPr="00B83912">
              <w:rPr>
                <w:i/>
              </w:rPr>
              <w:t xml:space="preserve"> </w:t>
            </w:r>
            <w:proofErr w:type="spellStart"/>
            <w:r w:rsidRPr="00B83912">
              <w:rPr>
                <w:i/>
              </w:rPr>
              <w:t>mucronatus</w:t>
            </w:r>
            <w:proofErr w:type="spellEnd"/>
            <w:r w:rsidRPr="00B83912">
              <w:rPr>
                <w:i/>
              </w:rPr>
              <w:t xml:space="preserve"> </w:t>
            </w:r>
          </w:p>
        </w:tc>
        <w:tc>
          <w:tcPr>
            <w:tcW w:w="1134" w:type="dxa"/>
          </w:tcPr>
          <w:p w14:paraId="0991A1C4" w14:textId="77777777" w:rsidR="00352070" w:rsidRDefault="005D1266" w:rsidP="00CD6D1D">
            <w:pPr>
              <w:spacing w:after="0"/>
              <w:jc w:val="right"/>
            </w:pPr>
            <w:r>
              <w:t xml:space="preserve">Yes </w:t>
            </w:r>
            <w:r>
              <w:fldChar w:fldCharType="begin"/>
            </w:r>
            <w:r w:rsidR="00692FD1">
              <w:instrText xml:space="preserve"> ADDIN EN.CITE &lt;EndNote&gt;&lt;Cite&gt;&lt;Author&gt;Depickere&lt;/Author&gt;&lt;Year&gt;2012&lt;/Year&gt;&lt;RecNum&gt;198&lt;/RecNum&gt;&lt;DisplayText&gt;[39]&lt;/DisplayText&gt;&lt;record&gt;&lt;rec-number&gt;198&lt;/rec-number&gt;&lt;foreign-keys&gt;&lt;key app="EN" db-id="dzs0awpvexprd7etzp7v2w23vdxe0a2psxfz" timestamp="1555500774"&gt;198&lt;/key&gt;&lt;/foreign-keys&gt;&lt;ref-type name="Journal Article"&gt;17&lt;/ref-type&gt;&lt;contributors&gt;&lt;authors&gt;&lt;author&gt;Depickere, Stephanie&lt;/author&gt;&lt;author&gt;Duran, Pamela&lt;/author&gt;&lt;author&gt;Lopez, Ronald&lt;/author&gt;&lt;author&gt;Martinez, Eddy&lt;/author&gt;&lt;author&gt;Chavez, Tamara&lt;/author&gt;&lt;/authors&gt;&lt;/contributors&gt;&lt;titles&gt;&lt;title&gt;After five years of chemical control: Colonies of the triatomine Eratyrus mucronatus are still present in Bolivia&lt;/title&gt;&lt;secondary-title&gt;Acta Tropica&lt;/secondary-title&gt;&lt;/titles&gt;&lt;periodical&gt;&lt;full-title&gt;Acta Tropica&lt;/full-title&gt;&lt;/periodical&gt;&lt;pages&gt;234-238&lt;/pages&gt;&lt;volume&gt;123&lt;/volume&gt;&lt;number&gt;3&lt;/number&gt;&lt;dates&gt;&lt;year&gt;2012&lt;/year&gt;&lt;pub-dates&gt;&lt;date&gt;Sep&lt;/date&gt;&lt;/pub-dates&gt;&lt;/dates&gt;&lt;isbn&gt;0001-706X&lt;/isbn&gt;&lt;accession-num&gt;WOS:000306769000015&lt;/accession-num&gt;&lt;urls&gt;&lt;related-urls&gt;&lt;url&gt;&amp;lt;Go to ISI&amp;gt;://WOS:000306769000015&lt;/url&gt;&lt;/related-urls&gt;&lt;/urls&gt;&lt;electronic-resource-num&gt;10.1016/j.actatropica.2012.05.005&lt;/electronic-resource-num&gt;&lt;/record&gt;&lt;/Cite&gt;&lt;/EndNote&gt;</w:instrText>
            </w:r>
            <w:r>
              <w:fldChar w:fldCharType="separate"/>
            </w:r>
            <w:r w:rsidR="00692FD1">
              <w:rPr>
                <w:noProof/>
              </w:rPr>
              <w:t>[39]</w:t>
            </w:r>
            <w:r>
              <w:fldChar w:fldCharType="end"/>
            </w:r>
          </w:p>
        </w:tc>
        <w:tc>
          <w:tcPr>
            <w:tcW w:w="1276" w:type="dxa"/>
          </w:tcPr>
          <w:p w14:paraId="32F7A050" w14:textId="77777777" w:rsidR="00352070" w:rsidRDefault="00B47552" w:rsidP="00CD6D1D">
            <w:pPr>
              <w:spacing w:after="0"/>
              <w:jc w:val="right"/>
            </w:pPr>
            <w:r>
              <w:t xml:space="preserve">Yes </w:t>
            </w:r>
            <w:r>
              <w:fldChar w:fldCharType="begin">
                <w:fldData xml:space="preserve">PEVuZE5vdGU+PENpdGU+PEF1dGhvcj5NYW51ZWwgQW5ndWxvLVNpbHZhPC9BdXRob3I+PFllYXI+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==
</w:fldData>
              </w:fldChar>
            </w:r>
            <w:r w:rsidR="00692FD1">
              <w:instrText xml:space="preserve"> ADDIN EN.CITE </w:instrText>
            </w:r>
            <w:r w:rsidR="00692FD1">
              <w:fldChar w:fldCharType="begin">
                <w:fldData xml:space="preserve">PEVuZE5vdGU+PENpdGU+PEF1dGhvcj5NYW51ZWwgQW5ndWxvLVNpbHZhPC9BdXRob3I+PFllYXI+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==
</w:fldData>
              </w:fldChar>
            </w:r>
            <w:r w:rsidR="00692FD1">
              <w:instrText xml:space="preserve"> ADDIN EN.CITE.DATA </w:instrText>
            </w:r>
            <w:r w:rsidR="00692FD1">
              <w:fldChar w:fldCharType="end"/>
            </w:r>
            <w:r>
              <w:fldChar w:fldCharType="separate"/>
            </w:r>
            <w:r w:rsidR="00692FD1">
              <w:rPr>
                <w:noProof/>
              </w:rPr>
              <w:t>[40, 41]</w:t>
            </w:r>
            <w:r>
              <w:fldChar w:fldCharType="end"/>
            </w:r>
          </w:p>
        </w:tc>
        <w:tc>
          <w:tcPr>
            <w:tcW w:w="992" w:type="dxa"/>
          </w:tcPr>
          <w:p w14:paraId="60CDFB2C" w14:textId="77777777" w:rsidR="00352070" w:rsidRDefault="00352070" w:rsidP="00CD6D1D">
            <w:pPr>
              <w:spacing w:after="0"/>
              <w:jc w:val="right"/>
            </w:pPr>
          </w:p>
        </w:tc>
        <w:tc>
          <w:tcPr>
            <w:tcW w:w="3805" w:type="dxa"/>
          </w:tcPr>
          <w:p w14:paraId="5929A638" w14:textId="77777777" w:rsidR="00352070" w:rsidRDefault="00F85A4F" w:rsidP="00692FD1">
            <w:pPr>
              <w:spacing w:after="0"/>
            </w:pPr>
            <w:r>
              <w:t xml:space="preserve">Native trees </w:t>
            </w:r>
            <w:r>
              <w:fldChar w:fldCharType="begin"/>
            </w:r>
            <w:r w:rsidR="003A6E1A">
              <w:instrText xml:space="preserve"> ADDIN EN.CITE &lt;EndNote&gt;&lt;Cite&gt;&lt;Author&gt;Silva Monte&lt;/Author&gt;&lt;Year&gt;2014&lt;/Year&gt;&lt;RecNum&gt;161&lt;/RecNum&gt;&lt;DisplayText&gt;[3]&lt;/DisplayText&gt;&lt;record&gt;&lt;rec-number&gt;161&lt;/rec-number&gt;&lt;foreign-keys&gt;&lt;key app="EN" db-id="dzs0awpvexprd7etzp7v2w23vdxe0a2psxfz" timestamp="1555500773"&gt;161&lt;/key&gt;&lt;/foreign-keys&gt;&lt;ref-type name="Journal Article"&gt;17&lt;/ref-type&gt;&lt;contributors&gt;&lt;authors&gt;&lt;author&gt;Silva Monte, Gersonval Leandro&lt;/author&gt;&lt;author&gt;Tadei, Wanderli Pedro&lt;/author&gt;&lt;author&gt;Farias, Thaysa Marinho&lt;/author&gt;&lt;/authors&gt;&lt;/contributors&gt;&lt;titles&gt;&lt;title&gt;Ecoepidemiology and biology of Eratyrus mucronatus Stal, 1859 (Hemiptera: Reduviidae: Triatominae), a sylvatic vector of Chagas disease in the Brazilian Amazon&lt;/title&gt;&lt;secondary-title&gt;Revista Da Sociedade Brasileira De Medicina Tropical&lt;/secondary-title&gt;&lt;/titles&gt;&lt;periodical&gt;&lt;full-title&gt;Revista Da Sociedade Brasileira De Medicina Tropical&lt;/full-title&gt;&lt;/periodical&gt;&lt;pages&gt;723-727&lt;/pages&gt;&lt;volume&gt;47&lt;/volume&gt;&lt;number&gt;6&lt;/number&gt;&lt;dates&gt;&lt;year&gt;2014&lt;/year&gt;&lt;pub-dates&gt;&lt;date&gt;Nov-Dec&lt;/date&gt;&lt;/pub-dates&gt;&lt;/dates&gt;&lt;isbn&gt;0037-8682&lt;/isbn&gt;&lt;accession-num&gt;WOS:000348204000008&lt;/accession-num&gt;&lt;urls&gt;&lt;related-urls&gt;&lt;url&gt;&amp;lt;Go to ISI&amp;gt;://WOS:000348204000008&lt;/url&gt;&lt;url&gt;http://www.scielo.br/pdf/rsbmt/v47n6/0037-8682-rsbmt-47-06-723.pdf&lt;/url&gt;&lt;/related-urls&gt;&lt;/urls&gt;&lt;electronic-resource-num&gt;10.1590/0037-8682-0263-2014&lt;/electronic-resource-num&gt;&lt;/record&gt;&lt;/Cite&gt;&lt;/EndNote&gt;</w:instrText>
            </w:r>
            <w:r>
              <w:fldChar w:fldCharType="separate"/>
            </w:r>
            <w:r w:rsidR="003A6E1A">
              <w:rPr>
                <w:noProof/>
              </w:rPr>
              <w:t>[3]</w:t>
            </w:r>
            <w:r>
              <w:fldChar w:fldCharType="end"/>
            </w:r>
            <w:r w:rsidR="003D7BE9">
              <w:t>, Bat colonies, Xenarthra nests,</w:t>
            </w:r>
            <w:r w:rsidR="005D1266">
              <w:t xml:space="preserve"> Mud walls </w:t>
            </w:r>
            <w:r w:rsidR="005D1266">
              <w:fldChar w:fldCharType="begin"/>
            </w:r>
            <w:r w:rsidR="00692FD1">
              <w:instrText xml:space="preserve"> ADDIN EN.CITE &lt;EndNote&gt;&lt;Cite&gt;&lt;Author&gt;Depickere&lt;/Author&gt;&lt;Year&gt;2012&lt;/Year&gt;&lt;RecNum&gt;198&lt;/RecNum&gt;&lt;DisplayText&gt;[39]&lt;/DisplayText&gt;&lt;record&gt;&lt;rec-number&gt;198&lt;/rec-number&gt;&lt;foreign-keys&gt;&lt;key app="EN" db-id="dzs0awpvexprd7etzp7v2w23vdxe0a2psxfz" timestamp="1555500774"&gt;198&lt;/key&gt;&lt;/foreign-keys&gt;&lt;ref-type name="Journal Article"&gt;17&lt;/ref-type&gt;&lt;contributors&gt;&lt;authors&gt;&lt;author&gt;Depickere, Stephanie&lt;/author&gt;&lt;author&gt;Duran, Pamela&lt;/author&gt;&lt;author&gt;Lopez, Ronald&lt;/author&gt;&lt;author&gt;Martinez, Eddy&lt;/author&gt;&lt;author&gt;Chavez, Tamara&lt;/author&gt;&lt;/authors&gt;&lt;/contributors&gt;&lt;titles&gt;&lt;title&gt;After five years of chemical control: Colonies of the triatomine Eratyrus mucronatus are still present in Bolivia&lt;/title&gt;&lt;secondary-title&gt;Acta Tropica&lt;/secondary-title&gt;&lt;/titles&gt;&lt;periodical&gt;&lt;full-title&gt;Acta Tropica&lt;/full-title&gt;&lt;/periodical&gt;&lt;pages&gt;234-238&lt;/pages&gt;&lt;volume&gt;123&lt;/volume&gt;&lt;number&gt;3&lt;/number&gt;&lt;dates&gt;&lt;year&gt;2012&lt;/year&gt;&lt;pub-dates&gt;&lt;date&gt;Sep&lt;/date&gt;&lt;/pub-dates&gt;&lt;/dates&gt;&lt;isbn&gt;0001-706X&lt;/isbn&gt;&lt;accession-num&gt;WOS:000306769000015&lt;/accession-num&gt;&lt;urls&gt;&lt;related-urls&gt;&lt;url&gt;&amp;lt;Go to ISI&amp;gt;://WOS:000306769000015&lt;/url&gt;&lt;/related-urls&gt;&lt;/urls&gt;&lt;electronic-resource-num&gt;10.1016/j.actatropica.2012.05.005&lt;/electronic-resource-num&gt;&lt;/record&gt;&lt;/Cite&gt;&lt;/EndNote&gt;</w:instrText>
            </w:r>
            <w:r w:rsidR="005D1266">
              <w:fldChar w:fldCharType="separate"/>
            </w:r>
            <w:r w:rsidR="00692FD1">
              <w:rPr>
                <w:noProof/>
              </w:rPr>
              <w:t>[39]</w:t>
            </w:r>
            <w:r w:rsidR="005D1266">
              <w:fldChar w:fldCharType="end"/>
            </w:r>
            <w:r w:rsidR="00D36377">
              <w:t xml:space="preserve">, Brick piles </w:t>
            </w:r>
            <w:r w:rsidR="00D36377">
              <w:fldChar w:fldCharType="begin"/>
            </w:r>
            <w:r w:rsidR="00692FD1">
              <w:instrText xml:space="preserve"> ADDIN EN.CITE &lt;EndNote&gt;&lt;Cite&gt;&lt;Author&gt;Manuel Angulo&lt;/Author&gt;&lt;Year&gt;2012&lt;/Year&gt;&lt;RecNum&gt;214&lt;/RecNum&gt;&lt;DisplayText&gt;[42]&lt;/DisplayText&gt;&lt;record&gt;&lt;rec-number&gt;214&lt;/rec-number&gt;&lt;foreign-keys&gt;&lt;key app="EN" db-id="dzs0awpvexprd7etzp7v2w23vdxe0a2psxfz" timestamp="1555500774"&gt;214&lt;/key&gt;&lt;/foreign-keys&gt;&lt;ref-type name="Journal Article"&gt;17&lt;/ref-type&gt;&lt;contributors&gt;&lt;authors&gt;&lt;author&gt;Manuel Angulo, Victor&lt;/author&gt;&lt;author&gt;Esteban, Lyda&lt;/author&gt;&lt;author&gt;Paola Luna, Katherine&lt;/author&gt;&lt;/authors&gt;&lt;/contributors&gt;&lt;titles&gt;&lt;title&gt;Attalea butyracea palms adjacent to housing as a source of infestation by Rhodnius prolixus (Hemiptera: Reduviidae)&lt;/title&gt;&lt;secondary-title&gt;Biomedica&lt;/secondary-title&gt;&lt;/titles&gt;&lt;periodical&gt;&lt;full-title&gt;Biomedica&lt;/full-title&gt;&lt;/periodical&gt;&lt;pages&gt;277-285&lt;/pages&gt;&lt;volume&gt;32&lt;/volume&gt;&lt;number&gt;2&lt;/number&gt;&lt;dates&gt;&lt;year&gt;2012&lt;/year&gt;&lt;pub-dates&gt;&lt;date&gt;2012&lt;/date&gt;&lt;/pub-dates&gt;&lt;/dates&gt;&lt;isbn&gt;0120-4157&lt;/isbn&gt;&lt;accession-num&gt;WOS:000208835700016&lt;/accession-num&gt;&lt;urls&gt;&lt;related-urls&gt;&lt;url&gt;&amp;lt;Go to ISI&amp;gt;://WOS:000208835700016&lt;/url&gt;&lt;/related-urls&gt;&lt;/urls&gt;&lt;/record&gt;&lt;/Cite&gt;&lt;/EndNote&gt;</w:instrText>
            </w:r>
            <w:r w:rsidR="00D36377">
              <w:fldChar w:fldCharType="separate"/>
            </w:r>
            <w:r w:rsidR="00692FD1">
              <w:rPr>
                <w:noProof/>
              </w:rPr>
              <w:t>[42]</w:t>
            </w:r>
            <w:r w:rsidR="00D36377">
              <w:fldChar w:fldCharType="end"/>
            </w:r>
          </w:p>
        </w:tc>
      </w:tr>
      <w:tr w:rsidR="002342DE" w14:paraId="422A8812" w14:textId="77777777" w:rsidTr="00B83912">
        <w:tc>
          <w:tcPr>
            <w:tcW w:w="1809" w:type="dxa"/>
          </w:tcPr>
          <w:p w14:paraId="337A61AC" w14:textId="77777777" w:rsidR="00352070" w:rsidRPr="00B83912" w:rsidRDefault="00352070" w:rsidP="00352070">
            <w:pPr>
              <w:spacing w:after="0"/>
              <w:rPr>
                <w:i/>
              </w:rPr>
            </w:pPr>
            <w:proofErr w:type="spellStart"/>
            <w:r w:rsidRPr="00B83912">
              <w:rPr>
                <w:i/>
              </w:rPr>
              <w:t>Panstrongylus</w:t>
            </w:r>
            <w:proofErr w:type="spellEnd"/>
            <w:r w:rsidRPr="00B83912">
              <w:rPr>
                <w:i/>
              </w:rPr>
              <w:t xml:space="preserve"> </w:t>
            </w:r>
            <w:proofErr w:type="spellStart"/>
            <w:r w:rsidRPr="00B83912">
              <w:rPr>
                <w:i/>
              </w:rPr>
              <w:t>chinai</w:t>
            </w:r>
            <w:proofErr w:type="spellEnd"/>
            <w:r w:rsidRPr="00B83912">
              <w:rPr>
                <w:i/>
              </w:rPr>
              <w:t xml:space="preserve"> </w:t>
            </w:r>
          </w:p>
        </w:tc>
        <w:tc>
          <w:tcPr>
            <w:tcW w:w="1134" w:type="dxa"/>
          </w:tcPr>
          <w:p w14:paraId="7901C651" w14:textId="77777777" w:rsidR="00352070" w:rsidRDefault="00C33EB3" w:rsidP="00CD6D1D">
            <w:pPr>
              <w:spacing w:after="0"/>
              <w:jc w:val="right"/>
            </w:pPr>
            <w:r>
              <w:t xml:space="preserve">Yes </w:t>
            </w:r>
            <w:r>
              <w:fldChar w:fldCharType="begin"/>
            </w:r>
            <w:r w:rsidR="00692FD1">
              <w:instrText xml:space="preserve"> ADDIN EN.CITE &lt;EndNote&gt;&lt;Cite&gt;&lt;Author&gt;Grijalva&lt;/Author&gt;&lt;Year&gt;2015&lt;/Year&gt;&lt;RecNum&gt;140&lt;/RecNum&gt;&lt;DisplayText&gt;[43]&lt;/DisplayText&gt;&lt;record&gt;&lt;rec-number&gt;140&lt;/rec-number&gt;&lt;foreign-keys&gt;&lt;key app="EN" db-id="dzs0awpvexprd7etzp7v2w23vdxe0a2psxfz" timestamp="1555500773"&gt;140&lt;/key&gt;&lt;/foreign-keys&gt;&lt;ref-type name="Journal Article"&gt;17&lt;/ref-type&gt;&lt;contributors&gt;&lt;authors&gt;&lt;author&gt;Grijalva, Mario J.&lt;/author&gt;&lt;author&gt;Villacis, Anita G.&lt;/author&gt;&lt;author&gt;Ocana-Mayorga, Sofia&lt;/author&gt;&lt;author&gt;Yumiseva, Cesar A.&lt;/author&gt;&lt;author&gt;Moncayo, Ana L.&lt;/author&gt;&lt;author&gt;Baus, Esteban G.&lt;/author&gt;&lt;/authors&gt;&lt;/contributors&gt;&lt;titles&gt;&lt;title&gt;Comprehensive Survey of Domiciliary Triatomine Species Capable of Transmitting Chagas Disease in Southern Ecuador&lt;/title&gt;&lt;secondary-title&gt;Plos Neglected Tropical Diseases&lt;/secondary-title&gt;&lt;/titles&gt;&lt;periodical&gt;&lt;full-title&gt;Plos Neglected Tropical Diseases&lt;/full-title&gt;&lt;/periodical&gt;&lt;volume&gt;9&lt;/volume&gt;&lt;number&gt;10&lt;/number&gt;&lt;dates&gt;&lt;year&gt;2015&lt;/year&gt;&lt;pub-dates&gt;&lt;date&gt;Oct&lt;/date&gt;&lt;/pub-dates&gt;&lt;/dates&gt;&lt;isbn&gt;1935-2735&lt;/isbn&gt;&lt;accession-num&gt;WOS:000364459600047&lt;/accession-num&gt;&lt;urls&gt;&lt;related-urls&gt;&lt;url&gt;&amp;lt;Go to ISI&amp;gt;://WOS:000364459600047&lt;/url&gt;&lt;url&gt;https://journals.plos.org/plosntds/article/file?id=10.1371/journal.pntd.0004142&amp;amp;type=printable&lt;/url&gt;&lt;/related-urls&gt;&lt;/urls&gt;&lt;custom7&gt;e0004142&lt;/custom7&gt;&lt;electronic-resource-num&gt;10.1371/journal.pntd.0004142&lt;/electronic-resource-num&gt;&lt;/record&gt;&lt;/Cite&gt;&lt;/EndNote&gt;</w:instrText>
            </w:r>
            <w:r>
              <w:fldChar w:fldCharType="separate"/>
            </w:r>
            <w:r w:rsidR="00692FD1">
              <w:rPr>
                <w:noProof/>
              </w:rPr>
              <w:t>[43]</w:t>
            </w:r>
            <w:r>
              <w:fldChar w:fldCharType="end"/>
            </w:r>
          </w:p>
        </w:tc>
        <w:tc>
          <w:tcPr>
            <w:tcW w:w="1276" w:type="dxa"/>
          </w:tcPr>
          <w:p w14:paraId="54221287" w14:textId="77777777" w:rsidR="00352070" w:rsidRDefault="00C33EB3" w:rsidP="00CD6D1D">
            <w:pPr>
              <w:spacing w:after="0"/>
              <w:jc w:val="right"/>
            </w:pPr>
            <w:r>
              <w:t>Y</w:t>
            </w:r>
            <w:r w:rsidR="00E376CF">
              <w:t>es</w:t>
            </w:r>
            <w:r>
              <w:t xml:space="preserve"> </w:t>
            </w:r>
            <w:r>
              <w:fldChar w:fldCharType="begin">
                <w:fldData xml:space="preserve">PEVuZE5vdGU+PENpdGU+PEF1dGhvcj5HcmlqYWx2YTwvQXV0aG9yPjxZZWFyPjIwMTU8L1llYXI+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</w:fldData>
              </w:fldChar>
            </w:r>
            <w:r w:rsidR="00692FD1">
              <w:instrText xml:space="preserve"> ADDIN EN.CITE </w:instrText>
            </w:r>
            <w:r w:rsidR="00692FD1">
              <w:fldChar w:fldCharType="begin">
                <w:fldData xml:space="preserve">PEVuZE5vdGU+PENpdGU+PEF1dGhvcj5HcmlqYWx2YTwvQXV0aG9yPjxZZWFyPjIwMTU8L1llYXI+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</w:fldData>
              </w:fldChar>
            </w:r>
            <w:r w:rsidR="00692FD1">
              <w:instrText xml:space="preserve"> ADDIN EN.CITE.DATA </w:instrText>
            </w:r>
            <w:r w:rsidR="00692FD1">
              <w:fldChar w:fldCharType="end"/>
            </w:r>
            <w:r>
              <w:fldChar w:fldCharType="separate"/>
            </w:r>
            <w:r w:rsidR="00692FD1">
              <w:rPr>
                <w:noProof/>
              </w:rPr>
              <w:t>[43, 44]</w:t>
            </w:r>
            <w:r>
              <w:fldChar w:fldCharType="end"/>
            </w:r>
          </w:p>
        </w:tc>
        <w:tc>
          <w:tcPr>
            <w:tcW w:w="992" w:type="dxa"/>
          </w:tcPr>
          <w:p w14:paraId="3A2D9DAF" w14:textId="77777777" w:rsidR="00352070" w:rsidRDefault="00352070" w:rsidP="00CD6D1D">
            <w:pPr>
              <w:spacing w:after="0"/>
              <w:jc w:val="right"/>
            </w:pPr>
          </w:p>
        </w:tc>
        <w:tc>
          <w:tcPr>
            <w:tcW w:w="3805" w:type="dxa"/>
          </w:tcPr>
          <w:p w14:paraId="030717D9" w14:textId="77777777" w:rsidR="00352070" w:rsidRDefault="00C33EB3" w:rsidP="00B83912">
            <w:pPr>
              <w:spacing w:after="0"/>
            </w:pPr>
            <w:r>
              <w:t xml:space="preserve">Livestock pens </w:t>
            </w:r>
            <w:r>
              <w:fldChar w:fldCharType="begin">
                <w:fldData xml:space="preserve">PEVuZE5vdGU+PENpdGU+PEF1dGhvcj5HcmlqYWx2YTwvQXV0aG9yPjxZZWFyPjIwMTU8L1llYXI+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</w:fldData>
              </w:fldChar>
            </w:r>
            <w:r w:rsidR="00692FD1">
              <w:instrText xml:space="preserve"> ADDIN EN.CITE </w:instrText>
            </w:r>
            <w:r w:rsidR="00692FD1">
              <w:fldChar w:fldCharType="begin">
                <w:fldData xml:space="preserve">PEVuZE5vdGU+PENpdGU+PEF1dGhvcj5HcmlqYWx2YTwvQXV0aG9yPjxZZWFyPjIwMTU8L1llYXI+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</w:fldData>
              </w:fldChar>
            </w:r>
            <w:r w:rsidR="00692FD1">
              <w:instrText xml:space="preserve"> ADDIN EN.CITE.DATA </w:instrText>
            </w:r>
            <w:r w:rsidR="00692FD1">
              <w:fldChar w:fldCharType="end"/>
            </w:r>
            <w:r>
              <w:fldChar w:fldCharType="separate"/>
            </w:r>
            <w:r w:rsidR="00692FD1">
              <w:rPr>
                <w:noProof/>
              </w:rPr>
              <w:t>[43, 44]</w:t>
            </w:r>
            <w:r>
              <w:fldChar w:fldCharType="end"/>
            </w:r>
            <w:r w:rsidR="00CF6482">
              <w:t xml:space="preserve">, </w:t>
            </w:r>
            <w:r w:rsidR="00B83912">
              <w:t>Hen</w:t>
            </w:r>
            <w:r w:rsidR="00CF6482">
              <w:t xml:space="preserve"> coops </w:t>
            </w:r>
            <w:r w:rsidR="00CF6482">
              <w:fldChar w:fldCharType="begin"/>
            </w:r>
            <w:r w:rsidR="00692FD1">
              <w:instrText xml:space="preserve"> ADDIN EN.CITE &lt;EndNote&gt;&lt;Cite&gt;&lt;Author&gt;Patterson&lt;/Author&gt;&lt;Year&gt;2009&lt;/Year&gt;&lt;RecNum&gt;271&lt;/RecNum&gt;&lt;DisplayText&gt;[45]&lt;/DisplayText&gt;&lt;record&gt;&lt;rec-number&gt;271&lt;/rec-number&gt;&lt;foreign-keys&gt;&lt;key app="EN" db-id="dzs0awpvexprd7etzp7v2w23vdxe0a2psxfz" timestamp="1555500775"&gt;271&lt;/key&gt;&lt;/foreign-keys&gt;&lt;ref-type name="Journal Article"&gt;17&lt;/ref-type&gt;&lt;contributors&gt;&lt;authors&gt;&lt;author&gt;Patterson, James S.&lt;/author&gt;&lt;author&gt;Barbosa, Silvia E.&lt;/author&gt;&lt;author&gt;Dora Feliciangeli, M.&lt;/author&gt;&lt;/authors&gt;&lt;/contributors&gt;&lt;titles&gt;&lt;title&gt;On the genus Panstrongylus Berg 1879: Evolution, ecology and epidemiological significance&lt;/title&gt;&lt;secondary-title&gt;Acta Tropica&lt;/secondary-title&gt;&lt;/titles&gt;&lt;periodical&gt;&lt;full-title&gt;Acta Tropica&lt;/full-title&gt;&lt;/periodical&gt;&lt;pages&gt;187-199&lt;/pages&gt;&lt;volume&gt;110&lt;/volume&gt;&lt;number&gt;2-3&lt;/number&gt;&lt;dates&gt;&lt;year&gt;2009&lt;/year&gt;&lt;pub-dates&gt;&lt;date&gt;May-Jun&lt;/date&gt;&lt;/pub-dates&gt;&lt;/dates&gt;&lt;isbn&gt;0001-706X&lt;/isbn&gt;&lt;accession-num&gt;WOS:000266181200009&lt;/accession-num&gt;&lt;urls&gt;&lt;related-urls&gt;&lt;url&gt;&amp;lt;Go to ISI&amp;gt;://WOS:000266181200009&lt;/url&gt;&lt;/related-urls&gt;&lt;/urls&gt;&lt;electronic-resource-num&gt;10.1016/j.actatropica.2008.09.008&lt;/electronic-resource-num&gt;&lt;/record&gt;&lt;/Cite&gt;&lt;/EndNote&gt;</w:instrText>
            </w:r>
            <w:r w:rsidR="00CF6482">
              <w:fldChar w:fldCharType="separate"/>
            </w:r>
            <w:r w:rsidR="00692FD1">
              <w:rPr>
                <w:noProof/>
              </w:rPr>
              <w:t>[45]</w:t>
            </w:r>
            <w:r w:rsidR="00CF6482">
              <w:fldChar w:fldCharType="end"/>
            </w:r>
          </w:p>
        </w:tc>
      </w:tr>
      <w:tr w:rsidR="002342DE" w14:paraId="1108EA7B" w14:textId="77777777" w:rsidTr="00B83912">
        <w:tc>
          <w:tcPr>
            <w:tcW w:w="1809" w:type="dxa"/>
          </w:tcPr>
          <w:p w14:paraId="74B2E2C5" w14:textId="77777777" w:rsidR="00352070" w:rsidRPr="00B83912" w:rsidRDefault="00352070" w:rsidP="00352070">
            <w:pPr>
              <w:spacing w:after="0"/>
              <w:rPr>
                <w:i/>
              </w:rPr>
            </w:pPr>
            <w:proofErr w:type="spellStart"/>
            <w:r w:rsidRPr="00B83912">
              <w:rPr>
                <w:i/>
              </w:rPr>
              <w:t>Panstrongylus</w:t>
            </w:r>
            <w:proofErr w:type="spellEnd"/>
            <w:r w:rsidRPr="00B83912">
              <w:rPr>
                <w:i/>
              </w:rPr>
              <w:t xml:space="preserve"> </w:t>
            </w:r>
            <w:proofErr w:type="spellStart"/>
            <w:r w:rsidRPr="00B83912">
              <w:rPr>
                <w:i/>
              </w:rPr>
              <w:t>geniculatus</w:t>
            </w:r>
            <w:proofErr w:type="spellEnd"/>
            <w:r w:rsidRPr="00B83912">
              <w:rPr>
                <w:i/>
              </w:rPr>
              <w:t xml:space="preserve"> </w:t>
            </w:r>
          </w:p>
        </w:tc>
        <w:tc>
          <w:tcPr>
            <w:tcW w:w="1134" w:type="dxa"/>
          </w:tcPr>
          <w:p w14:paraId="0DB2944F" w14:textId="77777777" w:rsidR="00352070" w:rsidRDefault="00352070" w:rsidP="00CD6D1D">
            <w:pPr>
              <w:spacing w:after="0"/>
              <w:jc w:val="right"/>
            </w:pPr>
          </w:p>
        </w:tc>
        <w:tc>
          <w:tcPr>
            <w:tcW w:w="1276" w:type="dxa"/>
          </w:tcPr>
          <w:p w14:paraId="16F04E2E" w14:textId="77777777" w:rsidR="00352070" w:rsidRDefault="00352070" w:rsidP="00CD6D1D">
            <w:pPr>
              <w:spacing w:after="0"/>
              <w:jc w:val="right"/>
            </w:pPr>
            <w:r>
              <w:t xml:space="preserve">Yes </w:t>
            </w:r>
            <w:r>
              <w:fldChar w:fldCharType="begin">
                <w:fldData xml:space="preserve">PEVuZE5vdGU+PENpdGU+PEF1dGhvcj5BeWFsYSBIb3lvczwvQXV0aG9yPjxZZWFyPjIwMTk8L1ll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</w:fldData>
              </w:fldChar>
            </w:r>
            <w:r w:rsidR="00692FD1">
              <w:instrText xml:space="preserve"> ADDIN EN.CITE </w:instrText>
            </w:r>
            <w:r w:rsidR="00692FD1">
              <w:fldChar w:fldCharType="begin">
                <w:fldData xml:space="preserve">PEVuZE5vdGU+PENpdGU+PEF1dGhvcj5BeWFsYSBIb3lvczwvQXV0aG9yPjxZZWFyPjIwMTk8L1ll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</w:fldData>
              </w:fldChar>
            </w:r>
            <w:r w:rsidR="00692FD1">
              <w:instrText xml:space="preserve"> ADDIN EN.CITE.DATA </w:instrText>
            </w:r>
            <w:r w:rsidR="00692FD1">
              <w:fldChar w:fldCharType="end"/>
            </w:r>
            <w:r>
              <w:fldChar w:fldCharType="separate"/>
            </w:r>
            <w:r w:rsidR="00692FD1">
              <w:rPr>
                <w:noProof/>
              </w:rPr>
              <w:t>[2, 5, 6, 40, 46-49]</w:t>
            </w:r>
            <w:r>
              <w:fldChar w:fldCharType="end"/>
            </w:r>
          </w:p>
        </w:tc>
        <w:tc>
          <w:tcPr>
            <w:tcW w:w="992" w:type="dxa"/>
          </w:tcPr>
          <w:p w14:paraId="1BF3E606" w14:textId="77777777" w:rsidR="00352070" w:rsidRDefault="001857FC" w:rsidP="00CD6D1D">
            <w:pPr>
              <w:spacing w:after="0"/>
              <w:jc w:val="right"/>
            </w:pPr>
            <w:r>
              <w:t>Yes</w:t>
            </w:r>
            <w:r w:rsidR="00D40C74">
              <w:t xml:space="preserve"> </w:t>
            </w:r>
            <w:r w:rsidR="00D40C74">
              <w:fldChar w:fldCharType="begin">
                <w:fldData xml:space="preserve">PEVuZE5vdGU+PENpdGU+PEF1dGhvcj5OYWthZCBCZWNoYXJhPC9BdXRob3I+PFllYXI+MjAxODwv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</w:fldData>
              </w:fldChar>
            </w:r>
            <w:r w:rsidR="00692FD1">
              <w:instrText xml:space="preserve"> ADDIN EN.CITE </w:instrText>
            </w:r>
            <w:r w:rsidR="00692FD1">
              <w:fldChar w:fldCharType="begin">
                <w:fldData xml:space="preserve">PEVuZE5vdGU+PENpdGU+PEF1dGhvcj5OYWthZCBCZWNoYXJhPC9BdXRob3I+PFllYXI+MjAxODwv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</w:fldData>
              </w:fldChar>
            </w:r>
            <w:r w:rsidR="00692FD1">
              <w:instrText xml:space="preserve"> ADDIN EN.CITE.DATA </w:instrText>
            </w:r>
            <w:r w:rsidR="00692FD1">
              <w:fldChar w:fldCharType="end"/>
            </w:r>
            <w:r w:rsidR="00D40C74">
              <w:fldChar w:fldCharType="separate"/>
            </w:r>
            <w:r w:rsidR="00692FD1">
              <w:rPr>
                <w:noProof/>
              </w:rPr>
              <w:t>[50-53]</w:t>
            </w:r>
            <w:r w:rsidR="00D40C74">
              <w:fldChar w:fldCharType="end"/>
            </w:r>
          </w:p>
        </w:tc>
        <w:tc>
          <w:tcPr>
            <w:tcW w:w="3805" w:type="dxa"/>
          </w:tcPr>
          <w:p w14:paraId="76CC2734" w14:textId="77777777" w:rsidR="00352070" w:rsidRDefault="009C5DC7" w:rsidP="00692FD1">
            <w:pPr>
              <w:spacing w:after="0"/>
            </w:pPr>
            <w:r>
              <w:t xml:space="preserve">Palm trees </w:t>
            </w:r>
            <w:r w:rsidR="00BA2E07">
              <w:fldChar w:fldCharType="begin"/>
            </w:r>
            <w:r w:rsidR="00692FD1">
              <w:instrText xml:space="preserve"> ADDIN EN.CITE &lt;EndNote&gt;&lt;Cite&gt;&lt;Author&gt;Jacome-Pinilla&lt;/Author&gt;&lt;Year&gt;2015&lt;/Year&gt;&lt;RecNum&gt;136&lt;/RecNum&gt;&lt;DisplayText&gt;[54]&lt;/DisplayText&gt;&lt;record&gt;&lt;rec-number&gt;136&lt;/rec-number&gt;&lt;foreign-keys&gt;&lt;key app="EN" db-id="dzs0awpvexprd7etzp7v2w23vdxe0a2psxfz" timestamp="1555500773"&gt;136&lt;/key&gt;&lt;/foreign-keys&gt;&lt;ref-type name="Journal Article"&gt;17&lt;/ref-type&gt;&lt;contributors&gt;&lt;authors&gt;&lt;author&gt;Jacome-Pinilla, David&lt;/author&gt;&lt;author&gt;Hincapie-Penaloza, Eduwin&lt;/author&gt;&lt;author&gt;Ortiz, Mario I.&lt;/author&gt;&lt;author&gt;David Ramirez, Juan&lt;/author&gt;&lt;author&gt;Guhl, Felipe&lt;/author&gt;&lt;author&gt;Molina, Jorge&lt;/author&gt;&lt;/authors&gt;&lt;/contributors&gt;&lt;titles&gt;&lt;title&gt;Risks associated with dispersive nocturnal flights of sylvatic Triatominae to artificial lights in a model house in the northeastern plains of Colombia&lt;/title&gt;&lt;secondary-title&gt;Parasites &amp;amp; Vectors&lt;/secondary-title&gt;&lt;/titles&gt;&lt;periodical&gt;&lt;full-title&gt;Parasites &amp;amp; Vectors&lt;/full-title&gt;&lt;/periodical&gt;&lt;volume&gt;8&lt;/volume&gt;&lt;dates&gt;&lt;year&gt;2015&lt;/year&gt;&lt;pub-dates&gt;&lt;date&gt;Nov 19&lt;/date&gt;&lt;/pub-dates&gt;&lt;/dates&gt;&lt;isbn&gt;1756-3305&lt;/isbn&gt;&lt;accession-num&gt;WOS:000365330600001&lt;/accession-num&gt;&lt;urls&gt;&lt;related-urls&gt;&lt;url&gt;&amp;lt;Go to ISI&amp;gt;://WOS:000365330600001&lt;/url&gt;&lt;url&gt;https://parasitesandvectors.biomedcentral.com/track/pdf/10.1186/s13071-015-1209-3&lt;/url&gt;&lt;/related-urls&gt;&lt;/urls&gt;&lt;custom7&gt;600&lt;/custom7&gt;&lt;electronic-resource-num&gt;10.1186/s13071-015-1209-3&lt;/electronic-resource-num&gt;&lt;/record&gt;&lt;/Cite&gt;&lt;/EndNote&gt;</w:instrText>
            </w:r>
            <w:r w:rsidR="00BA2E07">
              <w:fldChar w:fldCharType="separate"/>
            </w:r>
            <w:r w:rsidR="00692FD1">
              <w:rPr>
                <w:noProof/>
              </w:rPr>
              <w:t>[54]</w:t>
            </w:r>
            <w:r w:rsidR="00BA2E07">
              <w:fldChar w:fldCharType="end"/>
            </w:r>
            <w:r w:rsidR="00512DDB">
              <w:t>, Rodent nests</w:t>
            </w:r>
            <w:r w:rsidR="00EA281C">
              <w:t xml:space="preserve"> </w:t>
            </w:r>
            <w:r w:rsidR="00EA281C">
              <w:fldChar w:fldCharType="begin"/>
            </w:r>
            <w:r w:rsidR="00692FD1">
              <w:instrText xml:space="preserve"> ADDIN EN.CITE &lt;EndNote&gt;&lt;Cite&gt;&lt;Author&gt;Briceño&lt;/Author&gt;&lt;Year&gt;2014&lt;/Year&gt;&lt;RecNum&gt;171&lt;/RecNum&gt;&lt;DisplayText&gt;[55]&lt;/DisplayText&gt;&lt;record&gt;&lt;rec-number&gt;171&lt;/rec-number&gt;&lt;foreign-keys&gt;&lt;key app="EN" db-id="dzs0awpvexprd7etzp7v2w23vdxe0a2psxfz" timestamp="1555500773"&gt;171&lt;/key&gt;&lt;/foreign-keys&gt;&lt;ref-type name="Journal Article"&gt;17&lt;/ref-type&gt;&lt;contributors&gt;&lt;authors&gt;&lt;author&gt;Briceño, Zully&lt;/author&gt;&lt;author&gt;Orlandoni, Giampaolo&lt;/author&gt;&lt;author&gt;Torres, Elizabeth&lt;/author&gt;&lt;author&gt;Mogollón, Alexander&lt;/author&gt;&lt;author&gt;Concepción, Juan Luis&lt;/author&gt;&lt;author&gt;Rodríguez-Bonfante C, Claudina&lt;/author&gt;&lt;author&gt;Aldana, Elis&lt;/author&gt;&lt;/authors&gt;&lt;/contributors&gt;&lt;titles&gt;&lt;title&gt;Factores de riesgo asociadas a la enfermedad Chagas en comunidades rurales en Lara, Venezuela Lara State, Venezuela&lt;/title&gt;&lt;secondary-title&gt;Revista Costarricense de Salud Pública&lt;/secondary-title&gt;&lt;/titles&gt;&lt;periodical&gt;&lt;full-title&gt;Revista Costarricense de Salud Pública&lt;/full-title&gt;&lt;/periodical&gt;&lt;pages&gt;13-24&lt;/pages&gt;&lt;volume&gt;23&lt;/volume&gt;&lt;number&gt;1&lt;/number&gt;&lt;dates&gt;&lt;year&gt;2014&lt;/year&gt;&lt;pub-dates&gt;&lt;date&gt;2014-06&lt;/date&gt;&lt;/pub-dates&gt;&lt;/dates&gt;&lt;isbn&gt;1409-1429&lt;/isbn&gt;&lt;accession-num&gt;SCIELO:S1409-14292014000100004&lt;/accession-num&gt;&lt;urls&gt;&lt;related-urls&gt;&lt;url&gt;&amp;lt;Go to ISI&amp;gt;://SCIELO:S1409-14292014000100004&lt;/url&gt;&lt;/related-urls&gt;&lt;/urls&gt;&lt;/record&gt;&lt;/Cite&gt;&lt;/EndNote&gt;</w:instrText>
            </w:r>
            <w:r w:rsidR="00EA281C">
              <w:fldChar w:fldCharType="separate"/>
            </w:r>
            <w:r w:rsidR="00692FD1">
              <w:rPr>
                <w:noProof/>
              </w:rPr>
              <w:t>[55]</w:t>
            </w:r>
            <w:r w:rsidR="00EA281C">
              <w:fldChar w:fldCharType="end"/>
            </w:r>
            <w:r w:rsidR="00512DDB">
              <w:t xml:space="preserve">, Xenarthra nests </w:t>
            </w:r>
            <w:r w:rsidR="00512DDB">
              <w:fldChar w:fldCharType="begin"/>
            </w:r>
            <w:r w:rsidR="00692FD1">
              <w:instrText xml:space="preserve"> ADDIN EN.CITE &lt;EndNote&gt;&lt;Cite&gt;&lt;Author&gt;Briceño&lt;/Author&gt;&lt;Year&gt;2014&lt;/Year&gt;&lt;RecNum&gt;171&lt;/RecNum&gt;&lt;DisplayText&gt;[55]&lt;/DisplayText&gt;&lt;record&gt;&lt;rec-number&gt;171&lt;/rec-number&gt;&lt;foreign-keys&gt;&lt;key app="EN" db-id="dzs0awpvexprd7etzp7v2w23vdxe0a2psxfz" timestamp="1555500773"&gt;171&lt;/key&gt;&lt;/foreign-keys&gt;&lt;ref-type name="Journal Article"&gt;17&lt;/ref-type&gt;&lt;contributors&gt;&lt;authors&gt;&lt;author&gt;Briceño, Zully&lt;/author&gt;&lt;author&gt;Orlandoni, Giampaolo&lt;/author&gt;&lt;author&gt;Torres, Elizabeth&lt;/author&gt;&lt;author&gt;Mogollón, Alexander&lt;/author&gt;&lt;author&gt;Concepción, Juan Luis&lt;/author&gt;&lt;author&gt;Rodríguez-Bonfante C, Claudina&lt;/author&gt;&lt;author&gt;Aldana, Elis&lt;/author&gt;&lt;/authors&gt;&lt;/contributors&gt;&lt;titles&gt;&lt;title&gt;Factores de riesgo asociadas a la enfermedad Chagas en comunidades rurales en Lara, Venezuela Lara State, Venezuela&lt;/title&gt;&lt;secondary-title&gt;Revista Costarricense de Salud Pública&lt;/secondary-title&gt;&lt;/titles&gt;&lt;periodical&gt;&lt;full-title&gt;Revista Costarricense de Salud Pública&lt;/full-title&gt;&lt;/periodical&gt;&lt;pages&gt;13-24&lt;/pages&gt;&lt;volume&gt;23&lt;/volume&gt;&lt;number&gt;1&lt;/number&gt;&lt;dates&gt;&lt;year&gt;2014&lt;/year&gt;&lt;pub-dates&gt;&lt;date&gt;2014-06&lt;/date&gt;&lt;/pub-dates&gt;&lt;/dates&gt;&lt;isbn&gt;1409-1429&lt;/isbn&gt;&lt;accession-num&gt;SCIELO:S1409-14292014000100004&lt;/accession-num&gt;&lt;urls&gt;&lt;related-urls&gt;&lt;url&gt;&amp;lt;Go to ISI&amp;gt;://SCIELO:S1409-14292014000100004&lt;/url&gt;&lt;/related-urls&gt;&lt;/urls&gt;&lt;/record&gt;&lt;/Cite&gt;&lt;/EndNote&gt;</w:instrText>
            </w:r>
            <w:r w:rsidR="00512DDB">
              <w:fldChar w:fldCharType="separate"/>
            </w:r>
            <w:r w:rsidR="00692FD1">
              <w:rPr>
                <w:noProof/>
              </w:rPr>
              <w:t>[55]</w:t>
            </w:r>
            <w:r w:rsidR="00512DDB">
              <w:fldChar w:fldCharType="end"/>
            </w:r>
            <w:r w:rsidR="006D7993">
              <w:t xml:space="preserve">, Burrows </w:t>
            </w:r>
            <w:r w:rsidR="006D7993">
              <w:fldChar w:fldCharType="begin"/>
            </w:r>
            <w:r w:rsidR="00692FD1">
              <w:instrText xml:space="preserve"> ADDIN EN.CITE &lt;EndNote&gt;&lt;Cite&gt;&lt;Author&gt;Waleckx&lt;/Author&gt;&lt;Year&gt;2012&lt;/Year&gt;&lt;RecNum&gt;208&lt;/RecNum&gt;&lt;DisplayText&gt;[56]&lt;/DisplayText&gt;&lt;record&gt;&lt;rec-number&gt;208&lt;/rec-number&gt;&lt;foreign-keys&gt;&lt;key app="EN" db-id="dzs0awpvexprd7etzp7v2w23vdxe0a2psxfz" timestamp="1555500774"&gt;208&lt;/key&gt;&lt;/foreign-keys&gt;&lt;ref-type name="Journal Article"&gt;17&lt;/ref-type&gt;&lt;contributors&gt;&lt;authors&gt;&lt;author&gt;Waleckx, Etienne&lt;/author&gt;&lt;author&gt;Depickere, Stephanie&lt;/author&gt;&lt;author&gt;Salas, Renata&lt;/author&gt;&lt;author&gt;Aliaga, Claudia&lt;/author&gt;&lt;author&gt;Monje, Marcelo&lt;/author&gt;&lt;author&gt;Calle, Hiber&lt;/author&gt;&lt;author&gt;Buitrago, Rosio&lt;/author&gt;&lt;author&gt;Noireau, Francois&lt;/author&gt;&lt;author&gt;Breniere, Simone Frederique&lt;/author&gt;&lt;/authors&gt;&lt;/contributors&gt;&lt;titles&gt;&lt;title&gt;New Discoveries of Sylvatic Triatoma infestans (Hemiptera: Reduviidae) Throughout the Bolivian Chaco&lt;/title&gt;&lt;secondary-title&gt;American Journal of Tropical Medicine and Hygiene&lt;/secondary-title&gt;&lt;/titles&gt;&lt;periodical&gt;&lt;full-title&gt;American Journal of Tropical Medicine and Hygiene&lt;/full-title&gt;&lt;/periodical&gt;&lt;pages&gt;455-458&lt;/pages&gt;&lt;volume&gt;86&lt;/volume&gt;&lt;number&gt;3&lt;/number&gt;&lt;dates&gt;&lt;year&gt;2012&lt;/year&gt;&lt;pub-dates&gt;&lt;date&gt;Mar&lt;/date&gt;&lt;/pub-dates&gt;&lt;/dates&gt;&lt;isbn&gt;0002-9637&lt;/isbn&gt;&lt;accession-num&gt;WOS:000301166000014&lt;/accession-num&gt;&lt;urls&gt;&lt;related-urls&gt;&lt;url&gt;&amp;lt;Go to ISI&amp;gt;://WOS:000301166000014&lt;/url&gt;&lt;/related-urls&gt;&lt;/urls&gt;&lt;electronic-resource-num&gt;10.4269/ajtmh.2012.11-0205&lt;/electronic-resource-num&gt;&lt;/record&gt;&lt;/Cite&gt;&lt;/EndNote&gt;</w:instrText>
            </w:r>
            <w:r w:rsidR="006D7993">
              <w:fldChar w:fldCharType="separate"/>
            </w:r>
            <w:r w:rsidR="00692FD1">
              <w:rPr>
                <w:noProof/>
              </w:rPr>
              <w:t>[56]</w:t>
            </w:r>
            <w:r w:rsidR="006D7993">
              <w:fldChar w:fldCharType="end"/>
            </w:r>
          </w:p>
        </w:tc>
      </w:tr>
      <w:tr w:rsidR="002342DE" w14:paraId="128E38A7" w14:textId="77777777" w:rsidTr="00B83912">
        <w:tc>
          <w:tcPr>
            <w:tcW w:w="1809" w:type="dxa"/>
          </w:tcPr>
          <w:p w14:paraId="1E183C70" w14:textId="77777777" w:rsidR="00352070" w:rsidRPr="00B83912" w:rsidRDefault="00352070" w:rsidP="00352070">
            <w:pPr>
              <w:spacing w:after="0"/>
              <w:rPr>
                <w:i/>
              </w:rPr>
            </w:pPr>
            <w:proofErr w:type="spellStart"/>
            <w:r w:rsidRPr="00B83912">
              <w:rPr>
                <w:i/>
              </w:rPr>
              <w:t>Panstrongylus</w:t>
            </w:r>
            <w:proofErr w:type="spellEnd"/>
            <w:r w:rsidRPr="00B83912">
              <w:rPr>
                <w:i/>
              </w:rPr>
              <w:t xml:space="preserve"> </w:t>
            </w:r>
            <w:proofErr w:type="spellStart"/>
            <w:r w:rsidRPr="00B83912">
              <w:rPr>
                <w:i/>
              </w:rPr>
              <w:t>lutzi</w:t>
            </w:r>
            <w:proofErr w:type="spellEnd"/>
            <w:r w:rsidRPr="00B83912">
              <w:rPr>
                <w:i/>
              </w:rPr>
              <w:t xml:space="preserve"> </w:t>
            </w:r>
          </w:p>
        </w:tc>
        <w:tc>
          <w:tcPr>
            <w:tcW w:w="1134" w:type="dxa"/>
          </w:tcPr>
          <w:p w14:paraId="22D360AB" w14:textId="77777777" w:rsidR="00352070" w:rsidRDefault="00352070" w:rsidP="00CD6D1D">
            <w:pPr>
              <w:spacing w:after="0"/>
              <w:jc w:val="right"/>
            </w:pPr>
          </w:p>
        </w:tc>
        <w:tc>
          <w:tcPr>
            <w:tcW w:w="1276" w:type="dxa"/>
          </w:tcPr>
          <w:p w14:paraId="22303AA4" w14:textId="77777777" w:rsidR="00352070" w:rsidRDefault="00907F35" w:rsidP="00CD6D1D">
            <w:pPr>
              <w:spacing w:after="0"/>
              <w:jc w:val="right"/>
            </w:pPr>
            <w:r>
              <w:t xml:space="preserve">Yes </w:t>
            </w:r>
            <w:r>
              <w:fldChar w:fldCharType="begin">
                <w:fldData xml:space="preserve">PEVuZE5vdGU+PENpdGU+PEF1dGhvcj5kZSBCYXJyb3MgVmFzY29uY2Vsb3MgRmlkYWxnbzwvQXV0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</w:fldData>
              </w:fldChar>
            </w:r>
            <w:r w:rsidR="00692FD1">
              <w:instrText xml:space="preserve"> ADDIN EN.CITE </w:instrText>
            </w:r>
            <w:r w:rsidR="00692FD1">
              <w:fldChar w:fldCharType="begin">
                <w:fldData xml:space="preserve">PEVuZE5vdGU+PENpdGU+PEF1dGhvcj5kZSBCYXJyb3MgVmFzY29uY2Vsb3MgRmlkYWxnbzwvQXV0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</w:fldData>
              </w:fldChar>
            </w:r>
            <w:r w:rsidR="00692FD1">
              <w:instrText xml:space="preserve"> ADDIN EN.CITE.DATA </w:instrText>
            </w:r>
            <w:r w:rsidR="00692FD1">
              <w:fldChar w:fldCharType="end"/>
            </w:r>
            <w:r>
              <w:fldChar w:fldCharType="separate"/>
            </w:r>
            <w:r w:rsidR="00692FD1">
              <w:rPr>
                <w:noProof/>
              </w:rPr>
              <w:t>[7, 57-59]</w:t>
            </w:r>
            <w:r>
              <w:fldChar w:fldCharType="end"/>
            </w:r>
          </w:p>
        </w:tc>
        <w:tc>
          <w:tcPr>
            <w:tcW w:w="992" w:type="dxa"/>
          </w:tcPr>
          <w:p w14:paraId="2F467A19" w14:textId="77777777" w:rsidR="00352070" w:rsidRDefault="00352070" w:rsidP="00CD6D1D">
            <w:pPr>
              <w:spacing w:after="0"/>
              <w:jc w:val="right"/>
            </w:pPr>
          </w:p>
        </w:tc>
        <w:tc>
          <w:tcPr>
            <w:tcW w:w="3805" w:type="dxa"/>
          </w:tcPr>
          <w:p w14:paraId="3DC6E6BA" w14:textId="77777777" w:rsidR="00352070" w:rsidRDefault="001A41E7" w:rsidP="00692FD1">
            <w:pPr>
              <w:spacing w:after="0"/>
            </w:pPr>
            <w:r>
              <w:t xml:space="preserve">Roof tile piles </w:t>
            </w:r>
            <w:r w:rsidR="00D468AA">
              <w:fldChar w:fldCharType="begin"/>
            </w:r>
            <w:r w:rsidR="00692FD1">
              <w:instrText xml:space="preserve"> ADDIN EN.CITE &lt;EndNote&gt;&lt;Cite&gt;&lt;Author&gt;Sarquis&lt;/Author&gt;&lt;Year&gt;2006&lt;/Year&gt;&lt;RecNum&gt;319&lt;/RecNum&gt;&lt;DisplayText&gt;[60]&lt;/DisplayText&gt;&lt;record&gt;&lt;rec-number&gt;319&lt;/rec-number&gt;&lt;foreign-keys&gt;&lt;key app="EN" db-id="dzs0awpvexprd7etzp7v2w23vdxe0a2psxfz" timestamp="1555500776"&gt;319&lt;/key&gt;&lt;/foreign-keys&gt;&lt;ref-type name="Journal Article"&gt;17&lt;/ref-type&gt;&lt;contributors&gt;&lt;authors&gt;&lt;author&gt;Sarquis, O.&lt;/author&gt;&lt;author&gt;Sposina, R.&lt;/author&gt;&lt;author&gt;de Oliveira, T. G.&lt;/author&gt;&lt;author&gt;Mac Cord, J. R.&lt;/author&gt;&lt;author&gt;Cabello, P. H.&lt;/author&gt;&lt;author&gt;Borges-Pereira, J.&lt;/author&gt;&lt;author&gt;Lima, M. M.&lt;/author&gt;&lt;/authors&gt;&lt;/contributors&gt;&lt;titles&gt;&lt;title&gt;Aspects of peridomiciliary ecotopes in rural areas of Northeastern Brazil associated to triatomine (Hemiptera, Reduviidae) infestation, vectors of Chagas disease&lt;/title&gt;&lt;secondary-title&gt;Memorias Do Instituto Oswaldo Cruz&lt;/secondary-title&gt;&lt;/titles&gt;&lt;periodical&gt;&lt;full-title&gt;Memorias Do Instituto Oswaldo Cruz&lt;/full-title&gt;&lt;/periodical&gt;&lt;pages&gt;143-147&lt;/pages&gt;&lt;volume&gt;101&lt;/volume&gt;&lt;number&gt;2&lt;/number&gt;&lt;dates&gt;&lt;year&gt;2006&lt;/year&gt;&lt;pub-dates&gt;&lt;date&gt;Mar&lt;/date&gt;&lt;/pub-dates&gt;&lt;/dates&gt;&lt;isbn&gt;0074-0276&lt;/isbn&gt;&lt;accession-num&gt;WOS:000237198000005&lt;/accession-num&gt;&lt;urls&gt;&lt;related-urls&gt;&lt;url&gt;&amp;lt;Go to ISI&amp;gt;://WOS:000237198000005&lt;/url&gt;&lt;url&gt;http://www.scielo.br/pdf/mioc/v101n2/v101n2a05.pdf&lt;/url&gt;&lt;/related-urls&gt;&lt;/urls&gt;&lt;electronic-resource-num&gt;10.1590/s0074-02762006000200005&lt;/electronic-resource-num&gt;&lt;/record&gt;&lt;/Cite&gt;&lt;/EndNote&gt;</w:instrText>
            </w:r>
            <w:r w:rsidR="00D468AA">
              <w:fldChar w:fldCharType="separate"/>
            </w:r>
            <w:r w:rsidR="00692FD1">
              <w:rPr>
                <w:noProof/>
              </w:rPr>
              <w:t>[60]</w:t>
            </w:r>
            <w:r w:rsidR="00D468AA">
              <w:fldChar w:fldCharType="end"/>
            </w:r>
            <w:r w:rsidR="00D468AA">
              <w:t xml:space="preserve">, Hollow trees </w:t>
            </w:r>
            <w:r w:rsidR="00D468AA">
              <w:fldChar w:fldCharType="begin"/>
            </w:r>
            <w:r w:rsidR="00692FD1">
              <w:instrText xml:space="preserve"> ADDIN EN.CITE &lt;EndNote&gt;&lt;Cite&gt;&lt;Author&gt;Garcia&lt;/Author&gt;&lt;Year&gt;2005&lt;/Year&gt;&lt;RecNum&gt;326&lt;/RecNum&gt;&lt;DisplayText&gt;[61]&lt;/DisplayText&gt;&lt;record&gt;&lt;rec-number&gt;326&lt;/rec-number&gt;&lt;foreign-keys&gt;&lt;key app="EN" db-id="dzs0awpvexprd7etzp7v2w23vdxe0a2psxfz" timestamp="1555500776"&gt;326&lt;/key&gt;&lt;/foreign-keys&gt;&lt;ref-type name="Journal Article"&gt;17&lt;/ref-type&gt;&lt;contributors&gt;&lt;authors&gt;&lt;author&gt;Garcia, Mhhm&lt;/author&gt;&lt;author&gt;Souza, L.&lt;/author&gt;&lt;author&gt;de Souza, R. D. M.&lt;/author&gt;&lt;author&gt;Paula, A. S.&lt;/author&gt;&lt;author&gt;Borges, E. C.&lt;/author&gt;&lt;author&gt;Barbosa, S. E.&lt;/author&gt;&lt;author&gt;Schoffield, C. J.&lt;/author&gt;&lt;author&gt;Diotaiuti, L.&lt;/author&gt;&lt;/authors&gt;&lt;/contributors&gt;&lt;titles&gt;&lt;title&gt;Occurrence and variability of Panstrongylus lutzi in the State of Ceara, Brazil&lt;/title&gt;&lt;secondary-title&gt;Revista Da Sociedade Brasileira De Medicina Tropical&lt;/secondary-title&gt;&lt;/titles&gt;&lt;periodical&gt;&lt;full-title&gt;Revista Da Sociedade Brasileira De Medicina Tropical&lt;/full-title&gt;&lt;/periodical&gt;&lt;pages&gt;410-415&lt;/pages&gt;&lt;volume&gt;38&lt;/volume&gt;&lt;number&gt;5&lt;/number&gt;&lt;dates&gt;&lt;year&gt;2005&lt;/year&gt;&lt;pub-dates&gt;&lt;date&gt;Sep-Oct&lt;/date&gt;&lt;/pub-dates&gt;&lt;/dates&gt;&lt;isbn&gt;0037-8682&lt;/isbn&gt;&lt;accession-num&gt;WOS:000231921200010&lt;/accession-num&gt;&lt;urls&gt;&lt;related-urls&gt;&lt;url&gt;&amp;lt;Go to ISI&amp;gt;://WOS:000231921200010&lt;/url&gt;&lt;url&gt;http://www.scielo.br/pdf/rsbmt/v38n5/a10v38n5.pdf&lt;/url&gt;&lt;/related-urls&gt;&lt;/urls&gt;&lt;electronic-resource-num&gt;10.1590/s0037-86822005000500010&lt;/electronic-resource-num&gt;&lt;/record&gt;&lt;/Cite&gt;&lt;/EndNote&gt;</w:instrText>
            </w:r>
            <w:r w:rsidR="00D468AA">
              <w:fldChar w:fldCharType="separate"/>
            </w:r>
            <w:r w:rsidR="00692FD1">
              <w:rPr>
                <w:noProof/>
              </w:rPr>
              <w:t>[61]</w:t>
            </w:r>
            <w:r w:rsidR="00D468AA">
              <w:fldChar w:fldCharType="end"/>
            </w:r>
            <w:r w:rsidR="00D468AA">
              <w:t xml:space="preserve">, Burrows </w:t>
            </w:r>
            <w:r w:rsidR="00D468AA">
              <w:fldChar w:fldCharType="begin">
                <w:fldData xml:space="preserve">PEVuZE5vdGU+PENpdGU+PEF1dGhvcj5EaWFzLUxpbWE8L0F1dGhvcj48WWVhcj4yMDAzPC9ZZWFy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</w:fldData>
              </w:fldChar>
            </w:r>
            <w:r w:rsidR="00692FD1">
              <w:instrText xml:space="preserve"> ADDIN EN.CITE </w:instrText>
            </w:r>
            <w:r w:rsidR="00692FD1">
              <w:fldChar w:fldCharType="begin">
                <w:fldData xml:space="preserve">PEVuZE5vdGU+PENpdGU+PEF1dGhvcj5EaWFzLUxpbWE8L0F1dGhvcj48WWVhcj4yMDAzPC9ZZWFy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</w:fldData>
              </w:fldChar>
            </w:r>
            <w:r w:rsidR="00692FD1">
              <w:instrText xml:space="preserve"> ADDIN EN.CITE.DATA </w:instrText>
            </w:r>
            <w:r w:rsidR="00692FD1">
              <w:fldChar w:fldCharType="end"/>
            </w:r>
            <w:r w:rsidR="00D468AA">
              <w:fldChar w:fldCharType="separate"/>
            </w:r>
            <w:r w:rsidR="00692FD1">
              <w:rPr>
                <w:noProof/>
              </w:rPr>
              <w:t>[62]</w:t>
            </w:r>
            <w:r w:rsidR="00D468AA">
              <w:fldChar w:fldCharType="end"/>
            </w:r>
          </w:p>
        </w:tc>
      </w:tr>
      <w:tr w:rsidR="002342DE" w14:paraId="24527313" w14:textId="77777777" w:rsidTr="00B83912">
        <w:tc>
          <w:tcPr>
            <w:tcW w:w="1809" w:type="dxa"/>
          </w:tcPr>
          <w:p w14:paraId="7520124A" w14:textId="77777777" w:rsidR="00352070" w:rsidRPr="00B83912" w:rsidRDefault="00352070" w:rsidP="00352070">
            <w:pPr>
              <w:spacing w:after="0"/>
              <w:rPr>
                <w:i/>
              </w:rPr>
            </w:pPr>
            <w:proofErr w:type="spellStart"/>
            <w:r w:rsidRPr="00B83912">
              <w:rPr>
                <w:i/>
              </w:rPr>
              <w:t>Panstrongylus</w:t>
            </w:r>
            <w:proofErr w:type="spellEnd"/>
            <w:r w:rsidRPr="00B83912">
              <w:rPr>
                <w:i/>
              </w:rPr>
              <w:t xml:space="preserve"> </w:t>
            </w:r>
            <w:proofErr w:type="spellStart"/>
            <w:r w:rsidRPr="00B83912">
              <w:rPr>
                <w:i/>
              </w:rPr>
              <w:t>megistus</w:t>
            </w:r>
            <w:proofErr w:type="spellEnd"/>
            <w:r w:rsidRPr="00B83912">
              <w:rPr>
                <w:i/>
              </w:rPr>
              <w:t xml:space="preserve"> </w:t>
            </w:r>
          </w:p>
        </w:tc>
        <w:tc>
          <w:tcPr>
            <w:tcW w:w="1134" w:type="dxa"/>
          </w:tcPr>
          <w:p w14:paraId="6A6AA6DA" w14:textId="77777777" w:rsidR="00352070" w:rsidRDefault="00433B4B" w:rsidP="00CD6D1D">
            <w:pPr>
              <w:spacing w:after="0"/>
              <w:jc w:val="right"/>
            </w:pPr>
            <w:r>
              <w:t xml:space="preserve">Yes </w:t>
            </w:r>
            <w:r>
              <w:fldChar w:fldCharType="begin"/>
            </w:r>
            <w:r w:rsidR="00692FD1">
              <w:instrText xml:space="preserve"> ADDIN EN.CITE &lt;EndNote&gt;&lt;Cite&gt;&lt;Author&gt;Belisario&lt;/Author&gt;&lt;Year&gt;2013&lt;/Year&gt;&lt;RecNum&gt;184&lt;/RecNum&gt;&lt;DisplayText&gt;[63]&lt;/DisplayText&gt;&lt;record&gt;&lt;rec-number&gt;184&lt;/rec-number&gt;&lt;foreign-keys&gt;&lt;key app="EN" db-id="dzs0awpvexprd7etzp7v2w23vdxe0a2psxfz" timestamp="1555500774"&gt;184&lt;/key&gt;&lt;/foreign-keys&gt;&lt;ref-type name="Journal Article"&gt;17&lt;/ref-type&gt;&lt;contributors&gt;&lt;authors&gt;&lt;author&gt;Belisario, Carlota Josefovicz&lt;/author&gt;&lt;author&gt;Leite Dias, Joao Victor&lt;/author&gt;&lt;author&gt;Diotaiuti, Lileia&lt;/author&gt;&lt;/authors&gt;&lt;/contributors&gt;&lt;titles&gt;&lt;title&gt;Profile of the Trypanosoma cruzi vector infestation in Jaboticatubas, State of Minas Gerais, Brazil&lt;/title&gt;&lt;secondary-title&gt;Revista Da Sociedade Brasileira De Medicina Tropical&lt;/secondary-title&gt;&lt;/titles&gt;&lt;periodical&gt;&lt;full-title&gt;Revista Da Sociedade Brasileira De Medicina Tropical&lt;/full-title&gt;&lt;/periodical&gt;&lt;pages&gt;779-782&lt;/pages&gt;&lt;volume&gt;46&lt;/volume&gt;&lt;number&gt;6&lt;/number&gt;&lt;dates&gt;&lt;year&gt;2013&lt;/year&gt;&lt;pub-dates&gt;&lt;date&gt;Nov-Dec&lt;/date&gt;&lt;/pub-dates&gt;&lt;/dates&gt;&lt;isbn&gt;0037-8682&lt;/isbn&gt;&lt;accession-num&gt;WOS:000330539200020&lt;/accession-num&gt;&lt;urls&gt;&lt;related-urls&gt;&lt;url&gt;&amp;lt;Go to ISI&amp;gt;://WOS:000330539200020&lt;/url&gt;&lt;url&gt;http://www.scielo.br/pdf/rsbmt/v46n6/0037-8682-rsbmt-46-06-779.pdf&lt;/url&gt;&lt;/related-urls&gt;&lt;/urls&gt;&lt;electronic-resource-num&gt;10.1590/0037-8682-1712-2013&lt;/electronic-resource-num&gt;&lt;/record&gt;&lt;/Cite&gt;&lt;/EndNote&gt;</w:instrText>
            </w:r>
            <w:r>
              <w:fldChar w:fldCharType="separate"/>
            </w:r>
            <w:r w:rsidR="00692FD1">
              <w:rPr>
                <w:noProof/>
              </w:rPr>
              <w:t>[63]</w:t>
            </w:r>
            <w:r>
              <w:fldChar w:fldCharType="end"/>
            </w:r>
          </w:p>
        </w:tc>
        <w:tc>
          <w:tcPr>
            <w:tcW w:w="1276" w:type="dxa"/>
          </w:tcPr>
          <w:p w14:paraId="188FF0B5" w14:textId="77777777" w:rsidR="00352070" w:rsidRDefault="00262AA1" w:rsidP="00CD6D1D">
            <w:pPr>
              <w:spacing w:after="0"/>
              <w:jc w:val="right"/>
            </w:pPr>
            <w:r>
              <w:t xml:space="preserve">Yes </w:t>
            </w:r>
            <w:r>
              <w:fldChar w:fldCharType="begin">
                <w:fldData xml:space="preserve">PEVuZE5vdGU+PENpdGU+PEF1dGhvcj5NaW51enppLVNvdXphPC9BdXRob3I+PFllYXI+MjAxODwv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==
</w:fldData>
              </w:fldChar>
            </w:r>
            <w:r w:rsidR="00692FD1">
              <w:instrText xml:space="preserve"> ADDIN EN.CITE </w:instrText>
            </w:r>
            <w:r w:rsidR="00692FD1">
              <w:fldChar w:fldCharType="begin">
                <w:fldData xml:space="preserve">PEVuZE5vdGU+PENpdGU+PEF1dGhvcj5NaW51enppLVNvdXphPC9BdXRob3I+PFllYXI+MjAxODwv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==
</w:fldData>
              </w:fldChar>
            </w:r>
            <w:r w:rsidR="00692FD1">
              <w:instrText xml:space="preserve"> ADDIN EN.CITE.DATA </w:instrText>
            </w:r>
            <w:r w:rsidR="00692FD1">
              <w:fldChar w:fldCharType="end"/>
            </w:r>
            <w:r>
              <w:fldChar w:fldCharType="separate"/>
            </w:r>
            <w:r w:rsidR="00692FD1">
              <w:rPr>
                <w:noProof/>
              </w:rPr>
              <w:t>[5, 7, 47, 57]</w:t>
            </w:r>
            <w:r>
              <w:fldChar w:fldCharType="end"/>
            </w:r>
          </w:p>
        </w:tc>
        <w:tc>
          <w:tcPr>
            <w:tcW w:w="992" w:type="dxa"/>
          </w:tcPr>
          <w:p w14:paraId="65121EBA" w14:textId="77777777" w:rsidR="00352070" w:rsidRDefault="00DD492B" w:rsidP="00CD6D1D">
            <w:pPr>
              <w:spacing w:after="0"/>
              <w:jc w:val="right"/>
            </w:pPr>
            <w:r>
              <w:t xml:space="preserve">Yes </w:t>
            </w:r>
            <w:r>
              <w:fldChar w:fldCharType="begin">
                <w:fldData xml:space="preserve">PEVuZE5vdGU+PENpdGU+PEF1dGhvcj5MaW1hIFJpYmVpcm8gQ2FzdHJvPC9BdXRob3I+PFllYXI+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</w:fldData>
              </w:fldChar>
            </w:r>
            <w:r w:rsidR="00692FD1">
              <w:instrText xml:space="preserve"> ADDIN EN.CITE </w:instrText>
            </w:r>
            <w:r w:rsidR="00692FD1">
              <w:fldChar w:fldCharType="begin">
                <w:fldData xml:space="preserve">PEVuZE5vdGU+PENpdGU+PEF1dGhvcj5MaW1hIFJpYmVpcm8gQ2FzdHJvPC9BdXRob3I+PFllYXI+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</w:fldData>
              </w:fldChar>
            </w:r>
            <w:r w:rsidR="00692FD1">
              <w:instrText xml:space="preserve"> ADDIN EN.CITE.DATA </w:instrText>
            </w:r>
            <w:r w:rsidR="00692FD1">
              <w:fldChar w:fldCharType="end"/>
            </w:r>
            <w:r>
              <w:fldChar w:fldCharType="separate"/>
            </w:r>
            <w:r w:rsidR="00692FD1">
              <w:rPr>
                <w:noProof/>
              </w:rPr>
              <w:t>[51, 64]</w:t>
            </w:r>
            <w:r>
              <w:fldChar w:fldCharType="end"/>
            </w:r>
          </w:p>
        </w:tc>
        <w:tc>
          <w:tcPr>
            <w:tcW w:w="3805" w:type="dxa"/>
          </w:tcPr>
          <w:p w14:paraId="0331B0A6" w14:textId="77777777" w:rsidR="00352070" w:rsidRDefault="00B83912" w:rsidP="00692FD1">
            <w:pPr>
              <w:spacing w:after="0"/>
            </w:pPr>
            <w:r>
              <w:t>Hen</w:t>
            </w:r>
            <w:r w:rsidR="00433B4B">
              <w:t xml:space="preserve"> coops </w:t>
            </w:r>
            <w:r w:rsidR="00433B4B">
              <w:fldChar w:fldCharType="begin"/>
            </w:r>
            <w:r w:rsidR="00692FD1">
              <w:instrText xml:space="preserve"> ADDIN EN.CITE &lt;EndNote&gt;&lt;Cite&gt;&lt;Author&gt;Belisario&lt;/Author&gt;&lt;Year&gt;2013&lt;/Year&gt;&lt;RecNum&gt;184&lt;/RecNum&gt;&lt;DisplayText&gt;[63]&lt;/DisplayText&gt;&lt;record&gt;&lt;rec-number&gt;184&lt;/rec-number&gt;&lt;foreign-keys&gt;&lt;key app="EN" db-id="dzs0awpvexprd7etzp7v2w23vdxe0a2psxfz" timestamp="1555500774"&gt;184&lt;/key&gt;&lt;/foreign-keys&gt;&lt;ref-type name="Journal Article"&gt;17&lt;/ref-type&gt;&lt;contributors&gt;&lt;authors&gt;&lt;author&gt;Belisario, Carlota Josefovicz&lt;/author&gt;&lt;author&gt;Leite Dias, Joao Victor&lt;/author&gt;&lt;author&gt;Diotaiuti, Lileia&lt;/author&gt;&lt;/authors&gt;&lt;/contributors&gt;&lt;titles&gt;&lt;title&gt;Profile of the Trypanosoma cruzi vector infestation in Jaboticatubas, State of Minas Gerais, Brazil&lt;/title&gt;&lt;secondary-title&gt;Revista Da Sociedade Brasileira De Medicina Tropical&lt;/secondary-title&gt;&lt;/titles&gt;&lt;periodical&gt;&lt;full-title&gt;Revista Da Sociedade Brasileira De Medicina Tropical&lt;/full-title&gt;&lt;/periodical&gt;&lt;pages&gt;779-782&lt;/pages&gt;&lt;volume&gt;46&lt;/volume&gt;&lt;number&gt;6&lt;/number&gt;&lt;dates&gt;&lt;year&gt;2013&lt;/year&gt;&lt;pub-dates&gt;&lt;date&gt;Nov-Dec&lt;/date&gt;&lt;/pub-dates&gt;&lt;/dates&gt;&lt;isbn&gt;0037-8682&lt;/isbn&gt;&lt;accession-num&gt;WOS:000330539200020&lt;/accession-num&gt;&lt;urls&gt;&lt;related-urls&gt;&lt;url&gt;&amp;lt;Go to ISI&amp;gt;://WOS:000330539200020&lt;/url&gt;&lt;url&gt;http://www.scielo.br/pdf/rsbmt/v46n6/0037-8682-rsbmt-46-06-779.pdf&lt;/url&gt;&lt;/related-urls&gt;&lt;/urls&gt;&lt;electronic-resource-num&gt;10.1590/0037-8682-1712-2013&lt;/electronic-resource-num&gt;&lt;/record&gt;&lt;/Cite&gt;&lt;/EndNote&gt;</w:instrText>
            </w:r>
            <w:r w:rsidR="00433B4B">
              <w:fldChar w:fldCharType="separate"/>
            </w:r>
            <w:r w:rsidR="00692FD1">
              <w:rPr>
                <w:noProof/>
              </w:rPr>
              <w:t>[63]</w:t>
            </w:r>
            <w:r w:rsidR="00433B4B">
              <w:fldChar w:fldCharType="end"/>
            </w:r>
            <w:r w:rsidR="00D468AA">
              <w:t xml:space="preserve">, Livestock shelter </w:t>
            </w:r>
            <w:r w:rsidR="00D468AA">
              <w:fldChar w:fldCharType="begin"/>
            </w:r>
            <w:r w:rsidR="00692FD1">
              <w:instrText xml:space="preserve"> ADDIN EN.CITE &lt;EndNote&gt;&lt;Cite&gt;&lt;Author&gt;Machado de Assis&lt;/Author&gt;&lt;Year&gt;2009&lt;/Year&gt;&lt;RecNum&gt;260&lt;/RecNum&gt;&lt;DisplayText&gt;[65]&lt;/DisplayText&gt;&lt;record&gt;&lt;rec-number&gt;260&lt;/rec-number&gt;&lt;foreign-keys&gt;&lt;key app="EN" db-id="dzs0awpvexprd7etzp7v2w23vdxe0a2psxfz" timestamp="1555500775"&gt;260&lt;/key&gt;&lt;/foreign-keys&gt;&lt;ref-type name="Journal Article"&gt;17&lt;/ref-type&gt;&lt;contributors&gt;&lt;authors&gt;&lt;author&gt;Machado de Assis, Girley Francisco&lt;/author&gt;&lt;author&gt;de Mello Azeredo, Bernardino Vaz&lt;/author&gt;&lt;author&gt;Gorla, David&lt;/author&gt;&lt;author&gt;Diotaiuti, Lileia&lt;/author&gt;&lt;author&gt;de lana, Marta&lt;/author&gt;&lt;/authors&gt;&lt;/contributors&gt;&lt;titles&gt;&lt;title&gt;Entomological surveillance of Chagas disease in Berilo municipality, Jequitinhonha Valley, State of Minas Gerais, Brazil&lt;/title&gt;&lt;secondary-title&gt;Revista Da Sociedade Brasileira De Medicina Tropical&lt;/secondary-title&gt;&lt;/titles&gt;&lt;periodical&gt;&lt;full-title&gt;Revista Da Sociedade Brasileira De Medicina Tropical&lt;/full-title&gt;&lt;/periodical&gt;&lt;pages&gt;615-621&lt;/pages&gt;&lt;volume&gt;42&lt;/volume&gt;&lt;number&gt;6&lt;/number&gt;&lt;dates&gt;&lt;year&gt;2009&lt;/year&gt;&lt;pub-dates&gt;&lt;date&gt;Nov-Dec&lt;/date&gt;&lt;/pub-dates&gt;&lt;/dates&gt;&lt;isbn&gt;0037-8682&lt;/isbn&gt;&lt;accession-num&gt;WOS:000273645500001&lt;/accession-num&gt;&lt;urls&gt;&lt;related-urls&gt;&lt;url&gt;&amp;lt;Go to ISI&amp;gt;://WOS:000273645500001&lt;/url&gt;&lt;url&gt;http://www.scielo.br/pdf/rsbmt/v42n6/01.pdf&lt;/url&gt;&lt;/related-urls&gt;&lt;/urls&gt;&lt;electronic-resource-num&gt;10.1590/s0037-86822009000600001&lt;/electronic-resource-num&gt;&lt;/record&gt;&lt;/Cite&gt;&lt;/EndNote&gt;</w:instrText>
            </w:r>
            <w:r w:rsidR="00D468AA">
              <w:fldChar w:fldCharType="separate"/>
            </w:r>
            <w:r w:rsidR="00692FD1">
              <w:rPr>
                <w:noProof/>
              </w:rPr>
              <w:t>[65]</w:t>
            </w:r>
            <w:r w:rsidR="00D468AA">
              <w:fldChar w:fldCharType="end"/>
            </w:r>
          </w:p>
        </w:tc>
      </w:tr>
      <w:tr w:rsidR="002342DE" w14:paraId="55AB4A9D" w14:textId="77777777" w:rsidTr="00B83912">
        <w:tc>
          <w:tcPr>
            <w:tcW w:w="1809" w:type="dxa"/>
          </w:tcPr>
          <w:p w14:paraId="0A155E2C" w14:textId="77777777" w:rsidR="00352070" w:rsidRPr="00B83912" w:rsidRDefault="00352070" w:rsidP="00352070">
            <w:pPr>
              <w:spacing w:after="0"/>
              <w:rPr>
                <w:i/>
              </w:rPr>
            </w:pPr>
            <w:proofErr w:type="spellStart"/>
            <w:r w:rsidRPr="00B83912">
              <w:rPr>
                <w:i/>
              </w:rPr>
              <w:t>Panstrongylus</w:t>
            </w:r>
            <w:proofErr w:type="spellEnd"/>
            <w:r w:rsidRPr="00B83912">
              <w:rPr>
                <w:i/>
              </w:rPr>
              <w:t xml:space="preserve"> </w:t>
            </w:r>
            <w:proofErr w:type="spellStart"/>
            <w:r w:rsidRPr="00B83912">
              <w:rPr>
                <w:i/>
              </w:rPr>
              <w:t>rufotuberculatus</w:t>
            </w:r>
            <w:proofErr w:type="spellEnd"/>
          </w:p>
        </w:tc>
        <w:tc>
          <w:tcPr>
            <w:tcW w:w="1134" w:type="dxa"/>
          </w:tcPr>
          <w:p w14:paraId="70CA864A" w14:textId="77777777" w:rsidR="00352070" w:rsidRDefault="00C33EB3" w:rsidP="00CD6D1D">
            <w:pPr>
              <w:spacing w:after="0"/>
              <w:jc w:val="right"/>
            </w:pPr>
            <w:r>
              <w:t xml:space="preserve">Yes </w:t>
            </w:r>
            <w:r>
              <w:fldChar w:fldCharType="begin"/>
            </w:r>
            <w:r w:rsidR="00692FD1">
              <w:instrText xml:space="preserve"> ADDIN EN.CITE &lt;EndNote&gt;&lt;Cite&gt;&lt;Author&gt;Grijalva&lt;/Author&gt;&lt;Year&gt;2015&lt;/Year&gt;&lt;RecNum&gt;140&lt;/RecNum&gt;&lt;DisplayText&gt;[43]&lt;/DisplayText&gt;&lt;record&gt;&lt;rec-number&gt;140&lt;/rec-number&gt;&lt;foreign-keys&gt;&lt;key app="EN" db-id="dzs0awpvexprd7etzp7v2w23vdxe0a2psxfz" timestamp="1555500773"&gt;140&lt;/key&gt;&lt;/foreign-keys&gt;&lt;ref-type name="Journal Article"&gt;17&lt;/ref-type&gt;&lt;contributors&gt;&lt;authors&gt;&lt;author&gt;Grijalva, Mario J.&lt;/author&gt;&lt;author&gt;Villacis, Anita G.&lt;/author&gt;&lt;author&gt;Ocana-Mayorga, Sofia&lt;/author&gt;&lt;author&gt;Yumiseva, Cesar A.&lt;/author&gt;&lt;author&gt;Moncayo, Ana L.&lt;/author&gt;&lt;author&gt;Baus, Esteban G.&lt;/author&gt;&lt;/authors&gt;&lt;/contributors&gt;&lt;titles&gt;&lt;title&gt;Comprehensive Survey of Domiciliary Triatomine Species Capable of Transmitting Chagas Disease in Southern Ecuador&lt;/title&gt;&lt;secondary-title&gt;Plos Neglected Tropical Diseases&lt;/secondary-title&gt;&lt;/titles&gt;&lt;periodical&gt;&lt;full-title&gt;Plos Neglected Tropical Diseases&lt;/full-title&gt;&lt;/periodical&gt;&lt;volume&gt;9&lt;/volume&gt;&lt;number&gt;10&lt;/number&gt;&lt;dates&gt;&lt;year&gt;2015&lt;/year&gt;&lt;pub-dates&gt;&lt;date&gt;Oct&lt;/date&gt;&lt;/pub-dates&gt;&lt;/dates&gt;&lt;isbn&gt;1935-2735&lt;/isbn&gt;&lt;accession-num&gt;WOS:000364459600047&lt;/accession-num&gt;&lt;urls&gt;&lt;related-urls&gt;&lt;url&gt;&amp;lt;Go to ISI&amp;gt;://WOS:000364459600047&lt;/url&gt;&lt;url&gt;https://journals.plos.org/plosntds/article/file?id=10.1371/journal.pntd.0004142&amp;amp;type=printable&lt;/url&gt;&lt;/related-urls&gt;&lt;/urls&gt;&lt;custom7&gt;e0004142&lt;/custom7&gt;&lt;electronic-resource-num&gt;10.1371/journal.pntd.0004142&lt;/electronic-resource-num&gt;&lt;/record&gt;&lt;/Cite&gt;&lt;/EndNote&gt;</w:instrText>
            </w:r>
            <w:r>
              <w:fldChar w:fldCharType="separate"/>
            </w:r>
            <w:r w:rsidR="00692FD1">
              <w:rPr>
                <w:noProof/>
              </w:rPr>
              <w:t>[43]</w:t>
            </w:r>
            <w:r>
              <w:fldChar w:fldCharType="end"/>
            </w:r>
          </w:p>
        </w:tc>
        <w:tc>
          <w:tcPr>
            <w:tcW w:w="1276" w:type="dxa"/>
          </w:tcPr>
          <w:p w14:paraId="248EA997" w14:textId="77777777" w:rsidR="00352070" w:rsidRDefault="00C33EB3" w:rsidP="00CD6D1D">
            <w:pPr>
              <w:spacing w:after="0"/>
              <w:jc w:val="right"/>
            </w:pPr>
            <w:r>
              <w:t xml:space="preserve">Yes </w:t>
            </w:r>
            <w:r>
              <w:fldChar w:fldCharType="begin">
                <w:fldData xml:space="preserve">PEVuZE5vdGU+PENpdGU+PEF1dGhvcj5HcmlqYWx2YTwvQXV0aG9yPjxZZWFyPjIwMTU8L1llYXI+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</w:fldData>
              </w:fldChar>
            </w:r>
            <w:r w:rsidR="00692FD1">
              <w:instrText xml:space="preserve"> ADDIN EN.CITE </w:instrText>
            </w:r>
            <w:r w:rsidR="00692FD1">
              <w:fldChar w:fldCharType="begin">
                <w:fldData xml:space="preserve">PEVuZE5vdGU+PENpdGU+PEF1dGhvcj5HcmlqYWx2YTwvQXV0aG9yPjxZZWFyPjIwMTU8L1llYXI+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</w:fldData>
              </w:fldChar>
            </w:r>
            <w:r w:rsidR="00692FD1">
              <w:instrText xml:space="preserve"> ADDIN EN.CITE.DATA </w:instrText>
            </w:r>
            <w:r w:rsidR="00692FD1">
              <w:fldChar w:fldCharType="end"/>
            </w:r>
            <w:r>
              <w:fldChar w:fldCharType="separate"/>
            </w:r>
            <w:r w:rsidR="00692FD1">
              <w:rPr>
                <w:noProof/>
              </w:rPr>
              <w:t>[43, 66]</w:t>
            </w:r>
            <w:r>
              <w:fldChar w:fldCharType="end"/>
            </w:r>
          </w:p>
        </w:tc>
        <w:tc>
          <w:tcPr>
            <w:tcW w:w="992" w:type="dxa"/>
          </w:tcPr>
          <w:p w14:paraId="100CBE21" w14:textId="77777777" w:rsidR="00352070" w:rsidRDefault="00352070" w:rsidP="00CD6D1D">
            <w:pPr>
              <w:spacing w:after="0"/>
              <w:jc w:val="right"/>
            </w:pPr>
          </w:p>
        </w:tc>
        <w:tc>
          <w:tcPr>
            <w:tcW w:w="3805" w:type="dxa"/>
          </w:tcPr>
          <w:p w14:paraId="53E6BB46" w14:textId="77777777" w:rsidR="00352070" w:rsidRDefault="00C33EB3" w:rsidP="00692FD1">
            <w:pPr>
              <w:spacing w:after="0"/>
            </w:pPr>
            <w:r>
              <w:t xml:space="preserve">Domestic </w:t>
            </w:r>
            <w:r>
              <w:fldChar w:fldCharType="begin"/>
            </w:r>
            <w:r w:rsidR="00692FD1">
              <w:instrText xml:space="preserve"> ADDIN EN.CITE &lt;EndNote&gt;&lt;Cite&gt;&lt;Author&gt;Grijalva&lt;/Author&gt;&lt;Year&gt;2015&lt;/Year&gt;&lt;RecNum&gt;140&lt;/RecNum&gt;&lt;DisplayText&gt;[43]&lt;/DisplayText&gt;&lt;record&gt;&lt;rec-number&gt;140&lt;/rec-number&gt;&lt;foreign-keys&gt;&lt;key app="EN" db-id="dzs0awpvexprd7etzp7v2w23vdxe0a2psxfz" timestamp="1555500773"&gt;140&lt;/key&gt;&lt;/foreign-keys&gt;&lt;ref-type name="Journal Article"&gt;17&lt;/ref-type&gt;&lt;contributors&gt;&lt;authors&gt;&lt;author&gt;Grijalva, Mario J.&lt;/author&gt;&lt;author&gt;Villacis, Anita G.&lt;/author&gt;&lt;author&gt;Ocana-Mayorga, Sofia&lt;/author&gt;&lt;author&gt;Yumiseva, Cesar A.&lt;/author&gt;&lt;author&gt;Moncayo, Ana L.&lt;/author&gt;&lt;author&gt;Baus, Esteban G.&lt;/author&gt;&lt;/authors&gt;&lt;/contributors&gt;&lt;titles&gt;&lt;title&gt;Comprehensive Survey of Domiciliary Triatomine Species Capable of Transmitting Chagas Disease in Southern Ecuador&lt;/title&gt;&lt;secondary-title&gt;Plos Neglected Tropical Diseases&lt;/secondary-title&gt;&lt;/titles&gt;&lt;periodical&gt;&lt;full-title&gt;Plos Neglected Tropical Diseases&lt;/full-title&gt;&lt;/periodical&gt;&lt;volume&gt;9&lt;/volume&gt;&lt;number&gt;10&lt;/number&gt;&lt;dates&gt;&lt;year&gt;2015&lt;/year&gt;&lt;pub-dates&gt;&lt;date&gt;Oct&lt;/date&gt;&lt;/pub-dates&gt;&lt;/dates&gt;&lt;isbn&gt;1935-2735&lt;/isbn&gt;&lt;accession-num&gt;WOS:000364459600047&lt;/accession-num&gt;&lt;urls&gt;&lt;related-urls&gt;&lt;url&gt;&amp;lt;Go to ISI&amp;gt;://WOS:000364459600047&lt;/url&gt;&lt;url&gt;https://journals.plos.org/plosntds/article/file?id=10.1371/journal.pntd.0004142&amp;amp;type=printable&lt;/url&gt;&lt;/related-urls&gt;&lt;/urls&gt;&lt;custom7&gt;e0004142&lt;/custom7&gt;&lt;electronic-resource-num&gt;10.1371/journal.pntd.0004142&lt;/electronic-resource-num&gt;&lt;/record&gt;&lt;/Cite&gt;&lt;/EndNote&gt;</w:instrText>
            </w:r>
            <w:r>
              <w:fldChar w:fldCharType="separate"/>
            </w:r>
            <w:r w:rsidR="00692FD1">
              <w:rPr>
                <w:noProof/>
              </w:rPr>
              <w:t>[43]</w:t>
            </w:r>
            <w:r>
              <w:fldChar w:fldCharType="end"/>
            </w:r>
            <w:r w:rsidR="00931F69">
              <w:t xml:space="preserve">, Walls </w:t>
            </w:r>
            <w:r w:rsidR="00931F69">
              <w:fldChar w:fldCharType="begin">
                <w:fldData xml:space="preserve">PEVuZE5vdGU+PENpdGU+PEF1dGhvcj5Db3JpYW5vPC9BdXRob3I+PFllYXI+MjAxMjwvWWVhcj48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</w:fldData>
              </w:fldChar>
            </w:r>
            <w:r w:rsidR="00692FD1">
              <w:instrText xml:space="preserve"> ADDIN EN.CITE </w:instrText>
            </w:r>
            <w:r w:rsidR="00692FD1">
              <w:fldChar w:fldCharType="begin">
                <w:fldData xml:space="preserve">PEVuZE5vdGU+PENpdGU+PEF1dGhvcj5Db3JpYW5vPC9BdXRob3I+PFllYXI+MjAxMjwvWWVhcj48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</w:fldData>
              </w:fldChar>
            </w:r>
            <w:r w:rsidR="00692FD1">
              <w:instrText xml:space="preserve"> ADDIN EN.CITE.DATA </w:instrText>
            </w:r>
            <w:r w:rsidR="00692FD1">
              <w:fldChar w:fldCharType="end"/>
            </w:r>
            <w:r w:rsidR="00931F69">
              <w:fldChar w:fldCharType="separate"/>
            </w:r>
            <w:r w:rsidR="00692FD1">
              <w:rPr>
                <w:noProof/>
              </w:rPr>
              <w:t>[67, 68]</w:t>
            </w:r>
            <w:r w:rsidR="00931F69">
              <w:fldChar w:fldCharType="end"/>
            </w:r>
            <w:r w:rsidR="00573467">
              <w:t xml:space="preserve">, </w:t>
            </w:r>
            <w:r w:rsidR="00302CBB">
              <w:t>Native trees</w:t>
            </w:r>
            <w:r w:rsidR="00573467">
              <w:t xml:space="preserve"> [</w:t>
            </w:r>
            <w:r w:rsidR="00302CBB">
              <w:t>69]</w:t>
            </w:r>
          </w:p>
        </w:tc>
      </w:tr>
      <w:tr w:rsidR="002342DE" w14:paraId="13317DF2" w14:textId="77777777" w:rsidTr="00B83912">
        <w:tc>
          <w:tcPr>
            <w:tcW w:w="1809" w:type="dxa"/>
          </w:tcPr>
          <w:p w14:paraId="275A4F3D" w14:textId="77777777" w:rsidR="00352070" w:rsidRPr="00B83912" w:rsidRDefault="00352070" w:rsidP="00352070">
            <w:pPr>
              <w:spacing w:after="0"/>
              <w:rPr>
                <w:i/>
              </w:rPr>
            </w:pPr>
            <w:proofErr w:type="spellStart"/>
            <w:r w:rsidRPr="00B83912">
              <w:rPr>
                <w:i/>
              </w:rPr>
              <w:t>Psammolestes</w:t>
            </w:r>
            <w:proofErr w:type="spellEnd"/>
            <w:r w:rsidRPr="00B83912">
              <w:rPr>
                <w:i/>
              </w:rPr>
              <w:t xml:space="preserve"> tertius </w:t>
            </w:r>
          </w:p>
        </w:tc>
        <w:tc>
          <w:tcPr>
            <w:tcW w:w="1134" w:type="dxa"/>
          </w:tcPr>
          <w:p w14:paraId="4E9EA7B5" w14:textId="77777777" w:rsidR="00352070" w:rsidRDefault="00352070" w:rsidP="00CD6D1D">
            <w:pPr>
              <w:spacing w:after="0"/>
              <w:jc w:val="right"/>
            </w:pPr>
          </w:p>
        </w:tc>
        <w:tc>
          <w:tcPr>
            <w:tcW w:w="1276" w:type="dxa"/>
          </w:tcPr>
          <w:p w14:paraId="3794AEB6" w14:textId="77777777" w:rsidR="00352070" w:rsidRDefault="00352070" w:rsidP="00CD6D1D">
            <w:pPr>
              <w:spacing w:after="0"/>
              <w:jc w:val="right"/>
            </w:pPr>
          </w:p>
        </w:tc>
        <w:tc>
          <w:tcPr>
            <w:tcW w:w="992" w:type="dxa"/>
          </w:tcPr>
          <w:p w14:paraId="5DFF3B6E" w14:textId="77777777" w:rsidR="00352070" w:rsidRDefault="00352070" w:rsidP="00CD6D1D">
            <w:pPr>
              <w:spacing w:after="0"/>
              <w:jc w:val="right"/>
            </w:pPr>
          </w:p>
        </w:tc>
        <w:tc>
          <w:tcPr>
            <w:tcW w:w="3805" w:type="dxa"/>
          </w:tcPr>
          <w:p w14:paraId="2397D776" w14:textId="77777777" w:rsidR="00352070" w:rsidRDefault="00C43505" w:rsidP="00692FD1">
            <w:pPr>
              <w:spacing w:after="0"/>
            </w:pPr>
            <w:proofErr w:type="spellStart"/>
            <w:r>
              <w:t>Birds</w:t>
            </w:r>
            <w:proofErr w:type="spellEnd"/>
            <w:r>
              <w:t xml:space="preserve"> nests </w:t>
            </w:r>
            <w:r>
              <w:fldChar w:fldCharType="begin">
                <w:fldData xml:space="preserve">PEVuZE5vdGU+PENpdGU+PEF1dGhvcj5EaW90YWl1dGk8L0F1dGhvcj48WWVhcj4yMDE4PC9ZZWFy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</w:fldData>
              </w:fldChar>
            </w:r>
            <w:r w:rsidR="00692FD1">
              <w:instrText xml:space="preserve"> ADDIN EN.CITE </w:instrText>
            </w:r>
            <w:r w:rsidR="00692FD1">
              <w:fldChar w:fldCharType="begin">
                <w:fldData xml:space="preserve">PEVuZE5vdGU+PENpdGU+PEF1dGhvcj5EaW90YWl1dGk8L0F1dGhvcj48WWVhcj4yMDE4PC9ZZWFy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</w:fldData>
              </w:fldChar>
            </w:r>
            <w:r w:rsidR="00692FD1">
              <w:instrText xml:space="preserve"> ADDIN EN.CITE.DATA </w:instrText>
            </w:r>
            <w:r w:rsidR="00692FD1">
              <w:fldChar w:fldCharType="end"/>
            </w:r>
            <w:r>
              <w:fldChar w:fldCharType="separate"/>
            </w:r>
            <w:r w:rsidR="00692FD1">
              <w:rPr>
                <w:noProof/>
              </w:rPr>
              <w:t xml:space="preserve">[8, </w:t>
            </w:r>
            <w:r w:rsidR="00302CBB">
              <w:rPr>
                <w:noProof/>
              </w:rPr>
              <w:t>70</w:t>
            </w:r>
            <w:r w:rsidR="00692FD1">
              <w:rPr>
                <w:noProof/>
              </w:rPr>
              <w:t>]</w:t>
            </w:r>
            <w:r>
              <w:fldChar w:fldCharType="end"/>
            </w:r>
            <w:r w:rsidR="008E6F60">
              <w:t xml:space="preserve">, Palm trees </w:t>
            </w:r>
            <w:r w:rsidR="008E6F60">
              <w:fldChar w:fldCharType="begin"/>
            </w:r>
            <w:r w:rsidR="00692FD1">
              <w:instrText xml:space="preserve"> ADDIN EN.CITE &lt;EndNote&gt;&lt;Cite&gt;&lt;Author&gt;Gurgel-Goncalves&lt;/Author&gt;&lt;Year&gt;2012&lt;/Year&gt;&lt;RecNum&gt;209&lt;/RecNum&gt;&lt;DisplayText&gt;[70]&lt;/DisplayText&gt;&lt;record&gt;&lt;rec-number&gt;209&lt;/rec-number&gt;&lt;foreign-keys&gt;&lt;key app="EN" db-id="dzs0awpvexprd7etzp7v2w23vdxe0a2psxfz" timestamp="1555500774"&gt;209&lt;/key&gt;&lt;/foreign-keys&gt;&lt;ref-type name="Journal Article"&gt;17&lt;/ref-type&gt;&lt;contributors&gt;&lt;authors&gt;&lt;author&gt;Gurgel-Goncalves, Rodrigo&lt;/author&gt;&lt;author&gt;Cura, Carolina&lt;/author&gt;&lt;author&gt;Schijman, Alejandro G.&lt;/author&gt;&lt;author&gt;Cuba Cuba, Cesar A.&lt;/author&gt;&lt;/authors&gt;&lt;/contributors&gt;&lt;titles&gt;&lt;title&gt;Infestation of Mauritia flexuosa palms by triatomines (Hemiptera: Reduviidae), vectors of Trypanosoma cruzi and Trypanosoma rangeli in the Brazilian savanna&lt;/title&gt;&lt;secondary-title&gt;Acta Tropica&lt;/secondary-title&gt;&lt;/titles&gt;&lt;periodical&gt;&lt;full-title&gt;Acta Tropica&lt;/full-title&gt;&lt;/periodical&gt;&lt;pages&gt;105-111&lt;/pages&gt;&lt;volume&gt;121&lt;/volume&gt;&lt;number&gt;2&lt;/number&gt;&lt;dates&gt;&lt;year&gt;2012&lt;/year&gt;&lt;pub-dates&gt;&lt;date&gt;Feb&lt;/date&gt;&lt;/pub-dates&gt;&lt;/dates&gt;&lt;isbn&gt;0001-706X&lt;/isbn&gt;&lt;accession-num&gt;WOS:000300132800006&lt;/accession-num&gt;&lt;urls&gt;&lt;related-urls&gt;&lt;url&gt;&amp;lt;Go to ISI&amp;gt;://WOS:000300132800006&lt;/url&gt;&lt;/related-urls&gt;&lt;/urls&gt;&lt;electronic-resource-num&gt;10.1016/j.actatropica.2011.10.010&lt;/electronic-resource-num&gt;&lt;/record&gt;&lt;/Cite&gt;&lt;/EndNote&gt;</w:instrText>
            </w:r>
            <w:r w:rsidR="008E6F60">
              <w:fldChar w:fldCharType="separate"/>
            </w:r>
            <w:r w:rsidR="00692FD1">
              <w:rPr>
                <w:noProof/>
              </w:rPr>
              <w:t>[7</w:t>
            </w:r>
            <w:r w:rsidR="00302CBB">
              <w:rPr>
                <w:noProof/>
              </w:rPr>
              <w:t>1</w:t>
            </w:r>
            <w:r w:rsidR="00692FD1">
              <w:rPr>
                <w:noProof/>
              </w:rPr>
              <w:t>]</w:t>
            </w:r>
            <w:r w:rsidR="008E6F60">
              <w:fldChar w:fldCharType="end"/>
            </w:r>
          </w:p>
        </w:tc>
      </w:tr>
      <w:tr w:rsidR="002342DE" w14:paraId="5C2A1747" w14:textId="77777777" w:rsidTr="00B83912">
        <w:tc>
          <w:tcPr>
            <w:tcW w:w="1809" w:type="dxa"/>
          </w:tcPr>
          <w:p w14:paraId="6CB9699B" w14:textId="77777777" w:rsidR="00352070" w:rsidRPr="00B83912" w:rsidRDefault="00352070" w:rsidP="00352070">
            <w:pPr>
              <w:spacing w:after="0"/>
              <w:rPr>
                <w:i/>
              </w:rPr>
            </w:pPr>
            <w:proofErr w:type="spellStart"/>
            <w:r w:rsidRPr="00B83912">
              <w:rPr>
                <w:i/>
              </w:rPr>
              <w:t>Rhodnius</w:t>
            </w:r>
            <w:proofErr w:type="spellEnd"/>
            <w:r w:rsidRPr="00B83912">
              <w:rPr>
                <w:i/>
              </w:rPr>
              <w:t xml:space="preserve"> </w:t>
            </w:r>
            <w:proofErr w:type="spellStart"/>
            <w:r w:rsidRPr="00B83912">
              <w:rPr>
                <w:i/>
              </w:rPr>
              <w:t>nasutus</w:t>
            </w:r>
            <w:proofErr w:type="spellEnd"/>
            <w:r w:rsidRPr="00B83912">
              <w:rPr>
                <w:i/>
              </w:rPr>
              <w:t xml:space="preserve"> </w:t>
            </w:r>
          </w:p>
        </w:tc>
        <w:tc>
          <w:tcPr>
            <w:tcW w:w="1134" w:type="dxa"/>
          </w:tcPr>
          <w:p w14:paraId="20153E18" w14:textId="77777777" w:rsidR="00352070" w:rsidRDefault="00352070" w:rsidP="00CD6D1D">
            <w:pPr>
              <w:spacing w:after="0"/>
              <w:jc w:val="right"/>
            </w:pPr>
          </w:p>
        </w:tc>
        <w:tc>
          <w:tcPr>
            <w:tcW w:w="1276" w:type="dxa"/>
          </w:tcPr>
          <w:p w14:paraId="69FBF004" w14:textId="77777777" w:rsidR="00352070" w:rsidRDefault="00907F35" w:rsidP="00CD6D1D">
            <w:pPr>
              <w:spacing w:after="0"/>
              <w:jc w:val="right"/>
            </w:pPr>
            <w:r>
              <w:t xml:space="preserve">Yes </w:t>
            </w:r>
            <w:r>
              <w:fldChar w:fldCharType="begin">
                <w:fldData xml:space="preserve">PEVuZE5vdGU+PENpdGU+PEF1dGhvcj5kZSBCYXJyb3MgVmFzY29uY2Vsb3MgRmlkYWxnbzwvQXV0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</w:fldData>
              </w:fldChar>
            </w:r>
            <w:r w:rsidR="00692FD1">
              <w:instrText xml:space="preserve"> ADDIN EN.CITE </w:instrText>
            </w:r>
            <w:r w:rsidR="00692FD1">
              <w:fldChar w:fldCharType="begin">
                <w:fldData xml:space="preserve">PEVuZE5vdGU+PENpdGU+PEF1dGhvcj5kZSBCYXJyb3MgVmFzY29uY2Vsb3MgRmlkYWxnbzwvQXV0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</w:fldData>
              </w:fldChar>
            </w:r>
            <w:r w:rsidR="00692FD1">
              <w:instrText xml:space="preserve"> ADDIN EN.CITE.DATA </w:instrText>
            </w:r>
            <w:r w:rsidR="00692FD1">
              <w:fldChar w:fldCharType="end"/>
            </w:r>
            <w:r>
              <w:fldChar w:fldCharType="separate"/>
            </w:r>
            <w:r w:rsidR="00692FD1">
              <w:rPr>
                <w:noProof/>
              </w:rPr>
              <w:t>[57, 7</w:t>
            </w:r>
            <w:r w:rsidR="00302CBB">
              <w:rPr>
                <w:noProof/>
              </w:rPr>
              <w:t>2</w:t>
            </w:r>
            <w:r w:rsidR="00692FD1">
              <w:rPr>
                <w:noProof/>
              </w:rPr>
              <w:t>]</w:t>
            </w:r>
            <w:r>
              <w:fldChar w:fldCharType="end"/>
            </w:r>
          </w:p>
        </w:tc>
        <w:tc>
          <w:tcPr>
            <w:tcW w:w="992" w:type="dxa"/>
          </w:tcPr>
          <w:p w14:paraId="0133A65E" w14:textId="77777777" w:rsidR="00352070" w:rsidRDefault="00352070" w:rsidP="00CD6D1D">
            <w:pPr>
              <w:spacing w:after="0"/>
              <w:jc w:val="right"/>
            </w:pPr>
          </w:p>
        </w:tc>
        <w:tc>
          <w:tcPr>
            <w:tcW w:w="3805" w:type="dxa"/>
          </w:tcPr>
          <w:p w14:paraId="3582209E" w14:textId="77777777" w:rsidR="00352070" w:rsidRDefault="00961D0F" w:rsidP="00B83912">
            <w:pPr>
              <w:spacing w:after="0"/>
            </w:pPr>
            <w:r>
              <w:t xml:space="preserve">Palm trees </w:t>
            </w:r>
            <w:r>
              <w:fldChar w:fldCharType="begin">
                <w:fldData xml:space="preserve">PEVuZE5vdGU+PENpdGU+PEF1dGhvcj5QZXJldG9sY2hpbmE8L0F1dGhvcj48WWVhcj4yMDE4PC9Z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</w:fldData>
              </w:fldChar>
            </w:r>
            <w:r w:rsidR="00692FD1">
              <w:instrText xml:space="preserve"> ADDIN EN.CITE </w:instrText>
            </w:r>
            <w:r w:rsidR="00692FD1">
              <w:fldChar w:fldCharType="begin">
                <w:fldData xml:space="preserve">PEVuZE5vdGU+PENpdGU+PEF1dGhvcj5QZXJldG9sY2hpbmE8L0F1dGhvcj48WWVhcj4yMDE4PC9Z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</w:fldData>
              </w:fldChar>
            </w:r>
            <w:r w:rsidR="00692FD1">
              <w:instrText xml:space="preserve"> ADDIN EN.CITE.DATA </w:instrText>
            </w:r>
            <w:r w:rsidR="00692FD1">
              <w:fldChar w:fldCharType="end"/>
            </w:r>
            <w:r>
              <w:fldChar w:fldCharType="separate"/>
            </w:r>
            <w:r w:rsidR="00692FD1">
              <w:rPr>
                <w:noProof/>
              </w:rPr>
              <w:t xml:space="preserve">[58, </w:t>
            </w:r>
            <w:r w:rsidR="00302CBB">
              <w:rPr>
                <w:noProof/>
              </w:rPr>
              <w:t>70</w:t>
            </w:r>
            <w:r w:rsidR="00692FD1">
              <w:rPr>
                <w:noProof/>
              </w:rPr>
              <w:t>, 7</w:t>
            </w:r>
            <w:r w:rsidR="00302CBB">
              <w:rPr>
                <w:noProof/>
              </w:rPr>
              <w:t>3</w:t>
            </w:r>
            <w:r w:rsidR="00692FD1">
              <w:rPr>
                <w:noProof/>
              </w:rPr>
              <w:t>]</w:t>
            </w:r>
            <w:r>
              <w:fldChar w:fldCharType="end"/>
            </w:r>
            <w:r w:rsidR="00527000">
              <w:t xml:space="preserve">, </w:t>
            </w:r>
            <w:r w:rsidR="00B83912">
              <w:t>Hen</w:t>
            </w:r>
            <w:r w:rsidR="00527000">
              <w:t xml:space="preserve"> coops </w:t>
            </w:r>
            <w:r w:rsidR="00527000">
              <w:fldChar w:fldCharType="begin"/>
            </w:r>
            <w:r w:rsidR="00692FD1">
              <w:instrText xml:space="preserve"> ADDIN EN.CITE &lt;EndNote&gt;&lt;Cite&gt;&lt;Author&gt;Sarquis&lt;/Author&gt;&lt;Year&gt;2012&lt;/Year&gt;&lt;RecNum&gt;205&lt;/RecNum&gt;&lt;DisplayText&gt;[73]&lt;/DisplayText&gt;&lt;record&gt;&lt;rec-number&gt;205&lt;/rec-number&gt;&lt;foreign-keys&gt;&lt;key app="EN" db-id="dzs0awpvexprd7etzp7v2w23vdxe0a2psxfz" timestamp="1555500774"&gt;205&lt;/key&gt;&lt;/foreign-keys&gt;&lt;ref-type name="Journal Article"&gt;17&lt;/ref-type&gt;&lt;contributors&gt;&lt;authors&gt;&lt;author&gt;Sarquis, Otilia&lt;/author&gt;&lt;author&gt;Carvalho-Costa, Filipe Anibal&lt;/author&gt;&lt;author&gt;Toma, Helena Keiko&lt;/author&gt;&lt;author&gt;Georg, Ingebourg&lt;/author&gt;&lt;author&gt;Burgoa, Marcelo R.&lt;/author&gt;&lt;author&gt;Lima, Marli Maria&lt;/author&gt;&lt;/authors&gt;&lt;/contributors&gt;&lt;titles&gt;&lt;title&gt;Eco-epidemiology of Chagas disease in northeastern Brazil: Triatoma brasiliensis, T. pseudomaculata and Rhodnius nasutus in the sylvatic, peridomestic and domestic environments&lt;/title&gt;&lt;secondary-title&gt;Parasitology Research&lt;/secondary-title&gt;&lt;/titles&gt;&lt;periodical&gt;&lt;full-title&gt;Parasitology Research&lt;/full-title&gt;&lt;/periodical&gt;&lt;pages&gt;1481-1485&lt;/pages&gt;&lt;volume&gt;110&lt;/volume&gt;&lt;number&gt;4&lt;/number&gt;&lt;dates&gt;&lt;year&gt;2012&lt;/year&gt;&lt;pub-dates&gt;&lt;date&gt;Apr&lt;/date&gt;&lt;/pub-dates&gt;&lt;/dates&gt;&lt;isbn&gt;0932-0113&lt;/isbn&gt;&lt;accession-num&gt;WOS:000302814500020&lt;/accession-num&gt;&lt;urls&gt;&lt;related-urls&gt;&lt;url&gt;&amp;lt;Go to ISI&amp;gt;://WOS:000302814500020&lt;/url&gt;&lt;url&gt;https://link.springer.com/content/pdf/10.1007%2Fs00436-011-2651-6.pdf&lt;/url&gt;&lt;/related-urls&gt;&lt;/urls&gt;&lt;electronic-resource-num&gt;10.1007/s00436-011-2651-6&lt;/electronic-resource-num&gt;&lt;/record&gt;&lt;/Cite&gt;&lt;/EndNote&gt;</w:instrText>
            </w:r>
            <w:r w:rsidR="00527000">
              <w:fldChar w:fldCharType="separate"/>
            </w:r>
            <w:r w:rsidR="00692FD1">
              <w:rPr>
                <w:noProof/>
              </w:rPr>
              <w:t>[7</w:t>
            </w:r>
            <w:r w:rsidR="00302CBB">
              <w:rPr>
                <w:noProof/>
              </w:rPr>
              <w:t>4</w:t>
            </w:r>
            <w:r w:rsidR="00692FD1">
              <w:rPr>
                <w:noProof/>
              </w:rPr>
              <w:t>]</w:t>
            </w:r>
            <w:r w:rsidR="00527000">
              <w:fldChar w:fldCharType="end"/>
            </w:r>
          </w:p>
        </w:tc>
      </w:tr>
      <w:tr w:rsidR="002342DE" w14:paraId="476068DC" w14:textId="77777777" w:rsidTr="00B83912">
        <w:tc>
          <w:tcPr>
            <w:tcW w:w="1809" w:type="dxa"/>
          </w:tcPr>
          <w:p w14:paraId="55CBE7D7" w14:textId="77777777" w:rsidR="00352070" w:rsidRPr="00B83912" w:rsidRDefault="00352070" w:rsidP="00352070">
            <w:pPr>
              <w:spacing w:after="0"/>
              <w:rPr>
                <w:i/>
              </w:rPr>
            </w:pPr>
            <w:proofErr w:type="spellStart"/>
            <w:r w:rsidRPr="00B83912">
              <w:rPr>
                <w:i/>
              </w:rPr>
              <w:t>Rhodnius</w:t>
            </w:r>
            <w:proofErr w:type="spellEnd"/>
            <w:r w:rsidRPr="00B83912">
              <w:rPr>
                <w:i/>
              </w:rPr>
              <w:t xml:space="preserve"> neglectus </w:t>
            </w:r>
          </w:p>
        </w:tc>
        <w:tc>
          <w:tcPr>
            <w:tcW w:w="1134" w:type="dxa"/>
          </w:tcPr>
          <w:p w14:paraId="0A8A1646" w14:textId="77777777" w:rsidR="00352070" w:rsidRDefault="00352070" w:rsidP="00CD6D1D">
            <w:pPr>
              <w:spacing w:after="0"/>
              <w:jc w:val="right"/>
            </w:pPr>
          </w:p>
        </w:tc>
        <w:tc>
          <w:tcPr>
            <w:tcW w:w="1276" w:type="dxa"/>
          </w:tcPr>
          <w:p w14:paraId="6E8535DF" w14:textId="77777777" w:rsidR="00352070" w:rsidRDefault="00262AA1" w:rsidP="00CD6D1D">
            <w:pPr>
              <w:spacing w:after="0"/>
              <w:jc w:val="right"/>
            </w:pPr>
            <w:r>
              <w:t xml:space="preserve">Yes </w:t>
            </w:r>
            <w:r>
              <w:fldChar w:fldCharType="begin">
                <w:fldData xml:space="preserve">PEVuZE5vdGU+PENpdGU+PEF1dGhvcj5NaW51enppLVNvdXphPC9BdXRob3I+PFllYXI+MjAxODwv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</w:fldData>
              </w:fldChar>
            </w:r>
            <w:r w:rsidR="00692FD1">
              <w:instrText xml:space="preserve"> ADDIN EN.CITE </w:instrText>
            </w:r>
            <w:r w:rsidR="00692FD1">
              <w:fldChar w:fldCharType="begin">
                <w:fldData xml:space="preserve">PEVuZE5vdGU+PENpdGU+PEF1dGhvcj5NaW51enppLVNvdXphPC9BdXRob3I+PFllYXI+MjAxODwv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</w:fldData>
              </w:fldChar>
            </w:r>
            <w:r w:rsidR="00692FD1">
              <w:instrText xml:space="preserve"> ADDIN EN.CITE.DATA </w:instrText>
            </w:r>
            <w:r w:rsidR="00692FD1">
              <w:fldChar w:fldCharType="end"/>
            </w:r>
            <w:r>
              <w:fldChar w:fldCharType="separate"/>
            </w:r>
            <w:r w:rsidR="00692FD1">
              <w:rPr>
                <w:noProof/>
              </w:rPr>
              <w:t>[2, 5, 47]</w:t>
            </w:r>
            <w:r>
              <w:fldChar w:fldCharType="end"/>
            </w:r>
          </w:p>
        </w:tc>
        <w:tc>
          <w:tcPr>
            <w:tcW w:w="992" w:type="dxa"/>
          </w:tcPr>
          <w:p w14:paraId="07709FEE" w14:textId="77777777" w:rsidR="00352070" w:rsidRDefault="00EA281C" w:rsidP="00CD6D1D">
            <w:pPr>
              <w:spacing w:after="0"/>
              <w:jc w:val="right"/>
            </w:pPr>
            <w:r>
              <w:t xml:space="preserve">Yes </w:t>
            </w:r>
            <w:r>
              <w:fldChar w:fldCharType="begin"/>
            </w:r>
            <w:r w:rsidR="00692FD1">
              <w:instrText xml:space="preserve"> ADDIN EN.CITE &lt;EndNote&gt;&lt;Cite&gt;&lt;Author&gt;Cortio Correa Rodrigues&lt;/Author&gt;&lt;Year&gt;2014&lt;/Year&gt;&lt;RecNum&gt;174&lt;/RecNum&gt;&lt;DisplayText&gt;[74]&lt;/DisplayText&gt;&lt;record&gt;&lt;rec-number&gt;174&lt;/rec-number&gt;&lt;foreign-keys&gt;&lt;key app="EN" db-id="dzs0awpvexprd7etzp7v2w23vdxe0a2psxfz" timestamp="1555500773"&gt;174&lt;/key&gt;&lt;/foreign-keys&gt;&lt;ref-type name="Journal Article"&gt;17&lt;/ref-type&gt;&lt;contributors&gt;&lt;authors&gt;&lt;author&gt;Cortio Correa Rodrigues, Vera Lucia&lt;/author&gt;&lt;author&gt;Pauliquevis Junior, Clovis&lt;/author&gt;&lt;author&gt;da Silva, Rubens Antonio&lt;/author&gt;&lt;author&gt;Valerio Wanderley, Dalva Marli&lt;/author&gt;&lt;author&gt;Guirardo, Marluci Monteiro&lt;/author&gt;&lt;author&gt;Colebrusco Rodas, Lilian Aparecida&lt;/author&gt;&lt;author&gt;Casanova, Claudio&lt;/author&gt;&lt;author&gt;Pachioni, Marcio L.&lt;/author&gt;&lt;author&gt;Souza, Wilson A.&lt;/author&gt;&lt;author&gt;Batista Costa, Abilio Jose&lt;/author&gt;&lt;author&gt;Baitelo, Delvo&lt;/author&gt;&lt;author&gt;Braga Tonietti, Vera Lucia&lt;/author&gt;&lt;/authors&gt;&lt;/contributors&gt;&lt;titles&gt;&lt;title&gt;COLONIZATION OF PALM TREES BY Rhodnius neglectus AND HOUSEHOLD AND INVASION IN AN URBAN AREA, ARACATUBA, SAO PAULO STATE, BRAZIL&lt;/title&gt;&lt;secondary-title&gt;Revista Do Instituto De Medicina Tropical De Sao Paulo&lt;/secondary-title&gt;&lt;/titles&gt;&lt;periodical&gt;&lt;full-title&gt;Revista Do Instituto De Medicina Tropical De Sao Paulo&lt;/full-title&gt;&lt;/periodical&gt;&lt;pages&gt;213-218&lt;/pages&gt;&lt;volume&gt;56&lt;/volume&gt;&lt;number&gt;3&lt;/number&gt;&lt;dates&gt;&lt;year&gt;2014&lt;/year&gt;&lt;pub-dates&gt;&lt;date&gt;May-Jun&lt;/date&gt;&lt;/pub-dates&gt;&lt;/dates&gt;&lt;isbn&gt;0036-4665&lt;/isbn&gt;&lt;accession-num&gt;WOS:000339315500006&lt;/accession-num&gt;&lt;urls&gt;&lt;related-urls&gt;&lt;url&gt;&amp;lt;Go to ISI&amp;gt;://WOS:000339315500006&lt;/url&gt;&lt;url&gt;http://www.scielo.br/pdf/rimtsp/v56n3/0036-4665-rimtsp-56-03-213.pdf&lt;/url&gt;&lt;/related-urls&gt;&lt;/urls&gt;&lt;electronic-resource-num&gt;10.1590/s0036-46652014000300006&lt;/electronic-resource-num&gt;&lt;/record&gt;&lt;/Cite&gt;&lt;/EndNote&gt;</w:instrText>
            </w:r>
            <w:r>
              <w:fldChar w:fldCharType="separate"/>
            </w:r>
            <w:r w:rsidR="00692FD1">
              <w:rPr>
                <w:noProof/>
              </w:rPr>
              <w:t>[7</w:t>
            </w:r>
            <w:r w:rsidR="00302CBB">
              <w:rPr>
                <w:noProof/>
              </w:rPr>
              <w:t>5</w:t>
            </w:r>
            <w:r w:rsidR="00692FD1">
              <w:rPr>
                <w:noProof/>
              </w:rPr>
              <w:t>]</w:t>
            </w:r>
            <w:r>
              <w:fldChar w:fldCharType="end"/>
            </w:r>
          </w:p>
        </w:tc>
        <w:tc>
          <w:tcPr>
            <w:tcW w:w="3805" w:type="dxa"/>
          </w:tcPr>
          <w:p w14:paraId="06B420F1" w14:textId="77777777" w:rsidR="003D7BE9" w:rsidRDefault="00EB3ECB" w:rsidP="00692FD1">
            <w:pPr>
              <w:spacing w:after="0"/>
            </w:pPr>
            <w:r>
              <w:t xml:space="preserve">Palm trees </w:t>
            </w:r>
            <w:r>
              <w:fldChar w:fldCharType="begin">
                <w:fldData xml:space="preserve">PEVuZE5vdGU+PENpdGU+PEF1dGhvcj5BYmFkLUZyYW5jaDwvQXV0aG9yPjxZZWFyPjIwMTU8L1ll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</w:fldData>
              </w:fldChar>
            </w:r>
            <w:r w:rsidR="00692FD1">
              <w:instrText xml:space="preserve"> ADDIN EN.CITE </w:instrText>
            </w:r>
            <w:r w:rsidR="00692FD1">
              <w:fldChar w:fldCharType="begin">
                <w:fldData xml:space="preserve">PEVuZE5vdGU+PENpdGU+PEF1dGhvcj5BYmFkLUZyYW5jaDwvQXV0aG9yPjxZZWFyPjIwMTU8L1ll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</w:fldData>
              </w:fldChar>
            </w:r>
            <w:r w:rsidR="00692FD1">
              <w:instrText xml:space="preserve"> ADDIN EN.CITE.DATA </w:instrText>
            </w:r>
            <w:r w:rsidR="00692FD1">
              <w:fldChar w:fldCharType="end"/>
            </w:r>
            <w:r>
              <w:fldChar w:fldCharType="separate"/>
            </w:r>
            <w:r w:rsidR="00692FD1">
              <w:rPr>
                <w:noProof/>
              </w:rPr>
              <w:t>[</w:t>
            </w:r>
            <w:r w:rsidR="00302CBB">
              <w:rPr>
                <w:noProof/>
              </w:rPr>
              <w:t>70</w:t>
            </w:r>
            <w:r w:rsidR="00692FD1">
              <w:rPr>
                <w:noProof/>
              </w:rPr>
              <w:t>, 7</w:t>
            </w:r>
            <w:r w:rsidR="000971E4">
              <w:rPr>
                <w:noProof/>
              </w:rPr>
              <w:t>6</w:t>
            </w:r>
            <w:r w:rsidR="00692FD1">
              <w:rPr>
                <w:noProof/>
              </w:rPr>
              <w:t>]</w:t>
            </w:r>
            <w:r>
              <w:fldChar w:fldCharType="end"/>
            </w:r>
            <w:r w:rsidR="003D7BE9">
              <w:t xml:space="preserve">, </w:t>
            </w:r>
            <w:proofErr w:type="spellStart"/>
            <w:r w:rsidR="003D7BE9">
              <w:t>Birds</w:t>
            </w:r>
            <w:proofErr w:type="spellEnd"/>
            <w:r w:rsidR="003D7BE9">
              <w:t xml:space="preserve"> nests</w:t>
            </w:r>
            <w:r w:rsidR="00AE7A6D">
              <w:t xml:space="preserve"> [9, 7</w:t>
            </w:r>
            <w:r w:rsidR="000971E4">
              <w:t>7</w:t>
            </w:r>
            <w:r w:rsidR="00AE7A6D">
              <w:t>-7</w:t>
            </w:r>
            <w:r w:rsidR="000971E4">
              <w:t>9</w:t>
            </w:r>
            <w:r w:rsidR="00AE7A6D">
              <w:t>]</w:t>
            </w:r>
          </w:p>
        </w:tc>
      </w:tr>
      <w:tr w:rsidR="002342DE" w14:paraId="64E0F117" w14:textId="77777777" w:rsidTr="00B83912">
        <w:tc>
          <w:tcPr>
            <w:tcW w:w="1809" w:type="dxa"/>
          </w:tcPr>
          <w:p w14:paraId="58A3994F" w14:textId="77777777" w:rsidR="00352070" w:rsidRPr="00B83912" w:rsidRDefault="00352070" w:rsidP="00352070">
            <w:pPr>
              <w:spacing w:after="0"/>
              <w:rPr>
                <w:i/>
              </w:rPr>
            </w:pPr>
            <w:proofErr w:type="spellStart"/>
            <w:r w:rsidRPr="00B83912">
              <w:rPr>
                <w:i/>
              </w:rPr>
              <w:t>Rhodnius</w:t>
            </w:r>
            <w:proofErr w:type="spellEnd"/>
            <w:r w:rsidRPr="00B83912">
              <w:rPr>
                <w:i/>
              </w:rPr>
              <w:t xml:space="preserve"> </w:t>
            </w:r>
            <w:proofErr w:type="spellStart"/>
            <w:r w:rsidRPr="00B83912">
              <w:rPr>
                <w:i/>
              </w:rPr>
              <w:t>pallescens</w:t>
            </w:r>
            <w:proofErr w:type="spellEnd"/>
            <w:r w:rsidRPr="00B83912">
              <w:rPr>
                <w:i/>
              </w:rPr>
              <w:t xml:space="preserve"> </w:t>
            </w:r>
          </w:p>
        </w:tc>
        <w:tc>
          <w:tcPr>
            <w:tcW w:w="1134" w:type="dxa"/>
          </w:tcPr>
          <w:p w14:paraId="173D604A" w14:textId="77777777" w:rsidR="00352070" w:rsidRDefault="00352070" w:rsidP="00CD6D1D">
            <w:pPr>
              <w:spacing w:after="0"/>
              <w:jc w:val="right"/>
            </w:pPr>
          </w:p>
        </w:tc>
        <w:tc>
          <w:tcPr>
            <w:tcW w:w="1276" w:type="dxa"/>
          </w:tcPr>
          <w:p w14:paraId="28A3C2A3" w14:textId="77777777" w:rsidR="00352070" w:rsidRDefault="00D40C74" w:rsidP="00CD6D1D">
            <w:pPr>
              <w:spacing w:after="0"/>
              <w:jc w:val="right"/>
            </w:pPr>
            <w:r>
              <w:t xml:space="preserve">Yes </w:t>
            </w:r>
            <w:r>
              <w:fldChar w:fldCharType="begin">
                <w:fldData xml:space="preserve">PEVuZE5vdGU+PENpdGU+PEF1dGhvcj5IZXJuYW5kZXo8L0F1dGhvcj48WWVhcj4yMDE2PC9ZZWFy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</w:fldData>
              </w:fldChar>
            </w:r>
            <w:r w:rsidR="00692FD1">
              <w:instrText xml:space="preserve"> ADDIN EN.CITE </w:instrText>
            </w:r>
            <w:r w:rsidR="00692FD1">
              <w:fldChar w:fldCharType="begin">
                <w:fldData xml:space="preserve">PEVuZE5vdGU+PENpdGU+PEF1dGhvcj5IZXJuYW5kZXo8L0F1dGhvcj48WWVhcj4yMDE2PC9ZZWFy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</w:fldData>
              </w:fldChar>
            </w:r>
            <w:r w:rsidR="00692FD1">
              <w:instrText xml:space="preserve"> ADDIN EN.CITE.DATA </w:instrText>
            </w:r>
            <w:r w:rsidR="00692FD1">
              <w:fldChar w:fldCharType="end"/>
            </w:r>
            <w:r>
              <w:fldChar w:fldCharType="separate"/>
            </w:r>
            <w:r w:rsidR="00692FD1">
              <w:rPr>
                <w:noProof/>
              </w:rPr>
              <w:t>[6, 31]</w:t>
            </w:r>
            <w:r>
              <w:fldChar w:fldCharType="end"/>
            </w:r>
          </w:p>
        </w:tc>
        <w:tc>
          <w:tcPr>
            <w:tcW w:w="992" w:type="dxa"/>
          </w:tcPr>
          <w:p w14:paraId="2D6EB332" w14:textId="77777777" w:rsidR="00352070" w:rsidRDefault="00352070" w:rsidP="00CD6D1D">
            <w:pPr>
              <w:spacing w:after="0"/>
              <w:jc w:val="right"/>
            </w:pPr>
          </w:p>
        </w:tc>
        <w:tc>
          <w:tcPr>
            <w:tcW w:w="3805" w:type="dxa"/>
          </w:tcPr>
          <w:p w14:paraId="0ADD3FB0" w14:textId="77777777" w:rsidR="00352070" w:rsidRDefault="00C43505" w:rsidP="00692FD1">
            <w:pPr>
              <w:spacing w:after="0"/>
            </w:pPr>
            <w:r>
              <w:t xml:space="preserve">Palm trees </w:t>
            </w:r>
            <w:r>
              <w:fldChar w:fldCharType="begin">
                <w:fldData xml:space="preserve">PEVuZE5vdGU+PENpdGU+PEF1dGhvcj5Sb2RyaWd1ZXo8L0F1dGhvcj48WWVhcj4yMDE4PC9ZZWFy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</w:fldData>
              </w:fldChar>
            </w:r>
            <w:r w:rsidR="00692FD1">
              <w:instrText xml:space="preserve"> ADDIN EN.CITE </w:instrText>
            </w:r>
            <w:r w:rsidR="00692FD1">
              <w:fldChar w:fldCharType="begin">
                <w:fldData xml:space="preserve">PEVuZE5vdGU+PENpdGU+PEF1dGhvcj5Sb2RyaWd1ZXo8L0F1dGhvcj48WWVhcj4yMDE4PC9ZZWFy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</w:fldData>
              </w:fldChar>
            </w:r>
            <w:r w:rsidR="00692FD1">
              <w:instrText xml:space="preserve"> ADDIN EN.CITE.DATA </w:instrText>
            </w:r>
            <w:r w:rsidR="00692FD1">
              <w:fldChar w:fldCharType="end"/>
            </w:r>
            <w:r>
              <w:fldChar w:fldCharType="separate"/>
            </w:r>
            <w:r w:rsidR="00692FD1">
              <w:rPr>
                <w:noProof/>
              </w:rPr>
              <w:t>[</w:t>
            </w:r>
            <w:r w:rsidR="000971E4">
              <w:rPr>
                <w:noProof/>
              </w:rPr>
              <w:t>70</w:t>
            </w:r>
            <w:r w:rsidR="00692FD1">
              <w:rPr>
                <w:noProof/>
              </w:rPr>
              <w:t xml:space="preserve">, </w:t>
            </w:r>
            <w:r w:rsidR="000971E4">
              <w:rPr>
                <w:noProof/>
              </w:rPr>
              <w:t>80</w:t>
            </w:r>
            <w:r w:rsidR="00692FD1">
              <w:rPr>
                <w:noProof/>
              </w:rPr>
              <w:t>-</w:t>
            </w:r>
            <w:r w:rsidR="000971E4">
              <w:rPr>
                <w:noProof/>
              </w:rPr>
              <w:t>82</w:t>
            </w:r>
            <w:r w:rsidR="00692FD1">
              <w:rPr>
                <w:noProof/>
              </w:rPr>
              <w:t>]</w:t>
            </w:r>
            <w:r>
              <w:fldChar w:fldCharType="end"/>
            </w:r>
          </w:p>
        </w:tc>
      </w:tr>
      <w:tr w:rsidR="002342DE" w14:paraId="16985786" w14:textId="77777777" w:rsidTr="00B83912">
        <w:tc>
          <w:tcPr>
            <w:tcW w:w="1809" w:type="dxa"/>
          </w:tcPr>
          <w:p w14:paraId="248DFB5D" w14:textId="77777777" w:rsidR="00352070" w:rsidRPr="00B83912" w:rsidRDefault="00352070" w:rsidP="00352070">
            <w:pPr>
              <w:spacing w:after="0"/>
              <w:rPr>
                <w:i/>
              </w:rPr>
            </w:pPr>
            <w:proofErr w:type="spellStart"/>
            <w:r w:rsidRPr="00B83912">
              <w:rPr>
                <w:i/>
              </w:rPr>
              <w:t>Rhodnius</w:t>
            </w:r>
            <w:proofErr w:type="spellEnd"/>
            <w:r w:rsidRPr="00B83912">
              <w:rPr>
                <w:i/>
              </w:rPr>
              <w:t xml:space="preserve"> </w:t>
            </w:r>
            <w:proofErr w:type="spellStart"/>
            <w:r w:rsidRPr="00B83912">
              <w:rPr>
                <w:i/>
              </w:rPr>
              <w:t>pictipes</w:t>
            </w:r>
            <w:proofErr w:type="spellEnd"/>
            <w:r w:rsidRPr="00B83912">
              <w:rPr>
                <w:i/>
              </w:rPr>
              <w:t xml:space="preserve"> </w:t>
            </w:r>
          </w:p>
        </w:tc>
        <w:tc>
          <w:tcPr>
            <w:tcW w:w="1134" w:type="dxa"/>
          </w:tcPr>
          <w:p w14:paraId="75F0E9DC" w14:textId="77777777" w:rsidR="00352070" w:rsidRDefault="00352070" w:rsidP="00CD6D1D">
            <w:pPr>
              <w:spacing w:after="0"/>
              <w:jc w:val="right"/>
            </w:pPr>
          </w:p>
        </w:tc>
        <w:tc>
          <w:tcPr>
            <w:tcW w:w="1276" w:type="dxa"/>
          </w:tcPr>
          <w:p w14:paraId="36489D46" w14:textId="77777777" w:rsidR="00352070" w:rsidRDefault="004F214D" w:rsidP="00CD6D1D">
            <w:pPr>
              <w:spacing w:after="0"/>
              <w:jc w:val="right"/>
            </w:pPr>
            <w:r>
              <w:t xml:space="preserve">Yes </w:t>
            </w:r>
            <w:r>
              <w:fldChar w:fldCharType="begin">
                <w:fldData xml:space="preserve">PEVuZE5vdGU+PENpdGU+PEF1dGhvcj5Ccml0bzwvQXV0aG9yPjxZZWFyPjIwMTc8L1llYXI+PFJl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</w:fldData>
              </w:fldChar>
            </w:r>
            <w:r w:rsidR="00692FD1">
              <w:instrText xml:space="preserve"> ADDIN EN.CITE </w:instrText>
            </w:r>
            <w:r w:rsidR="00692FD1">
              <w:fldChar w:fldCharType="begin">
                <w:fldData xml:space="preserve">PEVuZE5vdGU+PENpdGU+PEF1dGhvcj5Ccml0bzwvQXV0aG9yPjxZZWFyPjIwMTc8L1llYXI+PFJl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</w:fldData>
              </w:fldChar>
            </w:r>
            <w:r w:rsidR="00692FD1">
              <w:instrText xml:space="preserve"> ADDIN EN.CITE.DATA </w:instrText>
            </w:r>
            <w:r w:rsidR="00692FD1">
              <w:fldChar w:fldCharType="end"/>
            </w:r>
            <w:r>
              <w:fldChar w:fldCharType="separate"/>
            </w:r>
            <w:r w:rsidR="00692FD1">
              <w:rPr>
                <w:noProof/>
              </w:rPr>
              <w:t>[2, 6,</w:t>
            </w:r>
            <w:r w:rsidR="00D5342D">
              <w:rPr>
                <w:noProof/>
              </w:rPr>
              <w:t xml:space="preserve"> 83</w:t>
            </w:r>
            <w:r w:rsidR="00692FD1">
              <w:rPr>
                <w:noProof/>
              </w:rPr>
              <w:t>]</w:t>
            </w:r>
            <w:r>
              <w:fldChar w:fldCharType="end"/>
            </w:r>
          </w:p>
        </w:tc>
        <w:tc>
          <w:tcPr>
            <w:tcW w:w="992" w:type="dxa"/>
          </w:tcPr>
          <w:p w14:paraId="1AC6661E" w14:textId="77777777" w:rsidR="00352070" w:rsidRDefault="00CF6482" w:rsidP="00CD6D1D">
            <w:pPr>
              <w:spacing w:after="0"/>
              <w:jc w:val="right"/>
            </w:pPr>
            <w:r>
              <w:t xml:space="preserve">yes </w:t>
            </w:r>
            <w:r>
              <w:fldChar w:fldCharType="begin"/>
            </w:r>
            <w:r w:rsidR="00692FD1">
              <w:instrText xml:space="preserve"> ADDIN EN.CITE &lt;EndNote&gt;&lt;Cite&gt;&lt;Author&gt;Fe&lt;/Author&gt;&lt;Year&gt;2009&lt;/Year&gt;&lt;RecNum&gt;261&lt;/RecNum&gt;&lt;DisplayText&gt;[80]&lt;/DisplayText&gt;&lt;record&gt;&lt;rec-number&gt;261&lt;/rec-number&gt;&lt;foreign-keys&gt;&lt;key app="EN" db-id="dzs0awpvexprd7etzp7v2w23vdxe0a2psxfz" timestamp="1555500775"&gt;261&lt;/key&gt;&lt;/foreign-keys&gt;&lt;ref-type name="Journal Article"&gt;17&lt;/ref-type&gt;&lt;contributors&gt;&lt;authors&gt;&lt;author&gt;Fe, Nelson Ferreira&lt;/author&gt;&lt;author&gt;Magalhaes, Laylah Kelre&lt;/author&gt;&lt;author&gt;Fe, Flavio Augusto&lt;/author&gt;&lt;author&gt;Arakian, Silvana Karina&lt;/author&gt;&lt;author&gt;Monteiro, Wuelton Marcelo&lt;/author&gt;&lt;author&gt;Vale Barbosa, Maria das Gracas&lt;/author&gt;&lt;/authors&gt;&lt;/contributors&gt;&lt;titles&gt;&lt;title&gt;Occurrences of triatomines in wild and domestic environments in the municipality of Manaus, State of Amazonas&lt;/title&gt;&lt;secondary-title&gt;Revista Da Sociedade Brasileira De Medicina Tropical&lt;/secondary-title&gt;&lt;/titles&gt;&lt;periodical&gt;&lt;full-title&gt;Revista Da Sociedade Brasileira De Medicina Tropical&lt;/full-title&gt;&lt;/periodical&gt;&lt;pages&gt;642-646&lt;/pages&gt;&lt;volume&gt;42&lt;/volume&gt;&lt;number&gt;6&lt;/number&gt;&lt;dates&gt;&lt;year&gt;2009&lt;/year&gt;&lt;pub-dates&gt;&lt;date&gt;Nov-Dec&lt;/date&gt;&lt;/pub-dates&gt;&lt;/dates&gt;&lt;isbn&gt;0037-8682&lt;/isbn&gt;&lt;accession-num&gt;WOS:000273645500006&lt;/accession-num&gt;&lt;urls&gt;&lt;related-urls&gt;&lt;url&gt;&amp;lt;Go to ISI&amp;gt;://WOS:000273645500006&lt;/url&gt;&lt;url&gt;http://www.scielo.br/pdf/rsbmt/v42n6/06.pdf&lt;/url&gt;&lt;/related-urls&gt;&lt;/urls&gt;&lt;electronic-resource-num&gt;10.1590/s0037-86822009000600006&lt;/electronic-resource-num&gt;&lt;/record&gt;&lt;/Cite&gt;&lt;/EndNote&gt;</w:instrText>
            </w:r>
            <w:r>
              <w:fldChar w:fldCharType="separate"/>
            </w:r>
            <w:r w:rsidR="00692FD1">
              <w:rPr>
                <w:noProof/>
              </w:rPr>
              <w:t>[80]</w:t>
            </w:r>
            <w:r>
              <w:fldChar w:fldCharType="end"/>
            </w:r>
          </w:p>
        </w:tc>
        <w:tc>
          <w:tcPr>
            <w:tcW w:w="3805" w:type="dxa"/>
          </w:tcPr>
          <w:p w14:paraId="48483EA7" w14:textId="77777777" w:rsidR="00352070" w:rsidRDefault="00D745FB" w:rsidP="00692FD1">
            <w:pPr>
              <w:spacing w:after="0"/>
            </w:pPr>
            <w:r>
              <w:t xml:space="preserve">Palm trees </w:t>
            </w:r>
            <w:r>
              <w:fldChar w:fldCharType="begin">
                <w:fldData xml:space="preserve">PEVuZE5vdGU+PENpdGU+PEF1dGhvcj5SaWNhcmRvLVNpbHZhPC9BdXRob3I+PFllYXI+MjAxMjwv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</w:fldData>
              </w:fldChar>
            </w:r>
            <w:r w:rsidR="00692FD1">
              <w:instrText xml:space="preserve"> ADDIN EN.CITE </w:instrText>
            </w:r>
            <w:r w:rsidR="00692FD1">
              <w:fldChar w:fldCharType="begin">
                <w:fldData xml:space="preserve">PEVuZE5vdGU+PENpdGU+PEF1dGhvcj5SaWNhcmRvLVNpbHZhPC9BdXRob3I+PFllYXI+MjAxMjwv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</w:fldData>
              </w:fldChar>
            </w:r>
            <w:r w:rsidR="00692FD1">
              <w:instrText xml:space="preserve"> ADDIN EN.CITE.DATA </w:instrText>
            </w:r>
            <w:r w:rsidR="00692FD1">
              <w:fldChar w:fldCharType="end"/>
            </w:r>
            <w:r>
              <w:fldChar w:fldCharType="separate"/>
            </w:r>
            <w:r w:rsidR="00692FD1">
              <w:rPr>
                <w:noProof/>
              </w:rPr>
              <w:t>[8</w:t>
            </w:r>
            <w:r w:rsidR="00D5342D">
              <w:rPr>
                <w:noProof/>
              </w:rPr>
              <w:t>4</w:t>
            </w:r>
            <w:r w:rsidR="00692FD1">
              <w:rPr>
                <w:noProof/>
              </w:rPr>
              <w:t>, 8</w:t>
            </w:r>
            <w:r w:rsidR="00D5342D">
              <w:rPr>
                <w:noProof/>
              </w:rPr>
              <w:t>5</w:t>
            </w:r>
            <w:r w:rsidR="00692FD1">
              <w:rPr>
                <w:noProof/>
              </w:rPr>
              <w:t>]</w:t>
            </w:r>
            <w:r>
              <w:fldChar w:fldCharType="end"/>
            </w:r>
          </w:p>
        </w:tc>
      </w:tr>
      <w:tr w:rsidR="002342DE" w14:paraId="56E54624" w14:textId="77777777" w:rsidTr="00B83912">
        <w:tc>
          <w:tcPr>
            <w:tcW w:w="1809" w:type="dxa"/>
          </w:tcPr>
          <w:p w14:paraId="6D6274C3" w14:textId="77777777" w:rsidR="00352070" w:rsidRPr="00B83912" w:rsidRDefault="00352070" w:rsidP="00352070">
            <w:pPr>
              <w:spacing w:after="0"/>
              <w:rPr>
                <w:i/>
              </w:rPr>
            </w:pPr>
            <w:proofErr w:type="spellStart"/>
            <w:r w:rsidRPr="00B83912">
              <w:rPr>
                <w:i/>
              </w:rPr>
              <w:t>Rhodnius</w:t>
            </w:r>
            <w:proofErr w:type="spellEnd"/>
            <w:r w:rsidRPr="00B83912">
              <w:rPr>
                <w:i/>
              </w:rPr>
              <w:t xml:space="preserve"> </w:t>
            </w:r>
            <w:proofErr w:type="spellStart"/>
            <w:r w:rsidRPr="00B83912">
              <w:rPr>
                <w:i/>
              </w:rPr>
              <w:t>prolixus</w:t>
            </w:r>
            <w:proofErr w:type="spellEnd"/>
            <w:r w:rsidRPr="00B83912">
              <w:rPr>
                <w:i/>
              </w:rPr>
              <w:t xml:space="preserve"> </w:t>
            </w:r>
          </w:p>
        </w:tc>
        <w:tc>
          <w:tcPr>
            <w:tcW w:w="1134" w:type="dxa"/>
          </w:tcPr>
          <w:p w14:paraId="752648CF" w14:textId="77777777" w:rsidR="00352070" w:rsidRDefault="008055DA" w:rsidP="00CD6D1D">
            <w:pPr>
              <w:spacing w:after="0"/>
              <w:jc w:val="right"/>
            </w:pPr>
            <w:r>
              <w:t xml:space="preserve">Yes </w:t>
            </w:r>
            <w:r>
              <w:fldChar w:fldCharType="begin">
                <w:fldData xml:space="preserve">PEVuZE5vdGU+PENpdGU+PEF1dGhvcj5Nb250ZW5lZ3JvPC9BdXRob3I+PFllYXI+MjAxNjwvWWVh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</w:fldData>
              </w:fldChar>
            </w:r>
            <w:r w:rsidR="00692FD1">
              <w:instrText xml:space="preserve"> ADDIN EN.CITE </w:instrText>
            </w:r>
            <w:r w:rsidR="00692FD1">
              <w:fldChar w:fldCharType="begin">
                <w:fldData xml:space="preserve">PEVuZE5vdGU+PENpdGU+PEF1dGhvcj5Nb250ZW5lZ3JvPC9BdXRob3I+PFllYXI+MjAxNjwvWWVh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</w:fldData>
              </w:fldChar>
            </w:r>
            <w:r w:rsidR="00692FD1">
              <w:instrText xml:space="preserve"> ADDIN EN.CITE.DATA </w:instrText>
            </w:r>
            <w:r w:rsidR="00692FD1">
              <w:fldChar w:fldCharType="end"/>
            </w:r>
            <w:r>
              <w:fldChar w:fldCharType="separate"/>
            </w:r>
            <w:r w:rsidR="00692FD1">
              <w:rPr>
                <w:noProof/>
              </w:rPr>
              <w:t>[49, 8</w:t>
            </w:r>
            <w:r w:rsidR="00D5342D">
              <w:rPr>
                <w:noProof/>
              </w:rPr>
              <w:t>6</w:t>
            </w:r>
            <w:r w:rsidR="00692FD1">
              <w:rPr>
                <w:noProof/>
              </w:rPr>
              <w:t>, 8</w:t>
            </w:r>
            <w:r w:rsidR="00D5342D">
              <w:rPr>
                <w:noProof/>
              </w:rPr>
              <w:t>7</w:t>
            </w:r>
            <w:r w:rsidR="00692FD1">
              <w:rPr>
                <w:noProof/>
              </w:rPr>
              <w:t>]</w:t>
            </w:r>
            <w:r>
              <w:fldChar w:fldCharType="end"/>
            </w:r>
          </w:p>
        </w:tc>
        <w:tc>
          <w:tcPr>
            <w:tcW w:w="1276" w:type="dxa"/>
          </w:tcPr>
          <w:p w14:paraId="58C423A9" w14:textId="77777777" w:rsidR="00352070" w:rsidRDefault="00D40C74" w:rsidP="00CD6D1D">
            <w:pPr>
              <w:spacing w:after="0"/>
              <w:jc w:val="right"/>
            </w:pPr>
            <w:r>
              <w:t>Yes</w:t>
            </w:r>
            <w:r w:rsidR="00774D5C">
              <w:t xml:space="preserve"> </w:t>
            </w:r>
            <w:r w:rsidR="00774D5C">
              <w:fldChar w:fldCharType="begin">
                <w:fldData xml:space="preserve">PEVuZE5vdGU+PENpdGU+PEF1dGhvcj5IZXJuYW5kZXo8L0F1dGhvcj48WWVhcj4yMDE2PC9ZZWFy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</w:fldData>
              </w:fldChar>
            </w:r>
            <w:r w:rsidR="00692FD1">
              <w:instrText xml:space="preserve"> ADDIN EN.CITE </w:instrText>
            </w:r>
            <w:r w:rsidR="00692FD1">
              <w:fldChar w:fldCharType="begin">
                <w:fldData xml:space="preserve">PEVuZE5vdGU+PENpdGU+PEF1dGhvcj5IZXJuYW5kZXo8L0F1dGhvcj48WWVhcj4yMDE2PC9ZZWFy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</w:fldData>
              </w:fldChar>
            </w:r>
            <w:r w:rsidR="00692FD1">
              <w:instrText xml:space="preserve"> ADDIN EN.CITE.DATA </w:instrText>
            </w:r>
            <w:r w:rsidR="00692FD1">
              <w:fldChar w:fldCharType="end"/>
            </w:r>
            <w:r w:rsidR="00774D5C">
              <w:fldChar w:fldCharType="separate"/>
            </w:r>
            <w:r w:rsidR="00692FD1">
              <w:rPr>
                <w:noProof/>
              </w:rPr>
              <w:t>[6, 40, 49]</w:t>
            </w:r>
            <w:r w:rsidR="00774D5C">
              <w:fldChar w:fldCharType="end"/>
            </w:r>
          </w:p>
        </w:tc>
        <w:tc>
          <w:tcPr>
            <w:tcW w:w="992" w:type="dxa"/>
          </w:tcPr>
          <w:p w14:paraId="7798EAF9" w14:textId="77777777" w:rsidR="00352070" w:rsidRDefault="00352070" w:rsidP="00CD6D1D">
            <w:pPr>
              <w:spacing w:after="0"/>
              <w:jc w:val="right"/>
            </w:pPr>
          </w:p>
        </w:tc>
        <w:tc>
          <w:tcPr>
            <w:tcW w:w="3805" w:type="dxa"/>
          </w:tcPr>
          <w:p w14:paraId="407B57D4" w14:textId="77777777" w:rsidR="00352070" w:rsidRDefault="00DB41BA" w:rsidP="00692FD1">
            <w:pPr>
              <w:spacing w:after="0"/>
            </w:pPr>
            <w:r>
              <w:t xml:space="preserve">Palm trees </w:t>
            </w:r>
            <w:r>
              <w:fldChar w:fldCharType="begin">
                <w:fldData xml:space="preserve">PEVuZE5vdGU+PENpdGU+PEF1dGhvcj5Nb3JvY29pbWE8L0F1dGhvcj48WWVhcj4yMDE4PC9ZZWFy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</w:fldData>
              </w:fldChar>
            </w:r>
            <w:r w:rsidR="00692FD1">
              <w:instrText xml:space="preserve"> ADDIN EN.CITE </w:instrText>
            </w:r>
            <w:r w:rsidR="00692FD1">
              <w:fldChar w:fldCharType="begin">
                <w:fldData xml:space="preserve">PEVuZE5vdGU+PENpdGU+PEF1dGhvcj5Nb3JvY29pbWE8L0F1dGhvcj48WWVhcj4yMDE4PC9ZZWFy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</w:fldData>
              </w:fldChar>
            </w:r>
            <w:r w:rsidR="00692FD1">
              <w:instrText xml:space="preserve"> ADDIN EN.CITE.DATA </w:instrText>
            </w:r>
            <w:r w:rsidR="00692FD1">
              <w:fldChar w:fldCharType="end"/>
            </w:r>
            <w:r>
              <w:fldChar w:fldCharType="separate"/>
            </w:r>
            <w:r w:rsidR="00692FD1">
              <w:rPr>
                <w:noProof/>
              </w:rPr>
              <w:t xml:space="preserve">[40, 54, </w:t>
            </w:r>
            <w:r w:rsidR="00D5342D">
              <w:rPr>
                <w:noProof/>
              </w:rPr>
              <w:t>70</w:t>
            </w:r>
            <w:r w:rsidR="00692FD1">
              <w:rPr>
                <w:noProof/>
              </w:rPr>
              <w:t>, 8</w:t>
            </w:r>
            <w:r w:rsidR="00D5342D">
              <w:rPr>
                <w:noProof/>
              </w:rPr>
              <w:t>8</w:t>
            </w:r>
            <w:r w:rsidR="00692FD1">
              <w:rPr>
                <w:noProof/>
              </w:rPr>
              <w:t>-</w:t>
            </w:r>
            <w:r w:rsidR="00D5342D">
              <w:rPr>
                <w:noProof/>
              </w:rPr>
              <w:t>90</w:t>
            </w:r>
            <w:r w:rsidR="00692FD1">
              <w:rPr>
                <w:noProof/>
              </w:rPr>
              <w:t>]</w:t>
            </w:r>
            <w:r>
              <w:fldChar w:fldCharType="end"/>
            </w:r>
          </w:p>
        </w:tc>
      </w:tr>
      <w:tr w:rsidR="002342DE" w14:paraId="5349B7F6" w14:textId="77777777" w:rsidTr="00B83912">
        <w:tc>
          <w:tcPr>
            <w:tcW w:w="1809" w:type="dxa"/>
          </w:tcPr>
          <w:p w14:paraId="34C0C306" w14:textId="77777777" w:rsidR="00352070" w:rsidRPr="00B83912" w:rsidRDefault="00352070" w:rsidP="00352070">
            <w:pPr>
              <w:spacing w:after="0"/>
              <w:rPr>
                <w:i/>
              </w:rPr>
            </w:pPr>
            <w:proofErr w:type="spellStart"/>
            <w:r w:rsidRPr="00B83912">
              <w:rPr>
                <w:i/>
              </w:rPr>
              <w:t>Rhodnius</w:t>
            </w:r>
            <w:proofErr w:type="spellEnd"/>
            <w:r w:rsidRPr="00B83912">
              <w:rPr>
                <w:i/>
              </w:rPr>
              <w:t xml:space="preserve"> robustus</w:t>
            </w:r>
          </w:p>
        </w:tc>
        <w:tc>
          <w:tcPr>
            <w:tcW w:w="1134" w:type="dxa"/>
          </w:tcPr>
          <w:p w14:paraId="62067EE4" w14:textId="77777777" w:rsidR="00352070" w:rsidRDefault="00352070" w:rsidP="00CD6D1D">
            <w:pPr>
              <w:spacing w:after="0"/>
              <w:jc w:val="right"/>
            </w:pPr>
          </w:p>
        </w:tc>
        <w:tc>
          <w:tcPr>
            <w:tcW w:w="1276" w:type="dxa"/>
          </w:tcPr>
          <w:p w14:paraId="2E3ED622" w14:textId="77777777" w:rsidR="00352070" w:rsidRDefault="004F214D" w:rsidP="00CD6D1D">
            <w:pPr>
              <w:spacing w:after="0"/>
              <w:jc w:val="right"/>
            </w:pPr>
            <w:r>
              <w:t xml:space="preserve">Yes </w:t>
            </w:r>
            <w:r>
              <w:fldChar w:fldCharType="begin">
                <w:fldData xml:space="preserve">PEVuZE5vdGU+PENpdGU+PEF1dGhvcj5Ccml0bzwvQXV0aG9yPjxZZWFyPjIwMTc8L1llYXI+PFJl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</w:fldData>
              </w:fldChar>
            </w:r>
            <w:r w:rsidR="00692FD1">
              <w:instrText xml:space="preserve"> ADDIN EN.CITE </w:instrText>
            </w:r>
            <w:r w:rsidR="00692FD1">
              <w:fldChar w:fldCharType="begin">
                <w:fldData xml:space="preserve">PEVuZE5vdGU+PENpdGU+PEF1dGhvcj5Ccml0bzwvQXV0aG9yPjxZZWFyPjIwMTc8L1llYXI+PFJl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</w:fldData>
              </w:fldChar>
            </w:r>
            <w:r w:rsidR="00692FD1">
              <w:instrText xml:space="preserve"> ADDIN EN.CITE.DATA </w:instrText>
            </w:r>
            <w:r w:rsidR="00692FD1">
              <w:fldChar w:fldCharType="end"/>
            </w:r>
            <w:r>
              <w:fldChar w:fldCharType="separate"/>
            </w:r>
            <w:r w:rsidR="00692FD1">
              <w:rPr>
                <w:noProof/>
              </w:rPr>
              <w:t>[2, 48, 49]</w:t>
            </w:r>
            <w:r>
              <w:fldChar w:fldCharType="end"/>
            </w:r>
          </w:p>
        </w:tc>
        <w:tc>
          <w:tcPr>
            <w:tcW w:w="992" w:type="dxa"/>
          </w:tcPr>
          <w:p w14:paraId="3BA9A002" w14:textId="77777777" w:rsidR="00352070" w:rsidRDefault="00352070" w:rsidP="00CD6D1D">
            <w:pPr>
              <w:spacing w:after="0"/>
              <w:jc w:val="right"/>
            </w:pPr>
          </w:p>
        </w:tc>
        <w:tc>
          <w:tcPr>
            <w:tcW w:w="3805" w:type="dxa"/>
          </w:tcPr>
          <w:p w14:paraId="756C3567" w14:textId="77777777" w:rsidR="00352070" w:rsidRDefault="00EB3ECB" w:rsidP="00692FD1">
            <w:pPr>
              <w:spacing w:after="0"/>
            </w:pPr>
            <w:r>
              <w:t xml:space="preserve">Palm trees </w:t>
            </w:r>
            <w:r>
              <w:fldChar w:fldCharType="begin">
                <w:fldData xml:space="preserve">PEVuZE5vdGU+PENpdGU+PEF1dGhvcj5BYmFkLUZyYW5jaDwvQXV0aG9yPjxZZWFyPjIwMTU8L1ll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</w:fldData>
              </w:fldChar>
            </w:r>
            <w:r w:rsidR="00692FD1">
              <w:instrText xml:space="preserve"> ADDIN EN.CITE </w:instrText>
            </w:r>
            <w:r w:rsidR="00692FD1">
              <w:fldChar w:fldCharType="begin">
                <w:fldData xml:space="preserve">PEVuZE5vdGU+PENpdGU+PEF1dGhvcj5BYmFkLUZyYW5jaDwvQXV0aG9yPjxZZWFyPjIwMTU8L1ll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</w:fldData>
              </w:fldChar>
            </w:r>
            <w:r w:rsidR="00692FD1">
              <w:instrText xml:space="preserve"> ADDIN EN.CITE.DATA </w:instrText>
            </w:r>
            <w:r w:rsidR="00692FD1">
              <w:fldChar w:fldCharType="end"/>
            </w:r>
            <w:r>
              <w:fldChar w:fldCharType="separate"/>
            </w:r>
            <w:r w:rsidR="00692FD1">
              <w:rPr>
                <w:noProof/>
              </w:rPr>
              <w:t>[</w:t>
            </w:r>
            <w:r w:rsidR="00D5342D">
              <w:rPr>
                <w:noProof/>
              </w:rPr>
              <w:t>70</w:t>
            </w:r>
            <w:r w:rsidR="00692FD1">
              <w:rPr>
                <w:noProof/>
              </w:rPr>
              <w:t>, 8</w:t>
            </w:r>
            <w:r w:rsidR="00D5342D">
              <w:rPr>
                <w:noProof/>
              </w:rPr>
              <w:t>5</w:t>
            </w:r>
            <w:r w:rsidR="00692FD1">
              <w:rPr>
                <w:noProof/>
              </w:rPr>
              <w:t>]</w:t>
            </w:r>
            <w:r>
              <w:fldChar w:fldCharType="end"/>
            </w:r>
          </w:p>
        </w:tc>
      </w:tr>
      <w:tr w:rsidR="002342DE" w14:paraId="0A7949D2" w14:textId="77777777" w:rsidTr="00B83912">
        <w:tc>
          <w:tcPr>
            <w:tcW w:w="1809" w:type="dxa"/>
          </w:tcPr>
          <w:p w14:paraId="4E2348D6" w14:textId="77777777" w:rsidR="00352070" w:rsidRPr="00B83912" w:rsidRDefault="00352070" w:rsidP="00352070">
            <w:pPr>
              <w:spacing w:after="0"/>
              <w:rPr>
                <w:i/>
              </w:rPr>
            </w:pPr>
            <w:r w:rsidRPr="00B83912">
              <w:rPr>
                <w:i/>
              </w:rPr>
              <w:t xml:space="preserve">Triatoma </w:t>
            </w:r>
            <w:proofErr w:type="spellStart"/>
            <w:r w:rsidRPr="00B83912">
              <w:rPr>
                <w:i/>
              </w:rPr>
              <w:t>barberi</w:t>
            </w:r>
            <w:proofErr w:type="spellEnd"/>
            <w:r w:rsidRPr="00B83912">
              <w:rPr>
                <w:i/>
              </w:rPr>
              <w:t xml:space="preserve"> </w:t>
            </w:r>
          </w:p>
        </w:tc>
        <w:tc>
          <w:tcPr>
            <w:tcW w:w="1134" w:type="dxa"/>
          </w:tcPr>
          <w:p w14:paraId="3AAE05DF" w14:textId="77777777" w:rsidR="00352070" w:rsidRDefault="00D468AA" w:rsidP="00CD6D1D">
            <w:pPr>
              <w:spacing w:after="0"/>
              <w:jc w:val="right"/>
            </w:pPr>
            <w:r>
              <w:t>Y</w:t>
            </w:r>
            <w:r w:rsidR="00FA1604">
              <w:t>es</w:t>
            </w:r>
            <w:r>
              <w:t xml:space="preserve"> </w:t>
            </w:r>
            <w:r w:rsidR="00FA1604">
              <w:t xml:space="preserve"> </w:t>
            </w:r>
            <w:r w:rsidR="00FA1604">
              <w:fldChar w:fldCharType="begin"/>
            </w:r>
            <w:r w:rsidR="00692FD1">
              <w:instrText xml:space="preserve"> ADDIN EN.CITE &lt;EndNote&gt;&lt;Cite&gt;&lt;Author&gt;Becerril&lt;/Author&gt;&lt;Year&gt;2010&lt;/Year&gt;&lt;RecNum&gt;245&lt;/RecNum&gt;&lt;DisplayText&gt;[87]&lt;/DisplayText&gt;&lt;record&gt;&lt;rec-number&gt;245&lt;/rec-number&gt;&lt;foreign-keys&gt;&lt;key app="EN" db-id="dzs0awpvexprd7etzp7v2w23vdxe0a2psxfz" timestamp="1555500775"&gt;245&lt;/key&gt;&lt;/foreign-keys&gt;&lt;ref-type name="Journal Article"&gt;17&lt;/ref-type&gt;&lt;contributors&gt;&lt;authors&gt;&lt;author&gt;Becerril, Marco A.&lt;/author&gt;&lt;author&gt;Angeles-Perez, Vidal&lt;/author&gt;&lt;author&gt;Noguez-Garcia, Julio Cr&lt;/author&gt;&lt;author&gt;Imbert-Palafox, Jose L.&lt;/author&gt;&lt;/authors&gt;&lt;/contributors&gt;&lt;titles&gt;&lt;title&gt;Transmission Risk of Trypanosoma cruzi in Metztitlan Municipality from Hidalgo State, Mexico, by Characterization of Domiciliary Units and their Entomologic Indexes&lt;/title&gt;&lt;secondary-title&gt;Neotropical Entomology&lt;/secondary-title&gt;&lt;/titles&gt;&lt;periodical&gt;&lt;full-title&gt;Neotropical Entomology&lt;/full-title&gt;&lt;/periodical&gt;&lt;pages&gt;810-817&lt;/pages&gt;&lt;volume&gt;39&lt;/volume&gt;&lt;number&gt;5&lt;/number&gt;&lt;dates&gt;&lt;year&gt;2010&lt;/year&gt;&lt;pub-dates&gt;&lt;date&gt;Sep-Oct&lt;/date&gt;&lt;/pub-dates&gt;&lt;/dates&gt;&lt;isbn&gt;1519-566X&lt;/isbn&gt;&lt;accession-num&gt;WOS:000284502300021&lt;/accession-num&gt;&lt;urls&gt;&lt;related-urls&gt;&lt;url&gt;&amp;lt;Go to ISI&amp;gt;://WOS:000284502300021&lt;/url&gt;&lt;url&gt;http://www.scielo.br/pdf/ne/v39n5/21.pdf&lt;/url&gt;&lt;/related-urls&gt;&lt;/urls&gt;&lt;electronic-resource-num&gt;10.1590/s1519-566x2010000500021&lt;/electronic-resource-num&gt;&lt;/record&gt;&lt;/Cite&gt;&lt;/EndNote&gt;</w:instrText>
            </w:r>
            <w:r w:rsidR="00FA1604">
              <w:fldChar w:fldCharType="separate"/>
            </w:r>
            <w:r w:rsidR="00692FD1">
              <w:rPr>
                <w:noProof/>
              </w:rPr>
              <w:t>[</w:t>
            </w:r>
            <w:r w:rsidR="00D5342D">
              <w:rPr>
                <w:noProof/>
              </w:rPr>
              <w:t>91</w:t>
            </w:r>
            <w:r w:rsidR="00692FD1">
              <w:rPr>
                <w:noProof/>
              </w:rPr>
              <w:t>]</w:t>
            </w:r>
            <w:r w:rsidR="00FA1604">
              <w:fldChar w:fldCharType="end"/>
            </w:r>
          </w:p>
        </w:tc>
        <w:tc>
          <w:tcPr>
            <w:tcW w:w="1276" w:type="dxa"/>
          </w:tcPr>
          <w:p w14:paraId="41240478" w14:textId="77777777" w:rsidR="00352070" w:rsidRDefault="001857FC" w:rsidP="00CD6D1D">
            <w:pPr>
              <w:spacing w:after="0"/>
              <w:jc w:val="right"/>
            </w:pPr>
            <w:r>
              <w:t xml:space="preserve">Yes </w:t>
            </w:r>
            <w:r>
              <w:fldChar w:fldCharType="begin">
                <w:fldData xml:space="preserve">PEVuZE5vdGU+PENpdGU+PEF1dGhvcj5SaXZhczwvQXV0aG9yPjxZZWFyPjIwMTg8L1llYXI+PFJl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</w:fldData>
              </w:fldChar>
            </w:r>
            <w:r w:rsidR="00692FD1">
              <w:instrText xml:space="preserve"> ADDIN EN.CITE </w:instrText>
            </w:r>
            <w:r w:rsidR="00692FD1">
              <w:fldChar w:fldCharType="begin">
                <w:fldData xml:space="preserve">PEVuZE5vdGU+PENpdGU+PEF1dGhvcj5SaXZhczwvQXV0aG9yPjxZZWFyPjIwMTg8L1llYXI+PFJl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</w:fldData>
              </w:fldChar>
            </w:r>
            <w:r w:rsidR="00692FD1">
              <w:instrText xml:space="preserve"> ADDIN EN.CITE.DATA </w:instrText>
            </w:r>
            <w:r w:rsidR="00692FD1">
              <w:fldChar w:fldCharType="end"/>
            </w:r>
            <w:r>
              <w:fldChar w:fldCharType="separate"/>
            </w:r>
            <w:r w:rsidR="00692FD1">
              <w:rPr>
                <w:noProof/>
              </w:rPr>
              <w:t>[</w:t>
            </w:r>
            <w:r w:rsidR="00D5342D">
              <w:rPr>
                <w:noProof/>
              </w:rPr>
              <w:t>92</w:t>
            </w:r>
            <w:r w:rsidR="00692FD1">
              <w:rPr>
                <w:noProof/>
              </w:rPr>
              <w:t xml:space="preserve">, </w:t>
            </w:r>
            <w:r w:rsidR="00D5342D">
              <w:rPr>
                <w:noProof/>
              </w:rPr>
              <w:t>93</w:t>
            </w:r>
            <w:r w:rsidR="00692FD1">
              <w:rPr>
                <w:noProof/>
              </w:rPr>
              <w:t>]</w:t>
            </w:r>
            <w:r>
              <w:fldChar w:fldCharType="end"/>
            </w:r>
          </w:p>
        </w:tc>
        <w:tc>
          <w:tcPr>
            <w:tcW w:w="992" w:type="dxa"/>
          </w:tcPr>
          <w:p w14:paraId="1DCC3BE0" w14:textId="77777777" w:rsidR="00352070" w:rsidRDefault="00A023DC" w:rsidP="00CD6D1D">
            <w:pPr>
              <w:spacing w:after="0"/>
              <w:jc w:val="right"/>
            </w:pPr>
            <w:r>
              <w:t xml:space="preserve">yes </w:t>
            </w:r>
            <w:r>
              <w:fldChar w:fldCharType="begin"/>
            </w:r>
            <w:r w:rsidR="00692FD1">
              <w:instrText xml:space="preserve"> ADDIN EN.CITE &lt;EndNote&gt;&lt;Cite&gt;&lt;Author&gt;Gomez-Hernandez&lt;/Author&gt;&lt;Year&gt;2008&lt;/Year&gt;&lt;RecNum&gt;290&lt;/RecNum&gt;&lt;DisplayText&gt;[90]&lt;/DisplayText&gt;&lt;record&gt;&lt;rec-number&gt;290&lt;/rec-number&gt;&lt;foreign-keys&gt;&lt;key app="EN" db-id="dzs0awpvexprd7etzp7v2w23vdxe0a2psxfz" timestamp="1555500775"&gt;290&lt;/key&gt;&lt;/foreign-keys&gt;&lt;ref-type name="Journal Article"&gt;17&lt;/ref-type&gt;&lt;contributors&gt;&lt;authors&gt;&lt;author&gt;Gomez-Hernandez, Cesar&lt;/author&gt;&lt;author&gt;Rezende-Oliveira, Karine&lt;/author&gt;&lt;author&gt;Cortes Zarate, Agustin&lt;/author&gt;&lt;author&gt;Cortes Zarate, Esperanza&lt;/author&gt;&lt;author&gt;Trujillo-Contreras, Francisco&lt;/author&gt;&lt;author&gt;Ramirez, Luis Eduardo&lt;/author&gt;&lt;/authors&gt;&lt;/contributors&gt;&lt;titles&gt;&lt;title&gt;Prevalence of triatomines (Hemiptera : Reduviidae : Triatominae) infected by Trypanosoma cruzi: seasonality and distribution in the Cienega region of the State of Jalisco, Mexico&lt;/title&gt;&lt;secondary-title&gt;Revista Da Sociedade Brasileira De Medicina Tropical&lt;/secondary-title&gt;&lt;/titles&gt;&lt;periodical&gt;&lt;full-title&gt;Revista Da Sociedade Brasileira De Medicina Tropical&lt;/full-title&gt;&lt;/periodical&gt;&lt;pages&gt;257-262&lt;/pages&gt;&lt;volume&gt;41&lt;/volume&gt;&lt;number&gt;3&lt;/number&gt;&lt;dates&gt;&lt;year&gt;2008&lt;/year&gt;&lt;pub-dates&gt;&lt;date&gt;May-Jun&lt;/date&gt;&lt;/pub-dates&gt;&lt;/dates&gt;&lt;isbn&gt;0037-8682&lt;/isbn&gt;&lt;accession-num&gt;WOS:000258695700007&lt;/accession-num&gt;&lt;urls&gt;&lt;related-urls&gt;&lt;url&gt;&amp;lt;Go to ISI&amp;gt;://WOS:000258695700007&lt;/url&gt;&lt;url&gt;http://www.scielo.br/pdf/rsbmt/v41n3/a07v41n3.pdf&lt;/url&gt;&lt;/related-urls&gt;&lt;/urls&gt;&lt;electronic-resource-num&gt;10.1590/s0037-86822008000300007&lt;/electronic-resource-num&gt;&lt;/record&gt;&lt;/Cite&gt;&lt;/EndNote&gt;</w:instrText>
            </w:r>
            <w:r>
              <w:fldChar w:fldCharType="separate"/>
            </w:r>
            <w:r w:rsidR="00692FD1">
              <w:rPr>
                <w:noProof/>
              </w:rPr>
              <w:t>[9</w:t>
            </w:r>
            <w:r w:rsidR="00D5342D">
              <w:rPr>
                <w:noProof/>
              </w:rPr>
              <w:t>4</w:t>
            </w:r>
            <w:r w:rsidR="00692FD1">
              <w:rPr>
                <w:noProof/>
              </w:rPr>
              <w:t>]</w:t>
            </w:r>
            <w:r>
              <w:fldChar w:fldCharType="end"/>
            </w:r>
          </w:p>
        </w:tc>
        <w:tc>
          <w:tcPr>
            <w:tcW w:w="3805" w:type="dxa"/>
          </w:tcPr>
          <w:p w14:paraId="3F21B068" w14:textId="77777777" w:rsidR="00352070" w:rsidRDefault="00CF6482" w:rsidP="00692FD1">
            <w:pPr>
              <w:spacing w:after="0"/>
            </w:pPr>
            <w:r>
              <w:t xml:space="preserve">Poultry coops </w:t>
            </w:r>
            <w:r>
              <w:fldChar w:fldCharType="begin"/>
            </w:r>
            <w:r w:rsidR="00692FD1">
              <w:instrText xml:space="preserve"> ADDIN EN.CITE &lt;EndNote&gt;&lt;Cite&gt;&lt;Author&gt;Alejandro Martinez-Ibarra&lt;/Author&gt;&lt;Year&gt;2010&lt;/Year&gt;&lt;RecNum&gt;255&lt;/RecNum&gt;&lt;DisplayText&gt;[91]&lt;/DisplayText&gt;&lt;record&gt;&lt;rec-number&gt;255&lt;/rec-number&gt;&lt;foreign-keys&gt;&lt;key app="EN" db-id="dzs0awpvexprd7etzp7v2w23vdxe0a2psxfz" timestamp="1555500775"&gt;255&lt;/key&gt;&lt;/foreign-keys&gt;&lt;ref-type name="Journal Article"&gt;17&lt;/ref-type&gt;&lt;contributors&gt;&lt;authors&gt;&lt;author&gt;Alejandro Martinez-Ibarra, Jose&lt;/author&gt;&lt;author&gt;Alejandro Martinez-Grant, Jorge&lt;/author&gt;&lt;author&gt;Roberto Verdugo-Cervantes, Miguel&lt;/author&gt;&lt;author&gt;Bustos-Saldana, Rafael&lt;/author&gt;&lt;author&gt;Nogueda-Torres, Benjamin&lt;/author&gt;&lt;/authors&gt;&lt;/contributors&gt;&lt;titles&gt;&lt;title&gt;Monitoring triatomid bug (Hemiptera: Reduviidae) presence by sentinel chicken coops in Southern Jalisco State, Mexico&lt;/title&gt;&lt;secondary-title&gt;Biomedica&lt;/secondary-title&gt;&lt;/titles&gt;&lt;periodical&gt;&lt;full-title&gt;Biomedica&lt;/full-title&gt;&lt;/periodical&gt;&lt;pages&gt;140-145&lt;/pages&gt;&lt;volume&gt;30&lt;/volume&gt;&lt;number&gt;1&lt;/number&gt;&lt;dates&gt;&lt;year&gt;2010&lt;/year&gt;&lt;pub-dates&gt;&lt;date&gt;Mar&lt;/date&gt;&lt;/pub-dates&gt;&lt;/dates&gt;&lt;isbn&gt;0120-4157&lt;/isbn&gt;&lt;accession-num&gt;WOS:000277976500016&lt;/accession-num&gt;&lt;urls&gt;&lt;related-urls&gt;&lt;url&gt;&amp;lt;Go to ISI&amp;gt;://WOS:000277976500016&lt;/url&gt;&lt;/related-urls&gt;&lt;/urls&gt;&lt;electronic-resource-num&gt;10.7705/biomedica.v30i1.161&lt;/electronic-resource-num&gt;&lt;/record&gt;&lt;/Cite&gt;&lt;/EndNote&gt;</w:instrText>
            </w:r>
            <w:r>
              <w:fldChar w:fldCharType="separate"/>
            </w:r>
            <w:r w:rsidR="00692FD1">
              <w:rPr>
                <w:noProof/>
              </w:rPr>
              <w:t>[9</w:t>
            </w:r>
            <w:r w:rsidR="00D5342D">
              <w:rPr>
                <w:noProof/>
              </w:rPr>
              <w:t>5</w:t>
            </w:r>
            <w:r w:rsidR="00692FD1">
              <w:rPr>
                <w:noProof/>
              </w:rPr>
              <w:t>]</w:t>
            </w:r>
            <w:r>
              <w:fldChar w:fldCharType="end"/>
            </w:r>
            <w:r w:rsidR="002342DE">
              <w:t xml:space="preserve">, Brick piles </w:t>
            </w:r>
            <w:r w:rsidR="002342DE">
              <w:fldChar w:fldCharType="begin"/>
            </w:r>
            <w:r w:rsidR="00692FD1">
              <w:instrText xml:space="preserve"> ADDIN EN.CITE &lt;EndNote&gt;&lt;Cite&gt;&lt;Author&gt;Walter&lt;/Author&gt;&lt;Year&gt;2007&lt;/Year&gt;&lt;RecNum&gt;305&lt;/RecNum&gt;&lt;DisplayText&gt;[92]&lt;/DisplayText&gt;&lt;record&gt;&lt;rec-number&gt;305&lt;/rec-number&gt;&lt;foreign-keys&gt;&lt;key app="EN" db-id="dzs0awpvexprd7etzp7v2w23vdxe0a2psxfz" timestamp="1555500776"&gt;305&lt;/key&gt;&lt;/foreign-keys&gt;&lt;ref-type name="Journal Article"&gt;17&lt;/ref-type&gt;&lt;contributors&gt;&lt;authors&gt;&lt;author&gt;Walter, Annie&lt;/author&gt;&lt;author&gt;Lozano-Kasten, Felipe&lt;/author&gt;&lt;author&gt;Bosseno, Marie-France&lt;/author&gt;&lt;author&gt;Castillo Ruvalcaba, Eloy Gualberto&lt;/author&gt;&lt;author&gt;Gutierrez, Margarita Soto&lt;/author&gt;&lt;author&gt;Montano Luna, Christian Eloy&lt;/author&gt;&lt;author&gt;Baunaure, Francoise&lt;/author&gt;&lt;author&gt;Phelinas, Pascale&lt;/author&gt;&lt;author&gt;Magallon-Gastelum, Ezeouiel&lt;/author&gt;&lt;author&gt;Breniere, Simone F.&lt;/author&gt;&lt;/authors&gt;&lt;/contributors&gt;&lt;titles&gt;&lt;title&gt;Peridomicilary habitat and risk factors for Triatoma infestation in a rural community of the Mexican occident&lt;/title&gt;&lt;secondary-title&gt;American Journal of Tropical Medicine and Hygiene&lt;/secondary-title&gt;&lt;/titles&gt;&lt;periodical&gt;&lt;full-title&gt;American Journal of Tropical Medicine and Hygiene&lt;/full-title&gt;&lt;/periodical&gt;&lt;pages&gt;508-515&lt;/pages&gt;&lt;volume&gt;76&lt;/volume&gt;&lt;number&gt;3&lt;/number&gt;&lt;dates&gt;&lt;year&gt;2007&lt;/year&gt;&lt;pub-dates&gt;&lt;date&gt;Mar&lt;/date&gt;&lt;/pub-dates&gt;&lt;/dates&gt;&lt;isbn&gt;0002-9637&lt;/isbn&gt;&lt;accession-num&gt;WOS:000244918700019&lt;/accession-num&gt;&lt;urls&gt;&lt;related-urls&gt;&lt;url&gt;&amp;lt;Go to ISI&amp;gt;://WOS:000244918700019&lt;/url&gt;&lt;/related-urls&gt;&lt;/urls&gt;&lt;electronic-resource-num&gt;10.4269/ajtmh.2007.76.508&lt;/electronic-resource-num&gt;&lt;/record&gt;&lt;/Cite&gt;&lt;/EndNote&gt;</w:instrText>
            </w:r>
            <w:r w:rsidR="002342DE">
              <w:fldChar w:fldCharType="separate"/>
            </w:r>
            <w:r w:rsidR="00692FD1">
              <w:rPr>
                <w:noProof/>
              </w:rPr>
              <w:t>[9</w:t>
            </w:r>
            <w:r w:rsidR="00D5342D">
              <w:rPr>
                <w:noProof/>
              </w:rPr>
              <w:t>6</w:t>
            </w:r>
            <w:r w:rsidR="00692FD1">
              <w:rPr>
                <w:noProof/>
              </w:rPr>
              <w:t>]</w:t>
            </w:r>
            <w:r w:rsidR="002342DE">
              <w:fldChar w:fldCharType="end"/>
            </w:r>
            <w:r w:rsidR="002342DE">
              <w:t xml:space="preserve">, Rodent nests </w:t>
            </w:r>
            <w:r w:rsidR="002342DE">
              <w:fldChar w:fldCharType="begin"/>
            </w:r>
            <w:r w:rsidR="00692FD1">
              <w:instrText xml:space="preserve"> ADDIN EN.CITE &lt;EndNote&gt;&lt;Cite&gt;&lt;Author&gt;Ramsey&lt;/Author&gt;&lt;Year&gt;2000&lt;/Year&gt;&lt;RecNum&gt;370&lt;/RecNum&gt;&lt;DisplayText&gt;[93]&lt;/DisplayText&gt;&lt;record&gt;&lt;rec-number&gt;370&lt;/rec-number&gt;&lt;foreign-keys&gt;&lt;key app="EN" db-id="dzs0awpvexprd7etzp7v2w23vdxe0a2psxfz" timestamp="1555500777"&gt;370&lt;/key&gt;&lt;/foreign-keys&gt;&lt;ref-type name="Journal Article"&gt;17&lt;/ref-type&gt;&lt;contributors&gt;&lt;authors&gt;&lt;author&gt;Ramsey, J. M.&lt;/author&gt;&lt;author&gt;Ordonez, R.&lt;/author&gt;&lt;author&gt;Cruz-Celis, A.&lt;/author&gt;&lt;author&gt;Alvear, A. L.&lt;/author&gt;&lt;author&gt;Chavez, V.&lt;/author&gt;&lt;author&gt;Lopez, R.&lt;/author&gt;&lt;author&gt;Pintor, J. R.&lt;/author&gt;&lt;author&gt;Gama, F.&lt;/author&gt;&lt;author&gt;Carrillo, S.&lt;/author&gt;&lt;/authors&gt;&lt;/contributors&gt;&lt;titles&gt;&lt;title&gt;Distribution of domestic triatominae and stratification of Chagas Disease transmission in Oaxaca, Mexico&lt;/title&gt;&lt;secondary-title&gt;Medical and Veterinary Entomology&lt;/secondary-title&gt;&lt;/titles&gt;&lt;periodical&gt;&lt;full-title&gt;Medical and Veterinary Entomology&lt;/full-title&gt;&lt;/periodical&gt;&lt;pages&gt;19-30&lt;/pages&gt;&lt;volume&gt;14&lt;/volume&gt;&lt;number&gt;1&lt;/number&gt;&lt;dates&gt;&lt;year&gt;2000&lt;/year&gt;&lt;pub-dates&gt;&lt;date&gt;Mar&lt;/date&gt;&lt;/pub-dates&gt;&lt;/dates&gt;&lt;isbn&gt;0269-283X&lt;/isbn&gt;&lt;accession-num&gt;WOS:000086260100004&lt;/accession-num&gt;&lt;urls&gt;&lt;related-urls&gt;&lt;url&gt;&amp;lt;Go to ISI&amp;gt;://WOS:000086260100004&lt;/url&gt;&lt;url&gt;https://onlinelibrary.wiley.com/doi/pdf/10.1046/j.1365-2915.2000.00214.x&lt;/url&gt;&lt;/related-urls&gt;&lt;/urls&gt;&lt;electronic-resource-num&gt;10.1046/j.1365-2915.2000.00214.x&lt;/electronic-resource-num&gt;&lt;/record&gt;&lt;/Cite&gt;&lt;/EndNote&gt;</w:instrText>
            </w:r>
            <w:r w:rsidR="002342DE">
              <w:fldChar w:fldCharType="separate"/>
            </w:r>
            <w:r w:rsidR="00692FD1">
              <w:rPr>
                <w:noProof/>
              </w:rPr>
              <w:t>[9</w:t>
            </w:r>
            <w:r w:rsidR="00D5342D">
              <w:rPr>
                <w:noProof/>
              </w:rPr>
              <w:t>7</w:t>
            </w:r>
            <w:r w:rsidR="00692FD1">
              <w:rPr>
                <w:noProof/>
              </w:rPr>
              <w:t>]</w:t>
            </w:r>
            <w:r w:rsidR="002342DE">
              <w:fldChar w:fldCharType="end"/>
            </w:r>
          </w:p>
        </w:tc>
      </w:tr>
      <w:tr w:rsidR="002342DE" w14:paraId="486321D3" w14:textId="77777777" w:rsidTr="00B83912">
        <w:tc>
          <w:tcPr>
            <w:tcW w:w="1809" w:type="dxa"/>
          </w:tcPr>
          <w:p w14:paraId="6A11AE11" w14:textId="77777777" w:rsidR="00352070" w:rsidRPr="00B83912" w:rsidRDefault="00352070" w:rsidP="00352070">
            <w:pPr>
              <w:spacing w:after="0"/>
              <w:rPr>
                <w:i/>
              </w:rPr>
            </w:pPr>
            <w:r w:rsidRPr="00B83912">
              <w:rPr>
                <w:i/>
              </w:rPr>
              <w:t xml:space="preserve">Triatoma </w:t>
            </w:r>
            <w:proofErr w:type="spellStart"/>
            <w:r w:rsidRPr="00B83912">
              <w:rPr>
                <w:i/>
              </w:rPr>
              <w:t>brasiliensis</w:t>
            </w:r>
            <w:proofErr w:type="spellEnd"/>
            <w:r w:rsidRPr="00B83912">
              <w:rPr>
                <w:i/>
              </w:rPr>
              <w:t xml:space="preserve"> </w:t>
            </w:r>
          </w:p>
        </w:tc>
        <w:tc>
          <w:tcPr>
            <w:tcW w:w="1134" w:type="dxa"/>
          </w:tcPr>
          <w:p w14:paraId="434FA588" w14:textId="77777777" w:rsidR="00352070" w:rsidRDefault="00907F35" w:rsidP="00CD6D1D">
            <w:pPr>
              <w:spacing w:after="0"/>
              <w:jc w:val="right"/>
            </w:pPr>
            <w:r>
              <w:t xml:space="preserve">Yes </w:t>
            </w:r>
            <w:r>
              <w:fldChar w:fldCharType="begin">
                <w:fldData xml:space="preserve">PEVuZE5vdGU+PENpdGU+PEF1dGhvcj5kZSBCYXJyb3MgVmFzY29uY2Vsb3MgRmlkYWxnbzwvQXV0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</w:fldData>
              </w:fldChar>
            </w:r>
            <w:r w:rsidR="00692FD1">
              <w:instrText xml:space="preserve"> ADDIN EN.CITE </w:instrText>
            </w:r>
            <w:r w:rsidR="00692FD1">
              <w:fldChar w:fldCharType="begin">
                <w:fldData xml:space="preserve">PEVuZE5vdGU+PENpdGU+PEF1dGhvcj5kZSBCYXJyb3MgVmFzY29uY2Vsb3MgRmlkYWxnbzwvQXV0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</w:fldData>
              </w:fldChar>
            </w:r>
            <w:r w:rsidR="00692FD1">
              <w:instrText xml:space="preserve"> ADDIN EN.CITE.DATA </w:instrText>
            </w:r>
            <w:r w:rsidR="00692FD1">
              <w:fldChar w:fldCharType="end"/>
            </w:r>
            <w:r>
              <w:fldChar w:fldCharType="separate"/>
            </w:r>
            <w:r w:rsidR="00692FD1">
              <w:rPr>
                <w:noProof/>
              </w:rPr>
              <w:t>[57, 9</w:t>
            </w:r>
            <w:r w:rsidR="006F3FED">
              <w:rPr>
                <w:noProof/>
              </w:rPr>
              <w:t>8</w:t>
            </w:r>
            <w:r w:rsidR="00692FD1">
              <w:rPr>
                <w:noProof/>
              </w:rPr>
              <w:t>]</w:t>
            </w:r>
            <w:r>
              <w:fldChar w:fldCharType="end"/>
            </w:r>
          </w:p>
        </w:tc>
        <w:tc>
          <w:tcPr>
            <w:tcW w:w="1276" w:type="dxa"/>
          </w:tcPr>
          <w:p w14:paraId="618E26B3" w14:textId="77777777" w:rsidR="00352070" w:rsidRDefault="00752519" w:rsidP="00CD6D1D">
            <w:pPr>
              <w:spacing w:after="0"/>
              <w:jc w:val="right"/>
            </w:pPr>
            <w:r>
              <w:t xml:space="preserve">Yes </w:t>
            </w:r>
            <w:r>
              <w:fldChar w:fldCharType="begin">
                <w:fldData xml:space="preserve">PEVuZE5vdGU+PENpdGU+PEF1dGhvcj5CZXplcnJhPC9BdXRob3I+PFllYXI+MjAxODwvWWVhcj48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==
</w:fldData>
              </w:fldChar>
            </w:r>
            <w:r w:rsidR="00692FD1">
              <w:instrText xml:space="preserve"> ADDIN EN.CITE </w:instrText>
            </w:r>
            <w:r w:rsidR="00692FD1">
              <w:fldChar w:fldCharType="begin">
                <w:fldData xml:space="preserve">PEVuZE5vdGU+PENpdGU+PEF1dGhvcj5CZXplcnJhPC9BdXRob3I+PFllYXI+MjAxODwvWWVhcj48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==
</w:fldData>
              </w:fldChar>
            </w:r>
            <w:r w:rsidR="00692FD1">
              <w:instrText xml:space="preserve"> ADDIN EN.CITE.DATA </w:instrText>
            </w:r>
            <w:r w:rsidR="00692FD1">
              <w:fldChar w:fldCharType="end"/>
            </w:r>
            <w:r>
              <w:fldChar w:fldCharType="separate"/>
            </w:r>
            <w:r w:rsidR="00692FD1">
              <w:rPr>
                <w:noProof/>
              </w:rPr>
              <w:t>[7, 57-59, 9</w:t>
            </w:r>
            <w:r w:rsidR="006F3FED">
              <w:rPr>
                <w:noProof/>
              </w:rPr>
              <w:t>9</w:t>
            </w:r>
            <w:r w:rsidR="00692FD1">
              <w:rPr>
                <w:noProof/>
              </w:rPr>
              <w:t>]</w:t>
            </w:r>
            <w:r>
              <w:fldChar w:fldCharType="end"/>
            </w:r>
          </w:p>
        </w:tc>
        <w:tc>
          <w:tcPr>
            <w:tcW w:w="992" w:type="dxa"/>
          </w:tcPr>
          <w:p w14:paraId="256F8821" w14:textId="77777777" w:rsidR="00352070" w:rsidRDefault="00352070" w:rsidP="00CD6D1D">
            <w:pPr>
              <w:spacing w:after="0"/>
              <w:jc w:val="right"/>
            </w:pPr>
          </w:p>
        </w:tc>
        <w:tc>
          <w:tcPr>
            <w:tcW w:w="3805" w:type="dxa"/>
          </w:tcPr>
          <w:p w14:paraId="42C6316E" w14:textId="77777777" w:rsidR="00352070" w:rsidRDefault="00CA799E" w:rsidP="00B83912">
            <w:pPr>
              <w:spacing w:after="0"/>
            </w:pPr>
            <w:r>
              <w:t>Livestock shelters</w:t>
            </w:r>
            <w:r w:rsidR="00775D70">
              <w:t xml:space="preserve"> </w:t>
            </w:r>
            <w:r>
              <w:fldChar w:fldCharType="begin">
                <w:fldData xml:space="preserve">PEVuZE5vdGU+PENpdGU+PEF1dGhvcj5EYWZsb24tVGVpeGVpcmE8L0F1dGhvcj48WWVhcj4yMDE5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</w:fldData>
              </w:fldChar>
            </w:r>
            <w:r w:rsidR="00692FD1">
              <w:instrText xml:space="preserve"> ADDIN EN.CITE </w:instrText>
            </w:r>
            <w:r w:rsidR="00692FD1">
              <w:fldChar w:fldCharType="begin">
                <w:fldData xml:space="preserve">PEVuZE5vdGU+PENpdGU+PEF1dGhvcj5EYWZsb24tVGVpeGVpcmE8L0F1dGhvcj48WWVhcj4yMDE5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</w:fldData>
              </w:fldChar>
            </w:r>
            <w:r w:rsidR="00692FD1">
              <w:instrText xml:space="preserve"> ADDIN EN.CITE.DATA </w:instrText>
            </w:r>
            <w:r w:rsidR="00692FD1">
              <w:fldChar w:fldCharType="end"/>
            </w:r>
            <w:r>
              <w:fldChar w:fldCharType="separate"/>
            </w:r>
            <w:r w:rsidR="00692FD1">
              <w:rPr>
                <w:noProof/>
              </w:rPr>
              <w:t xml:space="preserve">[17, 58, </w:t>
            </w:r>
            <w:r w:rsidR="006F3FED">
              <w:rPr>
                <w:noProof/>
              </w:rPr>
              <w:t>100</w:t>
            </w:r>
            <w:r w:rsidR="00692FD1">
              <w:rPr>
                <w:noProof/>
              </w:rPr>
              <w:t>]</w:t>
            </w:r>
            <w:r>
              <w:fldChar w:fldCharType="end"/>
            </w:r>
            <w:r w:rsidR="00627291">
              <w:t xml:space="preserve">, </w:t>
            </w:r>
            <w:r w:rsidR="00B83912">
              <w:t>Hen</w:t>
            </w:r>
            <w:r w:rsidR="00627291">
              <w:t xml:space="preserve"> coops </w:t>
            </w:r>
            <w:r>
              <w:fldChar w:fldCharType="begin">
                <w:fldData xml:space="preserve">PEVuZE5vdGU+PENpdGU+PEF1dGhvcj5EYWZsb24tVGVpeGVpcmE8L0F1dGhvcj48WWVhcj4yMDE5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</w:fldData>
              </w:fldChar>
            </w:r>
            <w:r w:rsidR="00692FD1">
              <w:instrText xml:space="preserve"> ADDIN EN.CITE </w:instrText>
            </w:r>
            <w:r w:rsidR="00692FD1">
              <w:fldChar w:fldCharType="begin">
                <w:fldData xml:space="preserve">PEVuZE5vdGU+PENpdGU+PEF1dGhvcj5EYWZsb24tVGVpeGVpcmE8L0F1dGhvcj48WWVhcj4yMDE5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</w:fldData>
              </w:fldChar>
            </w:r>
            <w:r w:rsidR="00692FD1">
              <w:instrText xml:space="preserve"> ADDIN EN.CITE.DATA </w:instrText>
            </w:r>
            <w:r w:rsidR="00692FD1">
              <w:fldChar w:fldCharType="end"/>
            </w:r>
            <w:r>
              <w:fldChar w:fldCharType="separate"/>
            </w:r>
            <w:r w:rsidR="00692FD1">
              <w:rPr>
                <w:noProof/>
              </w:rPr>
              <w:t xml:space="preserve">[58, </w:t>
            </w:r>
            <w:r w:rsidR="006F3FED">
              <w:rPr>
                <w:noProof/>
              </w:rPr>
              <w:t>100</w:t>
            </w:r>
            <w:r w:rsidR="00692FD1">
              <w:rPr>
                <w:noProof/>
              </w:rPr>
              <w:t>]</w:t>
            </w:r>
            <w:r>
              <w:fldChar w:fldCharType="end"/>
            </w:r>
            <w:r>
              <w:t>, Rock piles</w:t>
            </w:r>
            <w:r w:rsidR="00775D70">
              <w:t xml:space="preserve"> </w:t>
            </w:r>
            <w:r>
              <w:fldChar w:fldCharType="begin">
                <w:fldData xml:space="preserve">PEVuZE5vdGU+PENpdGU+PEF1dGhvcj5EYWZsb24tVGVpeGVpcmE8L0F1dGhvcj48WWVhcj4yMDE5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</w:fldData>
              </w:fldChar>
            </w:r>
            <w:r w:rsidR="00692FD1">
              <w:instrText xml:space="preserve"> ADDIN EN.CITE </w:instrText>
            </w:r>
            <w:r w:rsidR="00692FD1">
              <w:fldChar w:fldCharType="begin">
                <w:fldData xml:space="preserve">PEVuZE5vdGU+PENpdGU+PEF1dGhvcj5EYWZsb24tVGVpeGVpcmE8L0F1dGhvcj48WWVhcj4yMDE5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</w:fldData>
              </w:fldChar>
            </w:r>
            <w:r w:rsidR="00692FD1">
              <w:instrText xml:space="preserve"> ADDIN EN.CITE.DATA </w:instrText>
            </w:r>
            <w:r w:rsidR="00692FD1">
              <w:fldChar w:fldCharType="end"/>
            </w:r>
            <w:r>
              <w:fldChar w:fldCharType="separate"/>
            </w:r>
            <w:r w:rsidR="00692FD1">
              <w:rPr>
                <w:noProof/>
              </w:rPr>
              <w:t xml:space="preserve">[17, 58, </w:t>
            </w:r>
            <w:r w:rsidR="006F3FED">
              <w:rPr>
                <w:noProof/>
              </w:rPr>
              <w:t>100</w:t>
            </w:r>
            <w:r w:rsidR="00692FD1">
              <w:rPr>
                <w:noProof/>
              </w:rPr>
              <w:t>]</w:t>
            </w:r>
            <w:r>
              <w:fldChar w:fldCharType="end"/>
            </w:r>
            <w:r>
              <w:t xml:space="preserve">, </w:t>
            </w:r>
            <w:r w:rsidR="00EA281C">
              <w:t xml:space="preserve">Cacti </w:t>
            </w:r>
            <w:r w:rsidR="00EA281C">
              <w:fldChar w:fldCharType="begin"/>
            </w:r>
            <w:r w:rsidR="00692FD1">
              <w:instrText xml:space="preserve"> ADDIN EN.CITE &lt;EndNote&gt;&lt;Cite&gt;&lt;Author&gt;Valenca-Barbosa&lt;/Author&gt;&lt;Year&gt;2014&lt;/Year&gt;&lt;RecNum&gt;173&lt;/RecNum&gt;&lt;DisplayText&gt;[97]&lt;/DisplayText&gt;&lt;record&gt;&lt;rec-number&gt;173&lt;/rec-number&gt;&lt;foreign-keys&gt;&lt;key app="EN" db-id="dzs0awpvexprd7etzp7v2w23vdxe0a2psxfz" timestamp="1555500773"&gt;173&lt;/key&gt;&lt;/foreign-keys&gt;&lt;ref-type name="Journal Article"&gt;17&lt;/ref-type&gt;&lt;contributors&gt;&lt;authors&gt;&lt;author&gt;Valenca-Barbosa, Carolina&lt;/author&gt;&lt;author&gt;Lima, Marli M.&lt;/author&gt;&lt;author&gt;Sarquis, Otilia&lt;/author&gt;&lt;author&gt;Bezerra, Claudia M.&lt;/author&gt;&lt;author&gt;Abad-Franch, Fernando&lt;/author&gt;&lt;/authors&gt;&lt;/contributors&gt;&lt;titles&gt;&lt;title&gt;Short Report: A Common Caatinga Cactus, Pilosocereus gounellei, is an Important Ecotope of Wild Triatoma brasiliensis Populations in the Jaguaribe Valley of Northeastern Brazil&lt;/title&gt;&lt;secondary-title&gt;American Journal of Tropical Medicine and Hygiene&lt;/secondary-title&gt;&lt;/titles&gt;&lt;periodical&gt;&lt;full-title&gt;American Journal of Tropical Medicine and Hygiene&lt;/full-title&gt;&lt;/periodical&gt;&lt;pages&gt;1059-1062&lt;/pages&gt;&lt;volume&gt;90&lt;/volume&gt;&lt;number&gt;6&lt;/number&gt;&lt;dates&gt;&lt;year&gt;2014&lt;/year&gt;&lt;pub-dates&gt;&lt;date&gt;Jun&lt;/date&gt;&lt;/pub-dates&gt;&lt;/dates&gt;&lt;isbn&gt;0002-9637&lt;/isbn&gt;&lt;accession-num&gt;WOS:000336820200014&lt;/accession-num&gt;&lt;urls&gt;&lt;related-urls&gt;&lt;url&gt;&amp;lt;Go to ISI&amp;gt;://WOS:000336820200014&lt;/url&gt;&lt;/related-urls&gt;&lt;/urls&gt;&lt;electronic-resource-num&gt;10.4269/ajtmh.13-0204&lt;/electronic-resource-num&gt;&lt;/record&gt;&lt;/Cite&gt;&lt;/EndNote&gt;</w:instrText>
            </w:r>
            <w:r w:rsidR="00EA281C">
              <w:fldChar w:fldCharType="separate"/>
            </w:r>
            <w:r w:rsidR="00692FD1">
              <w:rPr>
                <w:noProof/>
              </w:rPr>
              <w:t>[</w:t>
            </w:r>
            <w:r w:rsidR="006F3FED">
              <w:rPr>
                <w:noProof/>
              </w:rPr>
              <w:t>101</w:t>
            </w:r>
            <w:r w:rsidR="00692FD1">
              <w:rPr>
                <w:noProof/>
              </w:rPr>
              <w:t>]</w:t>
            </w:r>
            <w:r w:rsidR="00EA281C">
              <w:fldChar w:fldCharType="end"/>
            </w:r>
            <w:r w:rsidR="00527000">
              <w:t xml:space="preserve">, Wood piles </w:t>
            </w:r>
            <w:r w:rsidR="00527000">
              <w:fldChar w:fldCharType="begin"/>
            </w:r>
            <w:r w:rsidR="00692FD1">
              <w:instrText xml:space="preserve"> ADDIN EN.CITE &lt;EndNote&gt;&lt;Cite&gt;&lt;Author&gt;Sarquis&lt;/Author&gt;&lt;Year&gt;2012&lt;/Year&gt;&lt;RecNum&gt;205&lt;/RecNum&gt;&lt;DisplayText&gt;[73]&lt;/DisplayText&gt;&lt;record&gt;&lt;rec-number&gt;205&lt;/rec-number&gt;&lt;foreign-keys&gt;&lt;key app="EN" db-id="dzs0awpvexprd7etzp7v2w23vdxe0a2psxfz" timestamp="1555500774"&gt;205&lt;/key&gt;&lt;/foreign-keys&gt;&lt;ref-type name="Journal Article"&gt;17&lt;/ref-type&gt;&lt;contributors&gt;&lt;authors&gt;&lt;author&gt;Sarquis, Otilia&lt;/author&gt;&lt;author&gt;Carvalho-Costa, Filipe Anibal&lt;/author&gt;&lt;author&gt;Toma, Helena Keiko&lt;/author&gt;&lt;author&gt;Georg, Ingebourg&lt;/author&gt;&lt;author&gt;Burgoa, Marcelo R.&lt;/author&gt;&lt;author&gt;Lima, Marli Maria&lt;/author&gt;&lt;/authors&gt;&lt;/contributors&gt;&lt;titles&gt;&lt;title&gt;Eco-epidemiology of Chagas disease in northeastern Brazil: Triatoma brasiliensis, T. pseudomaculata and Rhodnius nasutus in the sylvatic, peridomestic and domestic environments&lt;/title&gt;&lt;secondary-title&gt;Parasitology Research&lt;/secondary-title&gt;&lt;/titles&gt;&lt;periodical&gt;&lt;full-title&gt;Parasitology Research&lt;/full-title&gt;&lt;/periodical&gt;&lt;pages&gt;1481-1485&lt;/pages&gt;&lt;volume&gt;110&lt;/volume&gt;&lt;number&gt;4&lt;/number&gt;&lt;dates&gt;&lt;year&gt;2012&lt;/year&gt;&lt;pub-dates&gt;&lt;date&gt;Apr&lt;/date&gt;&lt;/pub-dates&gt;&lt;/dates&gt;&lt;isbn&gt;0932-0113&lt;/isbn&gt;&lt;accession-num&gt;WOS:000302814500020&lt;/accession-num&gt;&lt;urls&gt;&lt;related-urls&gt;&lt;url&gt;&amp;lt;Go to ISI&amp;gt;://WOS:000302814500020&lt;/url&gt;&lt;url&gt;https://link.springer.com/content/pdf/10.1007%2Fs00436-011-2651-6.pdf&lt;/url&gt;&lt;/related-urls&gt;&lt;/urls&gt;&lt;electronic-resource-num&gt;10.1007/s00436-011-2651-6&lt;/electronic-resource-num&gt;&lt;/record&gt;&lt;/Cite&gt;&lt;/EndNote&gt;</w:instrText>
            </w:r>
            <w:r w:rsidR="00527000">
              <w:fldChar w:fldCharType="separate"/>
            </w:r>
            <w:r w:rsidR="00692FD1">
              <w:rPr>
                <w:noProof/>
              </w:rPr>
              <w:t>[7</w:t>
            </w:r>
            <w:r w:rsidR="006F3FED">
              <w:rPr>
                <w:noProof/>
              </w:rPr>
              <w:t>4</w:t>
            </w:r>
            <w:r w:rsidR="00692FD1">
              <w:rPr>
                <w:noProof/>
              </w:rPr>
              <w:t>]</w:t>
            </w:r>
            <w:r w:rsidR="00527000">
              <w:fldChar w:fldCharType="end"/>
            </w:r>
          </w:p>
        </w:tc>
      </w:tr>
      <w:tr w:rsidR="002342DE" w14:paraId="7A3B3C41" w14:textId="77777777" w:rsidTr="00B83912">
        <w:tc>
          <w:tcPr>
            <w:tcW w:w="1809" w:type="dxa"/>
          </w:tcPr>
          <w:p w14:paraId="1E1585D4" w14:textId="77777777" w:rsidR="00352070" w:rsidRPr="00B83912" w:rsidRDefault="00352070" w:rsidP="00352070">
            <w:pPr>
              <w:spacing w:after="0"/>
              <w:rPr>
                <w:i/>
              </w:rPr>
            </w:pPr>
            <w:r w:rsidRPr="00B83912">
              <w:rPr>
                <w:i/>
              </w:rPr>
              <w:t xml:space="preserve">Triatoma </w:t>
            </w:r>
            <w:proofErr w:type="spellStart"/>
            <w:r w:rsidRPr="00B83912">
              <w:rPr>
                <w:i/>
              </w:rPr>
              <w:t>dimidiata</w:t>
            </w:r>
            <w:proofErr w:type="spellEnd"/>
            <w:r w:rsidRPr="00B83912">
              <w:rPr>
                <w:i/>
              </w:rPr>
              <w:t xml:space="preserve"> </w:t>
            </w:r>
          </w:p>
        </w:tc>
        <w:tc>
          <w:tcPr>
            <w:tcW w:w="1134" w:type="dxa"/>
          </w:tcPr>
          <w:p w14:paraId="3ABBD841" w14:textId="77777777" w:rsidR="00352070" w:rsidRDefault="00262AA1" w:rsidP="00CD6D1D">
            <w:pPr>
              <w:spacing w:after="0"/>
              <w:jc w:val="right"/>
            </w:pPr>
            <w:r>
              <w:t xml:space="preserve">Yes </w:t>
            </w:r>
            <w:r>
              <w:fldChar w:fldCharType="begin"/>
            </w:r>
            <w:r w:rsidR="00692FD1">
              <w:instrText xml:space="preserve"> ADDIN EN.CITE &lt;EndNote&gt;&lt;Cite&gt;&lt;Author&gt;Asuncion Lima-Cordon&lt;/Author&gt;&lt;Year&gt;2018&lt;/Year&gt;&lt;RecNum&gt;61&lt;/RecNum&gt;&lt;DisplayText&gt;[19]&lt;/DisplayText&gt;&lt;record&gt;&lt;rec-number&gt;61&lt;/rec-number&gt;&lt;foreign-keys&gt;&lt;key app="EN" db-id="dzs0awpvexprd7etzp7v2w23vdxe0a2psxfz" timestamp="1555500771"&gt;61&lt;/key&gt;&lt;/foreign-keys&gt;&lt;ref-type name="Journal Article"&gt;17&lt;/ref-type&gt;&lt;contributors&gt;&lt;authors&gt;&lt;author&gt;Asuncion Lima-Cordon, Raquel&lt;/author&gt;&lt;author&gt;Stevens, Lori&lt;/author&gt;&lt;author&gt;Solorzano Ortiz, Elizabeth&lt;/author&gt;&lt;author&gt;Anaite Rodas, Gabriela&lt;/author&gt;&lt;author&gt;Castellanos, Salvador&lt;/author&gt;&lt;author&gt;Rodas, Antonieta&lt;/author&gt;&lt;author&gt;Abrego, Vianney&lt;/author&gt;&lt;author&gt;Zuniga Valeriano, Concepcion&lt;/author&gt;&lt;author&gt;Carlota Monroy, Maria&lt;/author&gt;&lt;/authors&gt;&lt;/contributors&gt;&lt;titles&gt;&lt;title&gt;Implementation science: Epidemiology and feeding profiles of the Chagas vector Triatoma dimidiata prior to Ecohealth intervention for three locations in Central America&lt;/title&gt;&lt;secondary-title&gt;Plos Neglected Tropical Diseases&lt;/secondary-title&gt;&lt;/titles&gt;&lt;periodical&gt;&lt;full-title&gt;Plos Neglected Tropical Diseases&lt;/full-title&gt;&lt;/periodical&gt;&lt;volume&gt;12&lt;/volume&gt;&lt;number&gt;11&lt;/number&gt;&lt;dates&gt;&lt;year&gt;2018&lt;/year&gt;&lt;pub-dates&gt;&lt;date&gt;Nov&lt;/date&gt;&lt;/pub-dates&gt;&lt;/dates&gt;&lt;isbn&gt;1935-2735&lt;/isbn&gt;&lt;accession-num&gt;WOS:000452162500056&lt;/accession-num&gt;&lt;urls&gt;&lt;related-urls&gt;&lt;url&gt;&amp;lt;Go to ISI&amp;gt;://WOS:000452162500056&lt;/url&gt;&lt;url&gt;https://journals.plos.org/plosntds/article/file?id=10.1371/journal.pntd.0006952&amp;amp;type=printable&lt;/url&gt;&lt;/related-urls&gt;&lt;/urls&gt;&lt;custom7&gt;e0006952&lt;/custom7&gt;&lt;electronic-resource-num&gt;10.1371/journal.pntd.0006952&lt;/electronic-resource-num&gt;&lt;/record&gt;&lt;/Cite&gt;&lt;/EndNote&gt;</w:instrText>
            </w:r>
            <w:r>
              <w:fldChar w:fldCharType="separate"/>
            </w:r>
            <w:r w:rsidR="00692FD1">
              <w:rPr>
                <w:noProof/>
              </w:rPr>
              <w:t>[19]</w:t>
            </w:r>
            <w:r>
              <w:fldChar w:fldCharType="end"/>
            </w:r>
          </w:p>
        </w:tc>
        <w:tc>
          <w:tcPr>
            <w:tcW w:w="1276" w:type="dxa"/>
          </w:tcPr>
          <w:p w14:paraId="5363FEF8" w14:textId="77777777" w:rsidR="00352070" w:rsidRDefault="00262AA1" w:rsidP="00CD6D1D">
            <w:pPr>
              <w:spacing w:after="0"/>
              <w:jc w:val="right"/>
            </w:pPr>
            <w:r>
              <w:t xml:space="preserve">Yes </w:t>
            </w:r>
            <w:r>
              <w:fldChar w:fldCharType="begin">
                <w:fldData xml:space="preserve">PEVuZE5vdGU+PENpdGU+PEF1dGhvcj5Bc3VuY2lvbiBMaW1hLUNvcmRvbjwvQXV0aG9yPjxZZWFy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</w:fldData>
              </w:fldChar>
            </w:r>
            <w:r w:rsidR="00692FD1">
              <w:instrText xml:space="preserve"> ADDIN EN.CITE </w:instrText>
            </w:r>
            <w:r w:rsidR="00692FD1">
              <w:fldChar w:fldCharType="begin">
                <w:fldData xml:space="preserve">PEVuZE5vdGU+PENpdGU+PEF1dGhvcj5Bc3VuY2lvbiBMaW1hLUNvcmRvbjwvQXV0aG9yPjxZZWFy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</w:fldData>
              </w:fldChar>
            </w:r>
            <w:r w:rsidR="00692FD1">
              <w:instrText xml:space="preserve"> ADDIN EN.CITE.DATA </w:instrText>
            </w:r>
            <w:r w:rsidR="00692FD1">
              <w:fldChar w:fldCharType="end"/>
            </w:r>
            <w:r>
              <w:fldChar w:fldCharType="separate"/>
            </w:r>
            <w:r w:rsidR="00692FD1">
              <w:rPr>
                <w:noProof/>
              </w:rPr>
              <w:t>[6, 19]</w:t>
            </w:r>
            <w:r>
              <w:fldChar w:fldCharType="end"/>
            </w:r>
          </w:p>
        </w:tc>
        <w:tc>
          <w:tcPr>
            <w:tcW w:w="992" w:type="dxa"/>
          </w:tcPr>
          <w:p w14:paraId="3E394344" w14:textId="77777777" w:rsidR="00352070" w:rsidRDefault="00352070" w:rsidP="00CD6D1D">
            <w:pPr>
              <w:spacing w:after="0"/>
              <w:jc w:val="right"/>
            </w:pPr>
          </w:p>
        </w:tc>
        <w:tc>
          <w:tcPr>
            <w:tcW w:w="3805" w:type="dxa"/>
          </w:tcPr>
          <w:p w14:paraId="35D65302" w14:textId="77777777" w:rsidR="00352070" w:rsidRDefault="00407BE6" w:rsidP="00B83912">
            <w:pPr>
              <w:spacing w:after="0"/>
            </w:pPr>
            <w:r>
              <w:t xml:space="preserve">Palm trees </w:t>
            </w:r>
            <w:r>
              <w:fldChar w:fldCharType="begin">
                <w:fldData xml:space="preserve">PEVuZE5vdGU+PENpdGU+PEF1dGhvcj5TYWxjZWRvLVJpdmVyYTwvQXV0aG9yPjxZZWFyPjIwMTg8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</w:fldData>
              </w:fldChar>
            </w:r>
            <w:r w:rsidR="00692FD1">
              <w:instrText xml:space="preserve"> ADDIN EN.CITE </w:instrText>
            </w:r>
            <w:r w:rsidR="00692FD1">
              <w:fldChar w:fldCharType="begin">
                <w:fldData xml:space="preserve">PEVuZE5vdGU+PENpdGU+PEF1dGhvcj5TYWxjZWRvLVJpdmVyYTwvQXV0aG9yPjxZZWFyPjIwMTg8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</w:fldData>
              </w:fldChar>
            </w:r>
            <w:r w:rsidR="00692FD1">
              <w:instrText xml:space="preserve"> ADDIN EN.CITE.DATA </w:instrText>
            </w:r>
            <w:r w:rsidR="00692FD1">
              <w:fldChar w:fldCharType="end"/>
            </w:r>
            <w:r>
              <w:fldChar w:fldCharType="separate"/>
            </w:r>
            <w:r w:rsidR="00692FD1">
              <w:rPr>
                <w:noProof/>
              </w:rPr>
              <w:t xml:space="preserve">[11, </w:t>
            </w:r>
            <w:r w:rsidR="006F3FED">
              <w:rPr>
                <w:noProof/>
              </w:rPr>
              <w:t>81</w:t>
            </w:r>
            <w:r w:rsidR="00692FD1">
              <w:rPr>
                <w:noProof/>
              </w:rPr>
              <w:t>]</w:t>
            </w:r>
            <w:r>
              <w:fldChar w:fldCharType="end"/>
            </w:r>
            <w:r w:rsidR="00537B9E">
              <w:t xml:space="preserve">, Sylvatic </w:t>
            </w:r>
            <w:r w:rsidR="00537B9E">
              <w:fldChar w:fldCharType="begin"/>
            </w:r>
            <w:r w:rsidR="00692FD1">
              <w:instrText xml:space="preserve"> ADDIN EN.CITE &lt;EndNote&gt;&lt;Cite&gt;&lt;Author&gt;Rodriguez&lt;/Author&gt;&lt;Year&gt;2017&lt;/Year&gt;&lt;RecNum&gt;94&lt;/RecNum&gt;&lt;DisplayText&gt;[78]&lt;/DisplayText&gt;&lt;record&gt;&lt;rec-number&gt;94&lt;/rec-number&gt;&lt;foreign-keys&gt;&lt;key app="EN" db-id="dzs0awpvexprd7etzp7v2w23vdxe0a2psxfz" timestamp="1555500772"&gt;94&lt;/key&gt;&lt;/foreign-keys&gt;&lt;ref-type name="Journal Article"&gt;17&lt;/ref-type&gt;&lt;contributors&gt;&lt;authors&gt;&lt;author&gt;Rodriguez, Indra G.&lt;/author&gt;&lt;author&gt;Loaiza, Jose R.&lt;/author&gt;&lt;/authors&gt;&lt;/contributors&gt;&lt;titles&gt;&lt;title&gt;American trypanosomiasis, or Chagas disease, in Panama: a chronological synopsis of ecological and epidemiological research&lt;/title&gt;&lt;secondary-title&gt;Parasites &amp;amp; Vectors&lt;/secondary-title&gt;&lt;/titles&gt;&lt;periodical&gt;&lt;full-title&gt;Parasites &amp;amp; Vectors&lt;/full-title&gt;&lt;/periodical&gt;&lt;volume&gt;10&lt;/volume&gt;&lt;dates&gt;&lt;year&gt;2017&lt;/year&gt;&lt;pub-dates&gt;&lt;date&gt;Oct 10&lt;/date&gt;&lt;/pub-dates&gt;&lt;/dates&gt;&lt;isbn&gt;1756-3305&lt;/isbn&gt;&lt;accession-num&gt;WOS:000412693600002&lt;/accession-num&gt;&lt;urls&gt;&lt;related-urls&gt;&lt;url&gt;&amp;lt;Go to ISI&amp;gt;://WOS:000412693600002&lt;/url&gt;&lt;url&gt;https://parasitesandvectors.biomedcentral.com/track/pdf/10.1186/s13071-017-2380-5&lt;/url&gt;&lt;/related-urls&gt;&lt;/urls&gt;&lt;custom7&gt;459&lt;/custom7&gt;&lt;electronic-resource-num&gt;10.1186/s13071-017-2380-5&lt;/electronic-resource-num&gt;&lt;/record&gt;&lt;/Cite&gt;&lt;/EndNote&gt;</w:instrText>
            </w:r>
            <w:r w:rsidR="00537B9E">
              <w:fldChar w:fldCharType="separate"/>
            </w:r>
            <w:r w:rsidR="00692FD1">
              <w:rPr>
                <w:noProof/>
              </w:rPr>
              <w:t>[</w:t>
            </w:r>
            <w:r w:rsidR="006F3FED">
              <w:rPr>
                <w:noProof/>
              </w:rPr>
              <w:t>82</w:t>
            </w:r>
            <w:r w:rsidR="00692FD1">
              <w:rPr>
                <w:noProof/>
              </w:rPr>
              <w:t>]</w:t>
            </w:r>
            <w:r w:rsidR="00537B9E">
              <w:fldChar w:fldCharType="end"/>
            </w:r>
            <w:r w:rsidR="00F219BD">
              <w:t xml:space="preserve">, Caves </w:t>
            </w:r>
            <w:r w:rsidR="00F219BD">
              <w:fldChar w:fldCharType="begin"/>
            </w:r>
            <w:r w:rsidR="00692FD1">
              <w:instrText xml:space="preserve"> ADDIN EN.CITE &lt;EndNote&gt;&lt;Cite&gt;&lt;Author&gt;Stevens&lt;/Author&gt;&lt;Year&gt;2014&lt;/Year&gt;&lt;RecNum&gt;166&lt;/RecNum&gt;&lt;DisplayText&gt;[21]&lt;/DisplayText&gt;&lt;record&gt;&lt;rec-number&gt;166&lt;/rec-number&gt;&lt;foreign-keys&gt;&lt;key app="EN" db-id="dzs0awpvexprd7etzp7v2w23vdxe0a2psxfz" timestamp="1555500773"&gt;166&lt;/key&gt;&lt;/foreign-keys&gt;&lt;ref-type name="Journal Article"&gt;17&lt;/ref-type&gt;&lt;contributors&gt;&lt;authors&gt;&lt;author&gt;Stevens, Lori&lt;/author&gt;&lt;author&gt;Carlota Monroy, M.&lt;/author&gt;&lt;author&gt;Guadalupe Rodas, Antonieta&lt;/author&gt;&lt;author&gt;Dorn, Patricia L.&lt;/author&gt;&lt;/authors&gt;&lt;/contributors&gt;&lt;titles&gt;&lt;title&gt;Hunting, Swimming, and Worshiping: Human Cultural Practices Illuminate the Blood Meal Sources of Cave Dwelling Chagas Vectors (Triatoma dimidiata) in Guatemala and Belize&lt;/title&gt;&lt;secondary-title&gt;Plos Neglected Tropical Diseases&lt;/secondary-title&gt;&lt;/titles&gt;&lt;periodical&gt;&lt;full-title&gt;Plos Neglected Tropical Diseases&lt;/full-title&gt;&lt;/periodical&gt;&lt;volume&gt;8&lt;/volume&gt;&lt;number&gt;9&lt;/number&gt;&lt;dates&gt;&lt;year&gt;2014&lt;/year&gt;&lt;pub-dates&gt;&lt;date&gt;Sep&lt;/date&gt;&lt;/pub-dates&gt;&lt;/dates&gt;&lt;isbn&gt;1935-2735&lt;/isbn&gt;&lt;accession-num&gt;WOS:000342796600005&lt;/accession-num&gt;&lt;urls&gt;&lt;related-urls&gt;&lt;url&gt;&amp;lt;Go to ISI&amp;gt;://WOS:000342796600005&lt;/url&gt;&lt;url&gt;https://journals.plos.org/plosntds/article/file?id=10.1371/journal.pntd.0003047&amp;amp;type=printable&lt;/url&gt;&lt;/related-urls&gt;&lt;/urls&gt;&lt;custom7&gt;e3047&lt;/custom7&gt;&lt;electronic-resource-num&gt;10.1371/journal.pntd.0003047&lt;/electronic-resource-num&gt;&lt;/record&gt;&lt;/Cite&gt;&lt;/EndNote&gt;</w:instrText>
            </w:r>
            <w:r w:rsidR="00F219BD">
              <w:fldChar w:fldCharType="separate"/>
            </w:r>
            <w:r w:rsidR="00692FD1">
              <w:rPr>
                <w:noProof/>
              </w:rPr>
              <w:t>[21]</w:t>
            </w:r>
            <w:r w:rsidR="00F219BD">
              <w:fldChar w:fldCharType="end"/>
            </w:r>
            <w:r w:rsidR="00CE2C2A">
              <w:t xml:space="preserve">, </w:t>
            </w:r>
            <w:r w:rsidR="00B83912">
              <w:t>Hen</w:t>
            </w:r>
            <w:r w:rsidR="00CE2C2A">
              <w:t xml:space="preserve"> coops</w:t>
            </w:r>
            <w:r w:rsidR="00433B4B">
              <w:t xml:space="preserve"> </w:t>
            </w:r>
            <w:r w:rsidR="00433B4B">
              <w:fldChar w:fldCharType="begin"/>
            </w:r>
            <w:r w:rsidR="00692FD1">
              <w:instrText xml:space="preserve"> ADDIN EN.CITE &lt;EndNote&gt;&lt;Cite&gt;&lt;Author&gt;Reyes-Novelo&lt;/Author&gt;&lt;Year&gt;2013&lt;/Year&gt;&lt;RecNum&gt;188&lt;/RecNum&gt;&lt;DisplayText&gt;[98]&lt;/DisplayText&gt;&lt;record&gt;&lt;rec-number&gt;188&lt;/rec-number&gt;&lt;foreign-keys&gt;&lt;key app="EN" db-id="dzs0awpvexprd7etzp7v2w23vdxe0a2psxfz" timestamp="1555500774"&gt;188&lt;/key&gt;&lt;/foreign-keys&gt;&lt;ref-type name="Journal Article"&gt;17&lt;/ref-type&gt;&lt;contributors&gt;&lt;authors&gt;&lt;author&gt;Reyes-Novelo, E.&lt;/author&gt;&lt;author&gt;Ruiz-Pina, H.&lt;/author&gt;&lt;author&gt;Escobedo-Ortegon, J.&lt;/author&gt;&lt;author&gt;Barrera-Perez, M.&lt;/author&gt;&lt;author&gt;Manrique-Saide, P.&lt;/author&gt;&lt;author&gt;Rodriguez-Vivas, R. I.&lt;/author&gt;&lt;/authors&gt;&lt;/contributors&gt;&lt;titles&gt;&lt;title&gt;Triatoma dimidiata (Latreille) Abundance and Infection with Trypanosoma cruzi in a Rural Community of Yucatan, Mexico&lt;/title&gt;&lt;secondary-title&gt;Neotropical Entomology&lt;/secondary-title&gt;&lt;/titles&gt;&lt;periodical&gt;&lt;full-title&gt;Neotropical Entomology&lt;/full-title&gt;&lt;/periodical&gt;&lt;pages&gt;317-324&lt;/pages&gt;&lt;volume&gt;42&lt;/volume&gt;&lt;number&gt;3&lt;/number&gt;&lt;dates&gt;&lt;year&gt;2013&lt;/year&gt;&lt;pub-dates&gt;&lt;date&gt;Jun&lt;/date&gt;&lt;/pub-dates&gt;&lt;/dates&gt;&lt;isbn&gt;1519-566X&lt;/isbn&gt;&lt;accession-num&gt;WOS:000318801600014&lt;/accession-num&gt;&lt;urls&gt;&lt;related-urls&gt;&lt;url&gt;&amp;lt;Go to ISI&amp;gt;://WOS:000318801600014&lt;/url&gt;&lt;url&gt;https://link.springer.com/content/pdf/10.1007%2Fs13744-013-0120-x.pdf&lt;/url&gt;&lt;/related-urls&gt;&lt;/urls&gt;&lt;electronic-resource-num&gt;10.1007/s13744-013-0120-x&lt;/electronic-resource-num&gt;&lt;/record&gt;&lt;/Cite&gt;&lt;/EndNote&gt;</w:instrText>
            </w:r>
            <w:r w:rsidR="00433B4B">
              <w:fldChar w:fldCharType="separate"/>
            </w:r>
            <w:r w:rsidR="00692FD1">
              <w:rPr>
                <w:noProof/>
              </w:rPr>
              <w:t>[</w:t>
            </w:r>
            <w:r w:rsidR="006F3FED">
              <w:rPr>
                <w:noProof/>
              </w:rPr>
              <w:t>102</w:t>
            </w:r>
            <w:r w:rsidR="00692FD1">
              <w:rPr>
                <w:noProof/>
              </w:rPr>
              <w:t>]</w:t>
            </w:r>
            <w:r w:rsidR="00433B4B">
              <w:fldChar w:fldCharType="end"/>
            </w:r>
          </w:p>
        </w:tc>
      </w:tr>
      <w:tr w:rsidR="002342DE" w14:paraId="19DFDF19" w14:textId="77777777" w:rsidTr="00B83912">
        <w:tc>
          <w:tcPr>
            <w:tcW w:w="1809" w:type="dxa"/>
          </w:tcPr>
          <w:p w14:paraId="4D838339" w14:textId="77777777" w:rsidR="00352070" w:rsidRPr="00B83912" w:rsidRDefault="00352070" w:rsidP="00352070">
            <w:pPr>
              <w:spacing w:after="0"/>
              <w:rPr>
                <w:i/>
              </w:rPr>
            </w:pPr>
            <w:r w:rsidRPr="00B83912">
              <w:rPr>
                <w:i/>
              </w:rPr>
              <w:t xml:space="preserve">Triatoma </w:t>
            </w:r>
            <w:proofErr w:type="spellStart"/>
            <w:r w:rsidRPr="00B83912">
              <w:rPr>
                <w:i/>
              </w:rPr>
              <w:t>gerstaeckeri</w:t>
            </w:r>
            <w:proofErr w:type="spellEnd"/>
            <w:r w:rsidRPr="00B83912">
              <w:rPr>
                <w:i/>
              </w:rPr>
              <w:t xml:space="preserve"> </w:t>
            </w:r>
          </w:p>
        </w:tc>
        <w:tc>
          <w:tcPr>
            <w:tcW w:w="1134" w:type="dxa"/>
          </w:tcPr>
          <w:p w14:paraId="494DF40E" w14:textId="77777777" w:rsidR="00352070" w:rsidRDefault="007D5F1D" w:rsidP="00CD6D1D">
            <w:pPr>
              <w:spacing w:after="0"/>
              <w:jc w:val="right"/>
            </w:pPr>
            <w:r>
              <w:t xml:space="preserve">Yes </w:t>
            </w:r>
            <w:r>
              <w:fldChar w:fldCharType="begin">
                <w:fldData xml:space="preserve">PEVuZE5vdGU+PENpdGU+PEF1dGhvcj5Xb3puaWFrPC9BdXRob3I+PFllYXI+MjAxNTwvWWVhcj48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</w:fldData>
              </w:fldChar>
            </w:r>
            <w:r w:rsidR="00692FD1">
              <w:instrText xml:space="preserve"> ADDIN EN.CITE </w:instrText>
            </w:r>
            <w:r w:rsidR="00692FD1">
              <w:fldChar w:fldCharType="begin">
                <w:fldData xml:space="preserve">PEVuZE5vdGU+PENpdGU+PEF1dGhvcj5Xb3puaWFrPC9BdXRob3I+PFllYXI+MjAxNTwvWWVhcj48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</w:fldData>
              </w:fldChar>
            </w:r>
            <w:r w:rsidR="00692FD1">
              <w:instrText xml:space="preserve"> ADDIN EN.CITE.DATA </w:instrText>
            </w:r>
            <w:r w:rsidR="00692FD1">
              <w:fldChar w:fldCharType="end"/>
            </w:r>
            <w:r>
              <w:fldChar w:fldCharType="separate"/>
            </w:r>
            <w:r w:rsidR="00692FD1">
              <w:rPr>
                <w:noProof/>
              </w:rPr>
              <w:t>[</w:t>
            </w:r>
            <w:r w:rsidR="006F3FED">
              <w:rPr>
                <w:noProof/>
              </w:rPr>
              <w:t>103</w:t>
            </w:r>
            <w:r w:rsidR="00692FD1">
              <w:rPr>
                <w:noProof/>
              </w:rPr>
              <w:t>, 10</w:t>
            </w:r>
            <w:r w:rsidR="006F3FED">
              <w:rPr>
                <w:noProof/>
              </w:rPr>
              <w:t>4</w:t>
            </w:r>
            <w:r w:rsidR="00692FD1">
              <w:rPr>
                <w:noProof/>
              </w:rPr>
              <w:t>]</w:t>
            </w:r>
            <w:r>
              <w:fldChar w:fldCharType="end"/>
            </w:r>
          </w:p>
        </w:tc>
        <w:tc>
          <w:tcPr>
            <w:tcW w:w="1276" w:type="dxa"/>
          </w:tcPr>
          <w:p w14:paraId="4E988877" w14:textId="77777777" w:rsidR="00352070" w:rsidRDefault="005102D7" w:rsidP="00CD6D1D">
            <w:pPr>
              <w:spacing w:after="0"/>
              <w:jc w:val="right"/>
            </w:pPr>
            <w:r>
              <w:t xml:space="preserve">Yes </w:t>
            </w:r>
            <w:r w:rsidR="00AA7C1A">
              <w:fldChar w:fldCharType="begin">
                <w:fldData xml:space="preserve">PEVuZE5vdGU+PENpdGU+PEF1dGhvcj5DdXJ0aXMtUm9ibGVzPC9BdXRob3I+PFllYXI+MjAxODwv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</w:fldData>
              </w:fldChar>
            </w:r>
            <w:r w:rsidR="00692FD1">
              <w:instrText xml:space="preserve"> ADDIN EN.CITE </w:instrText>
            </w:r>
            <w:r w:rsidR="00692FD1">
              <w:fldChar w:fldCharType="begin">
                <w:fldData xml:space="preserve">PEVuZE5vdGU+PENpdGU+PEF1dGhvcj5DdXJ0aXMtUm9ibGVzPC9BdXRob3I+PFllYXI+MjAxODwv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</w:fldData>
              </w:fldChar>
            </w:r>
            <w:r w:rsidR="00692FD1">
              <w:instrText xml:space="preserve"> ADDIN EN.CITE.DATA </w:instrText>
            </w:r>
            <w:r w:rsidR="00692FD1">
              <w:fldChar w:fldCharType="end"/>
            </w:r>
            <w:r w:rsidR="00AA7C1A">
              <w:fldChar w:fldCharType="separate"/>
            </w:r>
            <w:r w:rsidR="00692FD1">
              <w:rPr>
                <w:noProof/>
              </w:rPr>
              <w:t>[10</w:t>
            </w:r>
            <w:r w:rsidR="006F3FED">
              <w:rPr>
                <w:noProof/>
              </w:rPr>
              <w:t>4</w:t>
            </w:r>
            <w:r w:rsidR="00692FD1">
              <w:rPr>
                <w:noProof/>
              </w:rPr>
              <w:t>-10</w:t>
            </w:r>
            <w:r w:rsidR="006F3FED">
              <w:rPr>
                <w:noProof/>
              </w:rPr>
              <w:t>6</w:t>
            </w:r>
            <w:r w:rsidR="00692FD1">
              <w:rPr>
                <w:noProof/>
              </w:rPr>
              <w:t>]</w:t>
            </w:r>
            <w:r w:rsidR="00AA7C1A">
              <w:fldChar w:fldCharType="end"/>
            </w:r>
          </w:p>
        </w:tc>
        <w:tc>
          <w:tcPr>
            <w:tcW w:w="992" w:type="dxa"/>
          </w:tcPr>
          <w:p w14:paraId="4CB80CBB" w14:textId="77777777" w:rsidR="00352070" w:rsidRDefault="00352070" w:rsidP="00CD6D1D">
            <w:pPr>
              <w:spacing w:after="0"/>
              <w:jc w:val="right"/>
            </w:pPr>
          </w:p>
        </w:tc>
        <w:tc>
          <w:tcPr>
            <w:tcW w:w="3805" w:type="dxa"/>
          </w:tcPr>
          <w:p w14:paraId="4BCD310F" w14:textId="77777777" w:rsidR="00352070" w:rsidRDefault="00AA7C1A" w:rsidP="00692FD1">
            <w:pPr>
              <w:spacing w:after="0"/>
            </w:pPr>
            <w:r>
              <w:t xml:space="preserve">Kennels </w:t>
            </w:r>
            <w:r>
              <w:fldChar w:fldCharType="begin">
                <w:fldData xml:space="preserve">PEVuZE5vdGU+PENpdGU+PEF1dGhvcj5DdXJ0aXMtUm9ibGVzPC9BdXRob3I+PFllYXI+MjAxODwv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</w:fldData>
              </w:fldChar>
            </w:r>
            <w:r w:rsidR="00692FD1">
              <w:instrText xml:space="preserve"> ADDIN EN.CITE </w:instrText>
            </w:r>
            <w:r w:rsidR="00692FD1">
              <w:fldChar w:fldCharType="begin">
                <w:fldData xml:space="preserve">PEVuZE5vdGU+PENpdGU+PEF1dGhvcj5DdXJ0aXMtUm9ibGVzPC9BdXRob3I+PFllYXI+MjAxODwv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</w:fldData>
              </w:fldChar>
            </w:r>
            <w:r w:rsidR="00692FD1">
              <w:instrText xml:space="preserve"> ADDIN EN.CITE.DATA </w:instrText>
            </w:r>
            <w:r w:rsidR="00692FD1">
              <w:fldChar w:fldCharType="end"/>
            </w:r>
            <w:r>
              <w:fldChar w:fldCharType="separate"/>
            </w:r>
            <w:r w:rsidR="00692FD1">
              <w:rPr>
                <w:noProof/>
              </w:rPr>
              <w:t>[10</w:t>
            </w:r>
            <w:r w:rsidR="006F3FED">
              <w:rPr>
                <w:noProof/>
              </w:rPr>
              <w:t>5</w:t>
            </w:r>
            <w:r w:rsidR="00692FD1">
              <w:rPr>
                <w:noProof/>
              </w:rPr>
              <w:t>, 10</w:t>
            </w:r>
            <w:r w:rsidR="006F3FED">
              <w:rPr>
                <w:noProof/>
              </w:rPr>
              <w:t>7</w:t>
            </w:r>
            <w:r w:rsidR="00692FD1">
              <w:rPr>
                <w:noProof/>
              </w:rPr>
              <w:t>]</w:t>
            </w:r>
            <w:r>
              <w:fldChar w:fldCharType="end"/>
            </w:r>
          </w:p>
        </w:tc>
      </w:tr>
      <w:tr w:rsidR="002342DE" w14:paraId="127696A6" w14:textId="77777777" w:rsidTr="00B83912">
        <w:tc>
          <w:tcPr>
            <w:tcW w:w="1809" w:type="dxa"/>
          </w:tcPr>
          <w:p w14:paraId="3C7E82F8" w14:textId="77777777" w:rsidR="00352070" w:rsidRPr="00B83912" w:rsidRDefault="00352070" w:rsidP="00352070">
            <w:pPr>
              <w:spacing w:after="0"/>
              <w:rPr>
                <w:i/>
              </w:rPr>
            </w:pPr>
            <w:r w:rsidRPr="00B83912">
              <w:rPr>
                <w:i/>
              </w:rPr>
              <w:t xml:space="preserve">Triatoma </w:t>
            </w:r>
            <w:proofErr w:type="spellStart"/>
            <w:r w:rsidRPr="00B83912">
              <w:rPr>
                <w:i/>
              </w:rPr>
              <w:t>guasayana</w:t>
            </w:r>
            <w:proofErr w:type="spellEnd"/>
          </w:p>
        </w:tc>
        <w:tc>
          <w:tcPr>
            <w:tcW w:w="1134" w:type="dxa"/>
          </w:tcPr>
          <w:p w14:paraId="5C734978" w14:textId="77777777" w:rsidR="00352070" w:rsidRDefault="00352070" w:rsidP="00CD6D1D">
            <w:pPr>
              <w:spacing w:after="0"/>
              <w:jc w:val="right"/>
            </w:pPr>
          </w:p>
        </w:tc>
        <w:tc>
          <w:tcPr>
            <w:tcW w:w="1276" w:type="dxa"/>
          </w:tcPr>
          <w:p w14:paraId="4DD67794" w14:textId="77777777" w:rsidR="00352070" w:rsidRDefault="00F86591" w:rsidP="00CD6D1D">
            <w:pPr>
              <w:spacing w:after="0"/>
              <w:jc w:val="right"/>
            </w:pPr>
            <w:r>
              <w:t xml:space="preserve">Yes </w:t>
            </w:r>
            <w:r>
              <w:fldChar w:fldCharType="begin"/>
            </w:r>
            <w:r w:rsidR="00692FD1">
              <w:instrText xml:space="preserve"> ADDIN EN.CITE &lt;EndNote&gt;&lt;Cite&gt;&lt;Author&gt;Cavallo&lt;/Author&gt;&lt;Year&gt;2016&lt;/Year&gt;&lt;RecNum&gt;121&lt;/RecNum&gt;&lt;DisplayText&gt;[104]&lt;/DisplayText&gt;&lt;record&gt;&lt;rec-number&gt;121&lt;/rec-number&gt;&lt;foreign-keys&gt;&lt;key app="EN" db-id="dzs0awpvexprd7etzp7v2w23vdxe0a2psxfz" timestamp="1555500772"&gt;121&lt;/key&gt;&lt;/foreign-keys&gt;&lt;ref-type name="Journal Article"&gt;17&lt;/ref-type&gt;&lt;contributors&gt;&lt;authors&gt;&lt;author&gt;Cavallo, Maria J.&lt;/author&gt;&lt;author&gt;Amelotti, Ivana&lt;/author&gt;&lt;author&gt;Gorla, David E.&lt;/author&gt;&lt;/authors&gt;&lt;/contributors&gt;&lt;titles&gt;&lt;title&gt;Invasion of rural houses by wild Triatominae in the arid Chaco&lt;/title&gt;&lt;secondary-title&gt;Journal of Vector Ecology&lt;/secondary-title&gt;&lt;/titles&gt;&lt;periodical&gt;&lt;full-title&gt;Journal of Vector Ecology&lt;/full-title&gt;&lt;/periodical&gt;&lt;pages&gt;97-102&lt;/pages&gt;&lt;volume&gt;41&lt;/volume&gt;&lt;number&gt;1&lt;/number&gt;&lt;dates&gt;&lt;year&gt;2016&lt;/year&gt;&lt;pub-dates&gt;&lt;date&gt;Jun&lt;/date&gt;&lt;/pub-dates&gt;&lt;/dates&gt;&lt;isbn&gt;1081-1710&lt;/isbn&gt;&lt;accession-num&gt;WOS:000377219600013&lt;/accession-num&gt;&lt;urls&gt;&lt;related-urls&gt;&lt;url&gt;&amp;lt;Go to ISI&amp;gt;://WOS:000377219600013&lt;/url&gt;&lt;url&gt;https://onlinelibrary.wiley.com/doi/pdf/10.1111/jvec.12199&lt;/url&gt;&lt;/related-urls&gt;&lt;/urls&gt;&lt;electronic-resource-num&gt;10.1111/jvec.12199&lt;/electronic-resource-num&gt;&lt;/record&gt;&lt;/Cite&gt;&lt;/EndNote&gt;</w:instrText>
            </w:r>
            <w:r>
              <w:fldChar w:fldCharType="separate"/>
            </w:r>
            <w:r w:rsidR="00692FD1">
              <w:rPr>
                <w:noProof/>
              </w:rPr>
              <w:t>[10</w:t>
            </w:r>
            <w:r w:rsidR="006F3FED">
              <w:rPr>
                <w:noProof/>
              </w:rPr>
              <w:t>8</w:t>
            </w:r>
            <w:r w:rsidR="00692FD1">
              <w:rPr>
                <w:noProof/>
              </w:rPr>
              <w:t>]</w:t>
            </w:r>
            <w:r>
              <w:fldChar w:fldCharType="end"/>
            </w:r>
          </w:p>
        </w:tc>
        <w:tc>
          <w:tcPr>
            <w:tcW w:w="992" w:type="dxa"/>
          </w:tcPr>
          <w:p w14:paraId="37B653B0" w14:textId="77777777" w:rsidR="00352070" w:rsidRDefault="00352070" w:rsidP="00CD6D1D">
            <w:pPr>
              <w:spacing w:after="0"/>
              <w:jc w:val="right"/>
            </w:pPr>
          </w:p>
        </w:tc>
        <w:tc>
          <w:tcPr>
            <w:tcW w:w="3805" w:type="dxa"/>
          </w:tcPr>
          <w:p w14:paraId="68B5687E" w14:textId="77777777" w:rsidR="00352070" w:rsidRDefault="008055DA" w:rsidP="00692FD1">
            <w:pPr>
              <w:spacing w:after="0"/>
            </w:pPr>
            <w:r>
              <w:t xml:space="preserve">Sylvatic </w:t>
            </w:r>
            <w:r>
              <w:fldChar w:fldCharType="begin"/>
            </w:r>
            <w:r w:rsidR="00692FD1">
              <w:instrText xml:space="preserve"> ADDIN EN.CITE &lt;EndNote&gt;&lt;Cite&gt;&lt;Author&gt;Abrahan&lt;/Author&gt;&lt;Year&gt;2016&lt;/Year&gt;&lt;RecNum&gt;120&lt;/RecNum&gt;&lt;DisplayText&gt;[105]&lt;/DisplayText&gt;&lt;record&gt;&lt;rec-number&gt;120&lt;/rec-number&gt;&lt;foreign-keys&gt;&lt;key app="EN" db-id="dzs0awpvexprd7etzp7v2w23vdxe0a2psxfz" timestamp="1555500772"&gt;120&lt;/key&gt;&lt;/foreign-keys&gt;&lt;ref-type name="Journal Article"&gt;17&lt;/ref-type&gt;&lt;contributors&gt;&lt;authors&gt;&lt;author&gt;Abrahan, Luciana&lt;/author&gt;&lt;author&gt;Gorla, David&lt;/author&gt;&lt;author&gt;Catala, Silvia&lt;/author&gt;&lt;/authors&gt;&lt;/contributors&gt;&lt;titles&gt;&lt;title&gt;Active dispersal of Triatoma infestans and other triatomines in the Argentinean arid Chaco before and after vector control interventions&lt;/title&gt;&lt;secondary-title&gt;Journal of Vector Ecology&lt;/secondary-title&gt;&lt;/titles&gt;&lt;periodical&gt;&lt;full-title&gt;Journal of Vector Ecology&lt;/full-title&gt;&lt;/periodical&gt;&lt;pages&gt;90-96&lt;/pages&gt;&lt;volume&gt;41&lt;/volume&gt;&lt;number&gt;1&lt;/number&gt;&lt;dates&gt;&lt;year&gt;2016&lt;/year&gt;&lt;pub-dates&gt;&lt;date&gt;Jun&lt;/date&gt;&lt;/pub-dates&gt;&lt;/dates&gt;&lt;isbn&gt;1948-7134&lt;/isbn&gt;&lt;accession-num&gt;WOS:000377219600012&lt;/accession-num&gt;&lt;urls&gt;&lt;related-urls&gt;&lt;url&gt;&amp;lt;Go to ISI&amp;gt;://WOS:000377219600012&lt;/url&gt;&lt;url&gt;https://onlinelibrary.wiley.com/doi/pdf/10.1111/jvec.12198&lt;/url&gt;&lt;/related-urls&gt;&lt;/urls&gt;&lt;electronic-resource-num&gt;10.1111/jvec.12198&lt;/electronic-resource-num&gt;&lt;/record&gt;&lt;/Cite&gt;&lt;/EndNote&gt;</w:instrText>
            </w:r>
            <w:r>
              <w:fldChar w:fldCharType="separate"/>
            </w:r>
            <w:r w:rsidR="00692FD1">
              <w:rPr>
                <w:noProof/>
              </w:rPr>
              <w:t>[10</w:t>
            </w:r>
            <w:r w:rsidR="006F3FED">
              <w:rPr>
                <w:noProof/>
              </w:rPr>
              <w:t>9</w:t>
            </w:r>
            <w:r w:rsidR="00692FD1">
              <w:rPr>
                <w:noProof/>
              </w:rPr>
              <w:t>]</w:t>
            </w:r>
            <w:r>
              <w:fldChar w:fldCharType="end"/>
            </w:r>
            <w:r>
              <w:t xml:space="preserve">, </w:t>
            </w:r>
            <w:proofErr w:type="spellStart"/>
            <w:r>
              <w:t>Peridomestic</w:t>
            </w:r>
            <w:proofErr w:type="spellEnd"/>
            <w:r>
              <w:t xml:space="preserve"> </w:t>
            </w:r>
            <w:r>
              <w:fldChar w:fldCharType="begin"/>
            </w:r>
            <w:r w:rsidR="00692FD1">
              <w:instrText xml:space="preserve"> ADDIN EN.CITE &lt;EndNote&gt;&lt;Cite&gt;&lt;Author&gt;Abrahan&lt;/Author&gt;&lt;Year&gt;2016&lt;/Year&gt;&lt;RecNum&gt;120&lt;/RecNum&gt;&lt;DisplayText&gt;[105]&lt;/DisplayText&gt;&lt;record&gt;&lt;rec-number&gt;120&lt;/rec-number&gt;&lt;foreign-keys&gt;&lt;key app="EN" db-id="dzs0awpvexprd7etzp7v2w23vdxe0a2psxfz" timestamp="1555500772"&gt;120&lt;/key&gt;&lt;/foreign-keys&gt;&lt;ref-type name="Journal Article"&gt;17&lt;/ref-type&gt;&lt;contributors&gt;&lt;authors&gt;&lt;author&gt;Abrahan, Luciana&lt;/author&gt;&lt;author&gt;Gorla, David&lt;/author&gt;&lt;author&gt;Catala, Silvia&lt;/author&gt;&lt;/authors&gt;&lt;/contributors&gt;&lt;titles&gt;&lt;title&gt;Active dispersal of Triatoma infestans and other triatomines in the Argentinean arid Chaco before and after vector control interventions&lt;/title&gt;&lt;secondary-title&gt;Journal of Vector Ecology&lt;/secondary-title&gt;&lt;/titles&gt;&lt;periodical&gt;&lt;full-title&gt;Journal of Vector Ecology&lt;/full-title&gt;&lt;/periodical&gt;&lt;pages&gt;90-96&lt;/pages&gt;&lt;volume&gt;41&lt;/volume&gt;&lt;number&gt;1&lt;/number&gt;&lt;dates&gt;&lt;year&gt;2016&lt;/year&gt;&lt;pub-dates&gt;&lt;date&gt;Jun&lt;/date&gt;&lt;/pub-dates&gt;&lt;/dates&gt;&lt;isbn&gt;1948-7134&lt;/isbn&gt;&lt;accession-num&gt;WOS:000377219600012&lt;/accession-num&gt;&lt;urls&gt;&lt;related-urls&gt;&lt;url&gt;&amp;lt;Go to ISI&amp;gt;://WOS:000377219600012&lt;/url&gt;&lt;url&gt;https://onlinelibrary.wiley.com/doi/pdf/10.1111/jvec.12198&lt;/url&gt;&lt;/related-urls&gt;&lt;/urls&gt;&lt;electronic-resource-num&gt;10.1111/jvec.12198&lt;/electronic-resource-num&gt;&lt;/record&gt;&lt;/Cite&gt;&lt;/EndNote&gt;</w:instrText>
            </w:r>
            <w:r>
              <w:fldChar w:fldCharType="separate"/>
            </w:r>
            <w:r w:rsidR="00692FD1">
              <w:rPr>
                <w:noProof/>
              </w:rPr>
              <w:t>[10</w:t>
            </w:r>
            <w:r w:rsidR="006F3FED">
              <w:rPr>
                <w:noProof/>
              </w:rPr>
              <w:t>9</w:t>
            </w:r>
            <w:r w:rsidR="00692FD1">
              <w:rPr>
                <w:noProof/>
              </w:rPr>
              <w:t>]</w:t>
            </w:r>
            <w:r>
              <w:fldChar w:fldCharType="end"/>
            </w:r>
          </w:p>
        </w:tc>
      </w:tr>
      <w:tr w:rsidR="002342DE" w14:paraId="6134E619" w14:textId="77777777" w:rsidTr="00B83912">
        <w:tc>
          <w:tcPr>
            <w:tcW w:w="1809" w:type="dxa"/>
          </w:tcPr>
          <w:p w14:paraId="6A7E0EDB" w14:textId="77777777" w:rsidR="00352070" w:rsidRPr="00B83912" w:rsidRDefault="00352070" w:rsidP="00352070">
            <w:pPr>
              <w:spacing w:after="0"/>
              <w:rPr>
                <w:i/>
              </w:rPr>
            </w:pPr>
            <w:r w:rsidRPr="00B83912">
              <w:rPr>
                <w:i/>
              </w:rPr>
              <w:t xml:space="preserve">Triatoma </w:t>
            </w:r>
            <w:proofErr w:type="spellStart"/>
            <w:r w:rsidRPr="00B83912">
              <w:rPr>
                <w:i/>
              </w:rPr>
              <w:t>infestans</w:t>
            </w:r>
            <w:proofErr w:type="spellEnd"/>
          </w:p>
        </w:tc>
        <w:tc>
          <w:tcPr>
            <w:tcW w:w="1134" w:type="dxa"/>
          </w:tcPr>
          <w:p w14:paraId="010CDC60" w14:textId="77777777" w:rsidR="00352070" w:rsidRDefault="00AC48CE" w:rsidP="00CD6D1D">
            <w:pPr>
              <w:spacing w:after="0"/>
              <w:jc w:val="right"/>
            </w:pPr>
            <w:r>
              <w:t xml:space="preserve">Yes </w:t>
            </w:r>
            <w:r>
              <w:fldChar w:fldCharType="begin">
                <w:fldData xml:space="preserve">PEVuZE5vdGU+PENpdGU+PEF1dGhvcj5MYXVyYSBDYXJiYWphbC1kZS1sYS1GdWVudGU8L0F1dGhv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</w:fldData>
              </w:fldChar>
            </w:r>
            <w:r w:rsidR="00692FD1">
              <w:instrText xml:space="preserve"> ADDIN EN.CITE </w:instrText>
            </w:r>
            <w:r w:rsidR="00692FD1">
              <w:fldChar w:fldCharType="begin">
                <w:fldData xml:space="preserve">PEVuZE5vdGU+PENpdGU+PEF1dGhvcj5MYXVyYSBDYXJiYWphbC1kZS1sYS1GdWVudGU8L0F1dGhv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</w:fldData>
              </w:fldChar>
            </w:r>
            <w:r w:rsidR="00692FD1">
              <w:instrText xml:space="preserve"> ADDIN EN.CITE.DATA </w:instrText>
            </w:r>
            <w:r w:rsidR="00692FD1">
              <w:fldChar w:fldCharType="end"/>
            </w:r>
            <w:r>
              <w:fldChar w:fldCharType="separate"/>
            </w:r>
            <w:r w:rsidR="00692FD1">
              <w:rPr>
                <w:noProof/>
              </w:rPr>
              <w:t>[29, 1</w:t>
            </w:r>
            <w:r w:rsidR="006F3FED">
              <w:rPr>
                <w:noProof/>
              </w:rPr>
              <w:t>10</w:t>
            </w:r>
            <w:r w:rsidR="00692FD1">
              <w:rPr>
                <w:noProof/>
              </w:rPr>
              <w:t>]</w:t>
            </w:r>
            <w:r>
              <w:fldChar w:fldCharType="end"/>
            </w:r>
          </w:p>
        </w:tc>
        <w:tc>
          <w:tcPr>
            <w:tcW w:w="1276" w:type="dxa"/>
          </w:tcPr>
          <w:p w14:paraId="656F092B" w14:textId="77777777" w:rsidR="00352070" w:rsidRDefault="00AC48CE" w:rsidP="00CD6D1D">
            <w:pPr>
              <w:spacing w:after="0"/>
              <w:jc w:val="right"/>
            </w:pPr>
            <w:r>
              <w:t xml:space="preserve">Yes </w:t>
            </w:r>
            <w:r>
              <w:fldChar w:fldCharType="begin">
                <w:fldData xml:space="preserve">PEVuZE5vdGU+PENpdGU+PEF1dGhvcj5MYXVyYSBDYXJiYWphbC1kZS1sYS1GdWVudGU8L0F1dGhv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</w:fldData>
              </w:fldChar>
            </w:r>
            <w:r w:rsidR="00692FD1">
              <w:instrText xml:space="preserve"> ADDIN EN.CITE </w:instrText>
            </w:r>
            <w:r w:rsidR="00692FD1">
              <w:fldChar w:fldCharType="begin">
                <w:fldData xml:space="preserve">PEVuZE5vdGU+PENpdGU+PEF1dGhvcj5MYXVyYSBDYXJiYWphbC1kZS1sYS1GdWVudGU8L0F1dGhv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</w:fldData>
              </w:fldChar>
            </w:r>
            <w:r w:rsidR="00692FD1">
              <w:instrText xml:space="preserve"> ADDIN EN.CITE.DATA </w:instrText>
            </w:r>
            <w:r w:rsidR="00692FD1">
              <w:fldChar w:fldCharType="end"/>
            </w:r>
            <w:r>
              <w:fldChar w:fldCharType="separate"/>
            </w:r>
            <w:r w:rsidR="00692FD1">
              <w:rPr>
                <w:noProof/>
              </w:rPr>
              <w:t>[29, 1</w:t>
            </w:r>
            <w:r w:rsidR="006F3FED">
              <w:rPr>
                <w:noProof/>
              </w:rPr>
              <w:t>10</w:t>
            </w:r>
            <w:r w:rsidR="00692FD1">
              <w:rPr>
                <w:noProof/>
              </w:rPr>
              <w:t>]</w:t>
            </w:r>
            <w:r>
              <w:fldChar w:fldCharType="end"/>
            </w:r>
          </w:p>
        </w:tc>
        <w:tc>
          <w:tcPr>
            <w:tcW w:w="992" w:type="dxa"/>
          </w:tcPr>
          <w:p w14:paraId="6FBF9C99" w14:textId="77777777" w:rsidR="00352070" w:rsidRDefault="00352070" w:rsidP="00CD6D1D">
            <w:pPr>
              <w:spacing w:after="0"/>
              <w:jc w:val="right"/>
            </w:pPr>
          </w:p>
        </w:tc>
        <w:tc>
          <w:tcPr>
            <w:tcW w:w="3805" w:type="dxa"/>
          </w:tcPr>
          <w:p w14:paraId="24E7870E" w14:textId="77777777" w:rsidR="00352070" w:rsidRDefault="0045627E" w:rsidP="00B83912">
            <w:pPr>
              <w:spacing w:after="0"/>
            </w:pPr>
            <w:r>
              <w:t xml:space="preserve">Domestic </w:t>
            </w:r>
            <w:r>
              <w:fldChar w:fldCharType="begin">
                <w:fldData xml:space="preserve">PEVuZE5vdGU+PENpdGU+PEF1dGhvcj5MYXVyYSBDYXJiYWphbC1kZS1sYS1GdWVudGU8L0F1dGhv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</w:fldData>
              </w:fldChar>
            </w:r>
            <w:r w:rsidR="00692FD1">
              <w:instrText xml:space="preserve"> ADDIN EN.CITE </w:instrText>
            </w:r>
            <w:r w:rsidR="00692FD1">
              <w:fldChar w:fldCharType="begin">
                <w:fldData xml:space="preserve">PEVuZE5vdGU+PENpdGU+PEF1dGhvcj5MYXVyYSBDYXJiYWphbC1kZS1sYS1GdWVudGU8L0F1dGhv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</w:fldData>
              </w:fldChar>
            </w:r>
            <w:r w:rsidR="00692FD1">
              <w:instrText xml:space="preserve"> ADDIN EN.CITE.DATA </w:instrText>
            </w:r>
            <w:r w:rsidR="00692FD1">
              <w:fldChar w:fldCharType="end"/>
            </w:r>
            <w:r>
              <w:fldChar w:fldCharType="separate"/>
            </w:r>
            <w:r w:rsidR="00692FD1">
              <w:rPr>
                <w:noProof/>
              </w:rPr>
              <w:t>[28, 29]</w:t>
            </w:r>
            <w:r>
              <w:fldChar w:fldCharType="end"/>
            </w:r>
            <w:r>
              <w:t xml:space="preserve">, </w:t>
            </w:r>
            <w:r w:rsidR="00B83912">
              <w:t>Hen</w:t>
            </w:r>
            <w:r>
              <w:t xml:space="preserve"> coops </w:t>
            </w:r>
            <w:r>
              <w:fldChar w:fldCharType="begin"/>
            </w:r>
            <w:r w:rsidR="00692FD1">
              <w:instrText xml:space="preserve"> ADDIN EN.CITE &lt;EndNote&gt;&lt;Cite&gt;&lt;Author&gt;Laura Carbajal-de-la-Fuente&lt;/Author&gt;&lt;Year&gt;2017&lt;/Year&gt;&lt;RecNum&gt;98&lt;/RecNum&gt;&lt;DisplayText&gt;[29]&lt;/DisplayText&gt;&lt;record&gt;&lt;rec-number&gt;98&lt;/rec-number&gt;&lt;foreign-keys&gt;&lt;key app="EN" db-id="dzs0awpvexprd7etzp7v2w23vdxe0a2psxfz" timestamp="1555500772"&gt;98&lt;/key&gt;&lt;/foreign-keys&gt;&lt;ref-type name="Journal Article"&gt;17&lt;/ref-type&gt;&lt;contributors&gt;&lt;authors&gt;&lt;author&gt;Laura Carbajal-de-la-Fuente, Ana&lt;/author&gt;&lt;author&gt;Mariana Provecho, Yael&lt;/author&gt;&lt;author&gt;del Pilar Fernandez, Maria&lt;/author&gt;&lt;author&gt;Victoria Cardinal, Marta&lt;/author&gt;&lt;author&gt;Lencina, Patricia&lt;/author&gt;&lt;author&gt;Spillmann, Cynthia&lt;/author&gt;&lt;author&gt;Esteban Gurtler, Ricardo&lt;/author&gt;&lt;/authors&gt;&lt;/contributors&gt;&lt;titles&gt;&lt;title&gt;The eco-epidemiology of Triatoma infestans in the temperate Monte Desert ecoregion of mid-western Argentina&lt;/title&gt;&lt;secondary-title&gt;Memorias Do Instituto Oswaldo Cruz&lt;/secondary-title&gt;&lt;/titles&gt;&lt;periodical&gt;&lt;full-title&gt;Memorias Do Instituto Oswaldo Cruz&lt;/full-title&gt;&lt;/periodical&gt;&lt;pages&gt;698-708&lt;/pages&gt;&lt;volume&gt;112&lt;/volume&gt;&lt;number&gt;10&lt;/number&gt;&lt;dates&gt;&lt;year&gt;2017&lt;/year&gt;&lt;pub-dates&gt;&lt;date&gt;Oct&lt;/date&gt;&lt;/pub-dates&gt;&lt;/dates&gt;&lt;isbn&gt;0074-0276&lt;/isbn&gt;&lt;accession-num&gt;WOS:000411575900007&lt;/accession-num&gt;&lt;urls&gt;&lt;related-urls&gt;&lt;url&gt;&amp;lt;Go to ISI&amp;gt;://WOS:000411575900007&lt;/url&gt;&lt;url&gt;http://www.scielo.br/pdf/mioc/v112n10/0074-0276-mioc-112-10-0698.pdf&lt;/url&gt;&lt;/related-urls&gt;&lt;/urls&gt;&lt;electronic-resource-num&gt;10.1590/0074-02760160519&lt;/electronic-resource-num&gt;&lt;/record&gt;&lt;/Cite&gt;&lt;/EndNote&gt;</w:instrText>
            </w:r>
            <w:r>
              <w:fldChar w:fldCharType="separate"/>
            </w:r>
            <w:r w:rsidR="00692FD1">
              <w:rPr>
                <w:noProof/>
              </w:rPr>
              <w:t>[29]</w:t>
            </w:r>
            <w:r>
              <w:fldChar w:fldCharType="end"/>
            </w:r>
            <w:r>
              <w:t xml:space="preserve">, Livestock shelters </w:t>
            </w:r>
            <w:r>
              <w:fldChar w:fldCharType="begin"/>
            </w:r>
            <w:r w:rsidR="00692FD1">
              <w:instrText xml:space="preserve"> ADDIN EN.CITE &lt;EndNote&gt;&lt;Cite&gt;&lt;Author&gt;Laura Carbajal-de-la-Fuente&lt;/Author&gt;&lt;Year&gt;2017&lt;/Year&gt;&lt;RecNum&gt;98&lt;/RecNum&gt;&lt;DisplayText&gt;[29]&lt;/DisplayText&gt;&lt;record&gt;&lt;rec-number&gt;98&lt;/rec-number&gt;&lt;foreign-keys&gt;&lt;key app="EN" db-id="dzs0awpvexprd7etzp7v2w23vdxe0a2psxfz" timestamp="1555500772"&gt;98&lt;/key&gt;&lt;/foreign-keys&gt;&lt;ref-type name="Journal Article"&gt;17&lt;/ref-type&gt;&lt;contributors&gt;&lt;authors&gt;&lt;author&gt;Laura Carbajal-de-la-Fuente, Ana&lt;/author&gt;&lt;author&gt;Mariana Provecho, Yael&lt;/author&gt;&lt;author&gt;del Pilar Fernandez, Maria&lt;/author&gt;&lt;author&gt;Victoria Cardinal, Marta&lt;/author&gt;&lt;author&gt;Lencina, Patricia&lt;/author&gt;&lt;author&gt;Spillmann, Cynthia&lt;/author&gt;&lt;author&gt;Esteban Gurtler, Ricardo&lt;/author&gt;&lt;/authors&gt;&lt;/contributors&gt;&lt;titles&gt;&lt;title&gt;The eco-epidemiology of Triatoma infestans in the temperate Monte Desert ecoregion of mid-western Argentina&lt;/title&gt;&lt;secondary-title&gt;Memorias Do Instituto Oswaldo Cruz&lt;/secondary-title&gt;&lt;/titles&gt;&lt;periodical&gt;&lt;full-title&gt;Memorias Do Instituto Oswaldo Cruz&lt;/full-title&gt;&lt;/periodical&gt;&lt;pages&gt;698-708&lt;/pages&gt;&lt;volume&gt;112&lt;/volume&gt;&lt;number&gt;10&lt;/number&gt;&lt;dates&gt;&lt;year&gt;2017&lt;/year&gt;&lt;pub-dates&gt;&lt;date&gt;Oct&lt;/date&gt;&lt;/pub-dates&gt;&lt;/dates&gt;&lt;isbn&gt;0074-0276&lt;/isbn&gt;&lt;accession-num&gt;WOS:000411575900007&lt;/accession-num&gt;&lt;urls&gt;&lt;related-urls&gt;&lt;url&gt;&amp;lt;Go to ISI&amp;gt;://WOS:000411575900007&lt;/url&gt;&lt;url&gt;http://www.scielo.br/pdf/mioc/v112n10/0074-0276-mioc-112-10-0698.pdf&lt;/url&gt;&lt;/related-urls&gt;&lt;/urls&gt;&lt;electronic-resource-num&gt;10.1590/0074-02760160519&lt;/electronic-resource-num&gt;&lt;/record&gt;&lt;/Cite&gt;&lt;/EndNote&gt;</w:instrText>
            </w:r>
            <w:r>
              <w:fldChar w:fldCharType="separate"/>
            </w:r>
            <w:r w:rsidR="00692FD1">
              <w:rPr>
                <w:noProof/>
              </w:rPr>
              <w:t>[29]</w:t>
            </w:r>
            <w:r>
              <w:fldChar w:fldCharType="end"/>
            </w:r>
            <w:r w:rsidR="00F86591">
              <w:t xml:space="preserve">, Rocky outcrops </w:t>
            </w:r>
            <w:r w:rsidR="00F86591">
              <w:fldChar w:fldCharType="begin"/>
            </w:r>
            <w:r w:rsidR="00692FD1">
              <w:instrText xml:space="preserve"> ADDIN EN.CITE &lt;EndNote&gt;&lt;Cite&gt;&lt;Author&gt;Buitrago&lt;/Author&gt;&lt;Year&gt;2016&lt;/Year&gt;&lt;RecNum&gt;122&lt;/RecNum&gt;&lt;DisplayText&gt;[28]&lt;/DisplayText&gt;&lt;record&gt;&lt;rec-number&gt;122&lt;/rec-number&gt;&lt;foreign-keys&gt;&lt;key app="EN" db-id="dzs0awpvexprd7etzp7v2w23vdxe0a2psxfz" timestamp="1555500772"&gt;122&lt;/key&gt;&lt;/foreign-keys&gt;&lt;ref-type name="Journal Article"&gt;17&lt;/ref-type&gt;&lt;contributors&gt;&lt;authors&gt;&lt;author&gt;Buitrago, Rosio&lt;/author&gt;&lt;author&gt;Bosseno, Marie-France&lt;/author&gt;&lt;author&gt;Depickere, Stephanie&lt;/author&gt;&lt;author&gt;Waleckx, Etienne&lt;/author&gt;&lt;author&gt;Salas, Renata&lt;/author&gt;&lt;author&gt;Aliaga, Claudia&lt;/author&gt;&lt;author&gt;Barnabe, Christian&lt;/author&gt;&lt;author&gt;Breniere, Simone Frederique&lt;/author&gt;&lt;/authors&gt;&lt;/contributors&gt;&lt;titles&gt;&lt;title&gt;Blood meal sources of wild and domestic Triatoma infestans (Hemiptera: Reduviidae) in Bolivia: connectivity between cycles of transmission of Trypanosoma cruzi&lt;/title&gt;&lt;secondary-title&gt;Parasites &amp;amp; Vectors&lt;/secondary-title&gt;&lt;/titles&gt;&lt;periodical&gt;&lt;full-title&gt;Parasites &amp;amp; Vectors&lt;/full-title&gt;&lt;/periodical&gt;&lt;volume&gt;9&lt;/volume&gt;&lt;dates&gt;&lt;year&gt;2016&lt;/year&gt;&lt;pub-dates&gt;&lt;date&gt;Apr 18&lt;/date&gt;&lt;/pub-dates&gt;&lt;/dates&gt;&lt;isbn&gt;1756-3305&lt;/isbn&gt;&lt;accession-num&gt;WOS:000375038500001&lt;/accession-num&gt;&lt;urls&gt;&lt;related-urls&gt;&lt;url&gt;&amp;lt;Go to ISI&amp;gt;://WOS:000375038500001&lt;/url&gt;&lt;url&gt;https://parasitesandvectors.biomedcentral.com/track/pdf/10.1186/s13071-016-1499-0&lt;/url&gt;&lt;/related-urls&gt;&lt;/urls&gt;&lt;custom7&gt;214&lt;/custom7&gt;&lt;electronic-resource-num&gt;10.1186/s13071-016-1499-0&lt;/electronic-resource-num&gt;&lt;/record&gt;&lt;/Cite&gt;&lt;/EndNote&gt;</w:instrText>
            </w:r>
            <w:r w:rsidR="00F86591">
              <w:fldChar w:fldCharType="separate"/>
            </w:r>
            <w:r w:rsidR="00692FD1">
              <w:rPr>
                <w:noProof/>
              </w:rPr>
              <w:t>[28]</w:t>
            </w:r>
            <w:r w:rsidR="00F86591">
              <w:fldChar w:fldCharType="end"/>
            </w:r>
            <w:r w:rsidR="006D7993">
              <w:t xml:space="preserve">, Hollow trees </w:t>
            </w:r>
            <w:r w:rsidR="006D7993">
              <w:fldChar w:fldCharType="begin"/>
            </w:r>
            <w:r w:rsidR="00692FD1">
              <w:instrText xml:space="preserve"> ADDIN EN.CITE &lt;EndNote&gt;&lt;Cite&gt;&lt;Author&gt;Waleckx&lt;/Author&gt;&lt;Year&gt;2012&lt;/Year&gt;&lt;RecNum&gt;208&lt;/RecNum&gt;&lt;DisplayText&gt;[56]&lt;/DisplayText&gt;&lt;record&gt;&lt;rec-number&gt;208&lt;/rec-number&gt;&lt;foreign-keys&gt;&lt;key app="EN" db-id="dzs0awpvexprd7etzp7v2w23vdxe0a2psxfz" timestamp="1555500774"&gt;208&lt;/key&gt;&lt;/foreign-keys&gt;&lt;ref-type name="Journal Article"&gt;17&lt;/ref-type&gt;&lt;contributors&gt;&lt;authors&gt;&lt;author&gt;Waleckx, Etienne&lt;/author&gt;&lt;author&gt;Depickere, Stephanie&lt;/author&gt;&lt;author&gt;Salas, Renata&lt;/author&gt;&lt;author&gt;Aliaga, Claudia&lt;/author&gt;&lt;author&gt;Monje, Marcelo&lt;/author&gt;&lt;author&gt;Calle, Hiber&lt;/author&gt;&lt;author&gt;Buitrago, Rosio&lt;/author&gt;&lt;author&gt;Noireau, Francois&lt;/author&gt;&lt;author&gt;Breniere, Simone Frederique&lt;/author&gt;&lt;/authors&gt;&lt;/contributors&gt;&lt;titles&gt;&lt;title&gt;New Discoveries of Sylvatic Triatoma infestans (Hemiptera: Reduviidae) Throughout the Bolivian Chaco&lt;/title&gt;&lt;secondary-title&gt;American Journal of Tropical Medicine and Hygiene&lt;/secondary-title&gt;&lt;/titles&gt;&lt;periodical&gt;&lt;full-title&gt;American Journal of Tropical Medicine and Hygiene&lt;/full-title&gt;&lt;/periodical&gt;&lt;pages&gt;455-458&lt;/pages&gt;&lt;volume&gt;86&lt;/volume&gt;&lt;number&gt;3&lt;/number&gt;&lt;dates&gt;&lt;year&gt;2012&lt;/year&gt;&lt;pub-dates&gt;&lt;date&gt;Mar&lt;/date&gt;&lt;/pub-dates&gt;&lt;/dates&gt;&lt;isbn&gt;0002-9637&lt;/isbn&gt;&lt;accession-num&gt;WOS:000301166000014&lt;/accession-num&gt;&lt;urls&gt;&lt;related-urls&gt;&lt;url&gt;&amp;lt;Go to ISI&amp;gt;://WOS:000301166000014&lt;/url&gt;&lt;/related-urls&gt;&lt;/urls&gt;&lt;electronic-resource-num&gt;10.4269/ajtmh.2012.11-0205&lt;/electronic-resource-num&gt;&lt;/record&gt;&lt;/Cite&gt;&lt;/EndNote&gt;</w:instrText>
            </w:r>
            <w:r w:rsidR="006D7993">
              <w:fldChar w:fldCharType="separate"/>
            </w:r>
            <w:r w:rsidR="00692FD1">
              <w:rPr>
                <w:noProof/>
              </w:rPr>
              <w:t>[56]</w:t>
            </w:r>
            <w:r w:rsidR="006D7993">
              <w:fldChar w:fldCharType="end"/>
            </w:r>
          </w:p>
        </w:tc>
      </w:tr>
      <w:tr w:rsidR="002342DE" w14:paraId="1CAD9339" w14:textId="77777777" w:rsidTr="00B83912">
        <w:tc>
          <w:tcPr>
            <w:tcW w:w="1809" w:type="dxa"/>
          </w:tcPr>
          <w:p w14:paraId="456C27E5" w14:textId="77777777" w:rsidR="00352070" w:rsidRPr="00B83912" w:rsidRDefault="00352070" w:rsidP="00352070">
            <w:pPr>
              <w:spacing w:after="0"/>
              <w:rPr>
                <w:i/>
              </w:rPr>
            </w:pPr>
            <w:r w:rsidRPr="00B83912">
              <w:rPr>
                <w:i/>
              </w:rPr>
              <w:lastRenderedPageBreak/>
              <w:t xml:space="preserve">Triatoma </w:t>
            </w:r>
            <w:proofErr w:type="spellStart"/>
            <w:r w:rsidRPr="00B83912">
              <w:rPr>
                <w:i/>
              </w:rPr>
              <w:t>longipennis</w:t>
            </w:r>
            <w:proofErr w:type="spellEnd"/>
            <w:r w:rsidRPr="00B83912">
              <w:rPr>
                <w:i/>
              </w:rPr>
              <w:t xml:space="preserve"> </w:t>
            </w:r>
          </w:p>
        </w:tc>
        <w:tc>
          <w:tcPr>
            <w:tcW w:w="1134" w:type="dxa"/>
          </w:tcPr>
          <w:p w14:paraId="61435BB9" w14:textId="77777777" w:rsidR="00352070" w:rsidRDefault="00FA1604" w:rsidP="00CD6D1D">
            <w:pPr>
              <w:spacing w:after="0"/>
              <w:jc w:val="right"/>
            </w:pPr>
            <w:r>
              <w:t xml:space="preserve">Yes </w:t>
            </w:r>
            <w:r>
              <w:fldChar w:fldCharType="begin"/>
            </w:r>
            <w:r w:rsidR="00692FD1">
              <w:instrText xml:space="preserve"> ADDIN EN.CITE &lt;EndNote&gt;&lt;Cite&gt;&lt;Author&gt;Breniere&lt;/Author&gt;&lt;Year&gt;2004&lt;/Year&gt;&lt;RecNum&gt;338&lt;/RecNum&gt;&lt;DisplayText&gt;[89]&lt;/DisplayText&gt;&lt;record&gt;&lt;rec-number&gt;338&lt;/rec-number&gt;&lt;foreign-keys&gt;&lt;key app="EN" db-id="dzs0awpvexprd7etzp7v2w23vdxe0a2psxfz" timestamp="1555500776"&gt;338&lt;/key&gt;&lt;/foreign-keys&gt;&lt;ref-type name="Journal Article"&gt;17&lt;/ref-type&gt;&lt;contributors&gt;&lt;authors&gt;&lt;author&gt;Breniere, S. F.&lt;/author&gt;&lt;author&gt;Pietrokosky, S.&lt;/author&gt;&lt;author&gt;Gastelum, E. M.&lt;/author&gt;&lt;author&gt;Bosseno, M. F.&lt;/author&gt;&lt;author&gt;Soto, M. M.&lt;/author&gt;&lt;author&gt;Ouaissi, A.&lt;/author&gt;&lt;author&gt;Kasten, F. L.&lt;/author&gt;&lt;author&gt;Wisnivesky-Colli, C.&lt;/author&gt;&lt;/authors&gt;&lt;/contributors&gt;&lt;titles&gt;&lt;title&gt;Feeding patterns of Triatoma longipennis Usinger (Hemiptera, Reduviidae) in peridomestic habitats of a rural community in Jalisco State, Mexico&lt;/title&gt;&lt;secondary-title&gt;Journal of Medical Entomology&lt;/secondary-title&gt;&lt;/titles&gt;&lt;periodical&gt;&lt;full-title&gt;Journal of Medical Entomology&lt;/full-title&gt;&lt;/periodical&gt;&lt;pages&gt;1015-1020&lt;/pages&gt;&lt;volume&gt;41&lt;/volume&gt;&lt;number&gt;6&lt;/number&gt;&lt;dates&gt;&lt;year&gt;2004&lt;/year&gt;&lt;pub-dates&gt;&lt;date&gt;Nov&lt;/date&gt;&lt;/pub-dates&gt;&lt;/dates&gt;&lt;isbn&gt;0022-2585&lt;/isbn&gt;&lt;accession-num&gt;WOS:000225274700003&lt;/accession-num&gt;&lt;urls&gt;&lt;related-urls&gt;&lt;url&gt;&amp;lt;Go to ISI&amp;gt;://WOS:000225274700003&lt;/url&gt;&lt;/related-urls&gt;&lt;/urls&gt;&lt;electronic-resource-num&gt;10.1603/0022-2585-41.6.1015&lt;/electronic-resource-num&gt;&lt;/record&gt;&lt;/Cite&gt;&lt;/EndNote&gt;</w:instrText>
            </w:r>
            <w:r>
              <w:fldChar w:fldCharType="separate"/>
            </w:r>
            <w:r w:rsidR="00692FD1">
              <w:rPr>
                <w:noProof/>
              </w:rPr>
              <w:t>[</w:t>
            </w:r>
            <w:r w:rsidR="006F3FED">
              <w:rPr>
                <w:noProof/>
              </w:rPr>
              <w:t>93</w:t>
            </w:r>
            <w:r w:rsidR="00692FD1">
              <w:rPr>
                <w:noProof/>
              </w:rPr>
              <w:t>]</w:t>
            </w:r>
            <w:r>
              <w:fldChar w:fldCharType="end"/>
            </w:r>
          </w:p>
        </w:tc>
        <w:tc>
          <w:tcPr>
            <w:tcW w:w="1276" w:type="dxa"/>
          </w:tcPr>
          <w:p w14:paraId="7022B8BF" w14:textId="77777777" w:rsidR="00352070" w:rsidRDefault="00D36377" w:rsidP="00CD6D1D">
            <w:pPr>
              <w:spacing w:after="0"/>
              <w:jc w:val="right"/>
            </w:pPr>
            <w:r>
              <w:t xml:space="preserve">Yes </w:t>
            </w:r>
            <w:r>
              <w:fldChar w:fldCharType="begin">
                <w:fldData xml:space="preserve">PEVuZE5vdGU+PENpdGU+PEF1dGhvcj5HdXJnZWwtR29uY2FsdmVzPC9BdXRob3I+PFllYXI+MjAx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</w:fldData>
              </w:fldChar>
            </w:r>
            <w:r w:rsidR="00692FD1">
              <w:instrText xml:space="preserve"> ADDIN EN.CITE </w:instrText>
            </w:r>
            <w:r w:rsidR="00692FD1">
              <w:fldChar w:fldCharType="begin">
                <w:fldData xml:space="preserve">PEVuZE5vdGU+PENpdGU+PEF1dGhvcj5HdXJnZWwtR29uY2FsdmVzPC9BdXRob3I+PFllYXI+MjAx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</w:fldData>
              </w:fldChar>
            </w:r>
            <w:r w:rsidR="00692FD1">
              <w:instrText xml:space="preserve"> ADDIN EN.CITE.DATA </w:instrText>
            </w:r>
            <w:r w:rsidR="00692FD1">
              <w:fldChar w:fldCharType="end"/>
            </w:r>
            <w:r>
              <w:fldChar w:fldCharType="separate"/>
            </w:r>
            <w:r w:rsidR="00692FD1">
              <w:rPr>
                <w:noProof/>
              </w:rPr>
              <w:t>[1</w:t>
            </w:r>
            <w:r w:rsidR="006F3FED">
              <w:rPr>
                <w:noProof/>
              </w:rPr>
              <w:t>11</w:t>
            </w:r>
            <w:r w:rsidR="00692FD1">
              <w:rPr>
                <w:noProof/>
              </w:rPr>
              <w:t>, 1</w:t>
            </w:r>
            <w:r w:rsidR="006F3FED">
              <w:rPr>
                <w:noProof/>
              </w:rPr>
              <w:t>12</w:t>
            </w:r>
            <w:r w:rsidR="00692FD1">
              <w:rPr>
                <w:noProof/>
              </w:rPr>
              <w:t>]</w:t>
            </w:r>
            <w:r>
              <w:fldChar w:fldCharType="end"/>
            </w:r>
          </w:p>
        </w:tc>
        <w:tc>
          <w:tcPr>
            <w:tcW w:w="992" w:type="dxa"/>
          </w:tcPr>
          <w:p w14:paraId="7F1670D8" w14:textId="77777777" w:rsidR="00352070" w:rsidRDefault="00A023DC" w:rsidP="00CD6D1D">
            <w:pPr>
              <w:spacing w:after="0"/>
              <w:jc w:val="right"/>
            </w:pPr>
            <w:r>
              <w:t xml:space="preserve">yes </w:t>
            </w:r>
            <w:r>
              <w:fldChar w:fldCharType="begin"/>
            </w:r>
            <w:r w:rsidR="00692FD1">
              <w:instrText xml:space="preserve"> ADDIN EN.CITE &lt;EndNote&gt;&lt;Cite&gt;&lt;Author&gt;Gomez-Hernandez&lt;/Author&gt;&lt;Year&gt;2008&lt;/Year&gt;&lt;RecNum&gt;290&lt;/RecNum&gt;&lt;DisplayText&gt;[90]&lt;/DisplayText&gt;&lt;record&gt;&lt;rec-number&gt;290&lt;/rec-number&gt;&lt;foreign-keys&gt;&lt;key app="EN" db-id="dzs0awpvexprd7etzp7v2w23vdxe0a2psxfz" timestamp="1555500775"&gt;290&lt;/key&gt;&lt;/foreign-keys&gt;&lt;ref-type name="Journal Article"&gt;17&lt;/ref-type&gt;&lt;contributors&gt;&lt;authors&gt;&lt;author&gt;Gomez-Hernandez, Cesar&lt;/author&gt;&lt;author&gt;Rezende-Oliveira, Karine&lt;/author&gt;&lt;author&gt;Cortes Zarate, Agustin&lt;/author&gt;&lt;author&gt;Cortes Zarate, Esperanza&lt;/author&gt;&lt;author&gt;Trujillo-Contreras, Francisco&lt;/author&gt;&lt;author&gt;Ramirez, Luis Eduardo&lt;/author&gt;&lt;/authors&gt;&lt;/contributors&gt;&lt;titles&gt;&lt;title&gt;Prevalence of triatomines (Hemiptera : Reduviidae : Triatominae) infected by Trypanosoma cruzi: seasonality and distribution in the Cienega region of the State of Jalisco, Mexico&lt;/title&gt;&lt;secondary-title&gt;Revista Da Sociedade Brasileira De Medicina Tropical&lt;/secondary-title&gt;&lt;/titles&gt;&lt;periodical&gt;&lt;full-title&gt;Revista Da Sociedade Brasileira De Medicina Tropical&lt;/full-title&gt;&lt;/periodical&gt;&lt;pages&gt;257-262&lt;/pages&gt;&lt;volume&gt;41&lt;/volume&gt;&lt;number&gt;3&lt;/number&gt;&lt;dates&gt;&lt;year&gt;2008&lt;/year&gt;&lt;pub-dates&gt;&lt;date&gt;May-Jun&lt;/date&gt;&lt;/pub-dates&gt;&lt;/dates&gt;&lt;isbn&gt;0037-8682&lt;/isbn&gt;&lt;accession-num&gt;WOS:000258695700007&lt;/accession-num&gt;&lt;urls&gt;&lt;related-urls&gt;&lt;url&gt;&amp;lt;Go to ISI&amp;gt;://WOS:000258695700007&lt;/url&gt;&lt;url&gt;http://www.scielo.br/pdf/rsbmt/v41n3/a07v41n3.pdf&lt;/url&gt;&lt;/related-urls&gt;&lt;/urls&gt;&lt;electronic-resource-num&gt;10.1590/s0037-86822008000300007&lt;/electronic-resource-num&gt;&lt;/record&gt;&lt;/Cite&gt;&lt;/EndNote&gt;</w:instrText>
            </w:r>
            <w:r>
              <w:fldChar w:fldCharType="separate"/>
            </w:r>
            <w:r w:rsidR="00692FD1">
              <w:rPr>
                <w:noProof/>
              </w:rPr>
              <w:t>[9</w:t>
            </w:r>
            <w:r w:rsidR="006F3FED">
              <w:rPr>
                <w:noProof/>
              </w:rPr>
              <w:t>4</w:t>
            </w:r>
            <w:r w:rsidR="00692FD1">
              <w:rPr>
                <w:noProof/>
              </w:rPr>
              <w:t>]</w:t>
            </w:r>
            <w:r>
              <w:fldChar w:fldCharType="end"/>
            </w:r>
          </w:p>
        </w:tc>
        <w:tc>
          <w:tcPr>
            <w:tcW w:w="3805" w:type="dxa"/>
          </w:tcPr>
          <w:p w14:paraId="1AF3F93F" w14:textId="77777777" w:rsidR="00352070" w:rsidRDefault="00373BC2" w:rsidP="00B83912">
            <w:pPr>
              <w:spacing w:after="0"/>
            </w:pPr>
            <w:r>
              <w:t xml:space="preserve">Rocks, </w:t>
            </w:r>
            <w:r w:rsidR="000132AD">
              <w:t xml:space="preserve">Animal shelters </w:t>
            </w:r>
            <w:r w:rsidR="000132AD">
              <w:fldChar w:fldCharType="begin">
                <w:fldData xml:space="preserve">PEVuZE5vdGU+PENpdGU+PEF1dGhvcj5BbGVqYW5kcm8gTWFydGluZXotSWJhcnJhPC9BdXRob3I+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</w:fldData>
              </w:fldChar>
            </w:r>
            <w:r w:rsidR="00692FD1">
              <w:instrText xml:space="preserve"> ADDIN EN.CITE </w:instrText>
            </w:r>
            <w:r w:rsidR="00692FD1">
              <w:fldChar w:fldCharType="begin">
                <w:fldData xml:space="preserve">PEVuZE5vdGU+PENpdGU+PEF1dGhvcj5BbGVqYW5kcm8gTWFydGluZXotSWJhcnJhPC9BdXRob3I+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</w:fldData>
              </w:fldChar>
            </w:r>
            <w:r w:rsidR="00692FD1">
              <w:instrText xml:space="preserve"> ADDIN EN.CITE.DATA </w:instrText>
            </w:r>
            <w:r w:rsidR="00692FD1">
              <w:fldChar w:fldCharType="end"/>
            </w:r>
            <w:r w:rsidR="000132AD">
              <w:fldChar w:fldCharType="separate"/>
            </w:r>
            <w:r w:rsidR="00692FD1">
              <w:rPr>
                <w:noProof/>
              </w:rPr>
              <w:t>[9</w:t>
            </w:r>
            <w:r w:rsidR="006F3FED">
              <w:rPr>
                <w:noProof/>
              </w:rPr>
              <w:t>6</w:t>
            </w:r>
            <w:r w:rsidR="00692FD1">
              <w:rPr>
                <w:noProof/>
              </w:rPr>
              <w:t>, 1</w:t>
            </w:r>
            <w:r w:rsidR="006F3FED">
              <w:rPr>
                <w:noProof/>
              </w:rPr>
              <w:t>12</w:t>
            </w:r>
            <w:r w:rsidR="00692FD1">
              <w:rPr>
                <w:noProof/>
              </w:rPr>
              <w:t>]</w:t>
            </w:r>
            <w:r w:rsidR="000132AD">
              <w:fldChar w:fldCharType="end"/>
            </w:r>
            <w:r w:rsidR="001A41E7">
              <w:t xml:space="preserve">, Brick piles </w:t>
            </w:r>
            <w:r w:rsidR="001A41E7">
              <w:fldChar w:fldCharType="begin">
                <w:fldData xml:space="preserve">PEVuZE5vdGU+PENpdGU+PEF1dGhvcj5CcmVuaWVyZTwvQXV0aG9yPjxZZWFyPjIwMDQ8L1llYXI+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</w:fldData>
              </w:fldChar>
            </w:r>
            <w:r w:rsidR="00692FD1">
              <w:instrText xml:space="preserve"> ADDIN EN.CITE </w:instrText>
            </w:r>
            <w:r w:rsidR="00692FD1">
              <w:fldChar w:fldCharType="begin">
                <w:fldData xml:space="preserve">PEVuZE5vdGU+PENpdGU+PEF1dGhvcj5CcmVuaWVyZTwvQXV0aG9yPjxZZWFyPjIwMDQ8L1llYXI+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</w:fldData>
              </w:fldChar>
            </w:r>
            <w:r w:rsidR="00692FD1">
              <w:instrText xml:space="preserve"> ADDIN EN.CITE.DATA </w:instrText>
            </w:r>
            <w:r w:rsidR="00692FD1">
              <w:fldChar w:fldCharType="end"/>
            </w:r>
            <w:r w:rsidR="001A41E7">
              <w:fldChar w:fldCharType="separate"/>
            </w:r>
            <w:r w:rsidR="00692FD1">
              <w:rPr>
                <w:noProof/>
              </w:rPr>
              <w:t>[</w:t>
            </w:r>
            <w:r w:rsidR="006F3FED">
              <w:rPr>
                <w:noProof/>
              </w:rPr>
              <w:t>93</w:t>
            </w:r>
            <w:r w:rsidR="00692FD1">
              <w:rPr>
                <w:noProof/>
              </w:rPr>
              <w:t>, 9</w:t>
            </w:r>
            <w:r w:rsidR="006F3FED">
              <w:rPr>
                <w:noProof/>
              </w:rPr>
              <w:t>6</w:t>
            </w:r>
            <w:r w:rsidR="00692FD1">
              <w:rPr>
                <w:noProof/>
              </w:rPr>
              <w:t>]</w:t>
            </w:r>
            <w:r w:rsidR="001A41E7">
              <w:fldChar w:fldCharType="end"/>
            </w:r>
            <w:r w:rsidR="008B0721">
              <w:t xml:space="preserve">, </w:t>
            </w:r>
            <w:r w:rsidR="00B83912">
              <w:t>Hen</w:t>
            </w:r>
            <w:r w:rsidR="008B0721">
              <w:t xml:space="preserve"> coops </w:t>
            </w:r>
            <w:r w:rsidR="008B0721">
              <w:fldChar w:fldCharType="begin">
                <w:fldData xml:space="preserve">PEVuZE5vdGU+PENpdGU+PEF1dGhvcj5BbGVqYW5kcm8gTWFydGluZXotSWJhcnJhPC9BdXRob3I+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</w:fldData>
              </w:fldChar>
            </w:r>
            <w:r w:rsidR="00692FD1">
              <w:instrText xml:space="preserve"> ADDIN EN.CITE </w:instrText>
            </w:r>
            <w:r w:rsidR="00692FD1">
              <w:fldChar w:fldCharType="begin">
                <w:fldData xml:space="preserve">PEVuZE5vdGU+PENpdGU+PEF1dGhvcj5BbGVqYW5kcm8gTWFydGluZXotSWJhcnJhPC9BdXRob3I+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</w:fldData>
              </w:fldChar>
            </w:r>
            <w:r w:rsidR="00692FD1">
              <w:instrText xml:space="preserve"> ADDIN EN.CITE.DATA </w:instrText>
            </w:r>
            <w:r w:rsidR="00692FD1">
              <w:fldChar w:fldCharType="end"/>
            </w:r>
            <w:r w:rsidR="008B0721">
              <w:fldChar w:fldCharType="separate"/>
            </w:r>
            <w:r w:rsidR="00692FD1">
              <w:rPr>
                <w:noProof/>
              </w:rPr>
              <w:t>[9</w:t>
            </w:r>
            <w:r w:rsidR="006F3FED">
              <w:rPr>
                <w:noProof/>
              </w:rPr>
              <w:t>5</w:t>
            </w:r>
            <w:r w:rsidR="00692FD1">
              <w:rPr>
                <w:noProof/>
              </w:rPr>
              <w:t>, 9</w:t>
            </w:r>
            <w:r w:rsidR="006F3FED">
              <w:rPr>
                <w:noProof/>
              </w:rPr>
              <w:t>6</w:t>
            </w:r>
            <w:r w:rsidR="00692FD1">
              <w:rPr>
                <w:noProof/>
              </w:rPr>
              <w:t>]</w:t>
            </w:r>
            <w:r w:rsidR="008B0721">
              <w:fldChar w:fldCharType="end"/>
            </w:r>
            <w:r w:rsidR="00A023DC">
              <w:t xml:space="preserve">, Wood piles </w:t>
            </w:r>
            <w:r w:rsidR="00A023DC">
              <w:fldChar w:fldCharType="begin"/>
            </w:r>
            <w:r w:rsidR="00692FD1">
              <w:instrText xml:space="preserve"> ADDIN EN.CITE &lt;EndNote&gt;&lt;Cite&gt;&lt;Author&gt;Walter&lt;/Author&gt;&lt;Year&gt;2007&lt;/Year&gt;&lt;RecNum&gt;305&lt;/RecNum&gt;&lt;DisplayText&gt;[92]&lt;/DisplayText&gt;&lt;record&gt;&lt;rec-number&gt;305&lt;/rec-number&gt;&lt;foreign-keys&gt;&lt;key app="EN" db-id="dzs0awpvexprd7etzp7v2w23vdxe0a2psxfz" timestamp="1555500776"&gt;305&lt;/key&gt;&lt;/foreign-keys&gt;&lt;ref-type name="Journal Article"&gt;17&lt;/ref-type&gt;&lt;contributors&gt;&lt;authors&gt;&lt;author&gt;Walter, Annie&lt;/author&gt;&lt;author&gt;Lozano-Kasten, Felipe&lt;/author&gt;&lt;author&gt;Bosseno, Marie-France&lt;/author&gt;&lt;author&gt;Castillo Ruvalcaba, Eloy Gualberto&lt;/author&gt;&lt;author&gt;Gutierrez, Margarita Soto&lt;/author&gt;&lt;author&gt;Montano Luna, Christian Eloy&lt;/author&gt;&lt;author&gt;Baunaure, Francoise&lt;/author&gt;&lt;author&gt;Phelinas, Pascale&lt;/author&gt;&lt;author&gt;Magallon-Gastelum, Ezeouiel&lt;/author&gt;&lt;author&gt;Breniere, Simone F.&lt;/author&gt;&lt;/authors&gt;&lt;/contributors&gt;&lt;titles&gt;&lt;title&gt;Peridomicilary habitat and risk factors for Triatoma infestation in a rural community of the Mexican occident&lt;/title&gt;&lt;secondary-title&gt;American Journal of Tropical Medicine and Hygiene&lt;/secondary-title&gt;&lt;/titles&gt;&lt;periodical&gt;&lt;full-title&gt;American Journal of Tropical Medicine and Hygiene&lt;/full-title&gt;&lt;/periodical&gt;&lt;pages&gt;508-515&lt;/pages&gt;&lt;volume&gt;76&lt;/volume&gt;&lt;number&gt;3&lt;/number&gt;&lt;dates&gt;&lt;year&gt;2007&lt;/year&gt;&lt;pub-dates&gt;&lt;date&gt;Mar&lt;/date&gt;&lt;/pub-dates&gt;&lt;/dates&gt;&lt;isbn&gt;0002-9637&lt;/isbn&gt;&lt;accession-num&gt;WOS:000244918700019&lt;/accession-num&gt;&lt;urls&gt;&lt;related-urls&gt;&lt;url&gt;&amp;lt;Go to ISI&amp;gt;://WOS:000244918700019&lt;/url&gt;&lt;/related-urls&gt;&lt;/urls&gt;&lt;electronic-resource-num&gt;10.4269/ajtmh.2007.76.508&lt;/electronic-resource-num&gt;&lt;/record&gt;&lt;/Cite&gt;&lt;/EndNote&gt;</w:instrText>
            </w:r>
            <w:r w:rsidR="00A023DC">
              <w:fldChar w:fldCharType="separate"/>
            </w:r>
            <w:r w:rsidR="00692FD1">
              <w:rPr>
                <w:noProof/>
              </w:rPr>
              <w:t>[9</w:t>
            </w:r>
            <w:r w:rsidR="006F3FED">
              <w:rPr>
                <w:noProof/>
              </w:rPr>
              <w:t>6</w:t>
            </w:r>
            <w:r w:rsidR="00692FD1">
              <w:rPr>
                <w:noProof/>
              </w:rPr>
              <w:t>]</w:t>
            </w:r>
            <w:r w:rsidR="00A023DC">
              <w:fldChar w:fldCharType="end"/>
            </w:r>
          </w:p>
        </w:tc>
      </w:tr>
      <w:tr w:rsidR="002342DE" w14:paraId="3E9AD972" w14:textId="77777777" w:rsidTr="00B83912">
        <w:tc>
          <w:tcPr>
            <w:tcW w:w="1809" w:type="dxa"/>
          </w:tcPr>
          <w:p w14:paraId="49F5A110" w14:textId="77777777" w:rsidR="00352070" w:rsidRPr="00B83912" w:rsidRDefault="00352070" w:rsidP="00352070">
            <w:pPr>
              <w:spacing w:after="0"/>
              <w:rPr>
                <w:i/>
              </w:rPr>
            </w:pPr>
            <w:r w:rsidRPr="00B83912">
              <w:rPr>
                <w:i/>
              </w:rPr>
              <w:t xml:space="preserve">Triatoma </w:t>
            </w:r>
            <w:proofErr w:type="spellStart"/>
            <w:r w:rsidRPr="00B83912">
              <w:rPr>
                <w:i/>
              </w:rPr>
              <w:t>maculata</w:t>
            </w:r>
            <w:proofErr w:type="spellEnd"/>
            <w:r w:rsidRPr="00B83912">
              <w:rPr>
                <w:i/>
              </w:rPr>
              <w:t xml:space="preserve"> </w:t>
            </w:r>
          </w:p>
        </w:tc>
        <w:tc>
          <w:tcPr>
            <w:tcW w:w="1134" w:type="dxa"/>
          </w:tcPr>
          <w:p w14:paraId="6F30B4DB" w14:textId="77777777" w:rsidR="00352070" w:rsidRDefault="00352070" w:rsidP="00CD6D1D">
            <w:pPr>
              <w:spacing w:after="0"/>
              <w:jc w:val="right"/>
            </w:pPr>
          </w:p>
        </w:tc>
        <w:tc>
          <w:tcPr>
            <w:tcW w:w="1276" w:type="dxa"/>
          </w:tcPr>
          <w:p w14:paraId="3A9731CA" w14:textId="77777777" w:rsidR="00352070" w:rsidRDefault="00D40C74" w:rsidP="00CD6D1D">
            <w:pPr>
              <w:spacing w:after="0"/>
              <w:jc w:val="right"/>
            </w:pPr>
            <w:r>
              <w:t xml:space="preserve">Yes </w:t>
            </w:r>
            <w:r w:rsidR="00774D5C">
              <w:fldChar w:fldCharType="begin">
                <w:fldData xml:space="preserve">PEVuZE5vdGU+PENpdGU+PEF1dGhvcj5IZXJuYW5kZXo8L0F1dGhvcj48WWVhcj4yMDE2PC9ZZWFy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</w:fldData>
              </w:fldChar>
            </w:r>
            <w:r w:rsidR="00692FD1">
              <w:instrText xml:space="preserve"> ADDIN EN.CITE </w:instrText>
            </w:r>
            <w:r w:rsidR="00692FD1">
              <w:fldChar w:fldCharType="begin">
                <w:fldData xml:space="preserve">PEVuZE5vdGU+PENpdGU+PEF1dGhvcj5IZXJuYW5kZXo8L0F1dGhvcj48WWVhcj4yMDE2PC9ZZWFy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</w:fldData>
              </w:fldChar>
            </w:r>
            <w:r w:rsidR="00692FD1">
              <w:instrText xml:space="preserve"> ADDIN EN.CITE.DATA </w:instrText>
            </w:r>
            <w:r w:rsidR="00692FD1">
              <w:fldChar w:fldCharType="end"/>
            </w:r>
            <w:r w:rsidR="00774D5C">
              <w:fldChar w:fldCharType="separate"/>
            </w:r>
            <w:r w:rsidR="00692FD1">
              <w:rPr>
                <w:noProof/>
              </w:rPr>
              <w:t>[6, 31, 40, 49]</w:t>
            </w:r>
            <w:r w:rsidR="00774D5C">
              <w:fldChar w:fldCharType="end"/>
            </w:r>
          </w:p>
        </w:tc>
        <w:tc>
          <w:tcPr>
            <w:tcW w:w="992" w:type="dxa"/>
          </w:tcPr>
          <w:p w14:paraId="555DF284" w14:textId="77777777" w:rsidR="00352070" w:rsidRDefault="00D56A3A" w:rsidP="00CD6D1D">
            <w:pPr>
              <w:spacing w:after="0"/>
              <w:jc w:val="right"/>
            </w:pPr>
            <w:r>
              <w:t xml:space="preserve">Yes </w:t>
            </w:r>
            <w:r>
              <w:fldChar w:fldCharType="begin"/>
            </w:r>
            <w:r w:rsidR="00692FD1">
              <w:instrText xml:space="preserve"> ADDIN EN.CITE &lt;EndNote&gt;&lt;Cite&gt;&lt;Author&gt;Ricardo-Silva&lt;/Author&gt;&lt;Year&gt;2016&lt;/Year&gt;&lt;RecNum&gt;114&lt;/RecNum&gt;&lt;DisplayText&gt;[109]&lt;/DisplayText&gt;&lt;record&gt;&lt;rec-number&gt;114&lt;/rec-number&gt;&lt;foreign-keys&gt;&lt;key app="EN" db-id="dzs0awpvexprd7etzp7v2w23vdxe0a2psxfz" timestamp="1555500772"&gt;114&lt;/key&gt;&lt;/foreign-keys&gt;&lt;ref-type name="Journal Article"&gt;17&lt;/ref-type&gt;&lt;contributors&gt;&lt;authors&gt;&lt;author&gt;Ricardo-Silva, Alice&lt;/author&gt;&lt;author&gt;Monte Goncalves, Teresa Cristina&lt;/author&gt;&lt;author&gt;Luitgards-Moura, Jose Francisco&lt;/author&gt;&lt;author&gt;Lopes, Catarina Macedo&lt;/author&gt;&lt;author&gt;da Silva, Silvano Pedrosa&lt;/author&gt;&lt;author&gt;Bastos, Amanda Queiroz&lt;/author&gt;&lt;author&gt;Vargas, Nathalia Coelho&lt;/author&gt;&lt;author&gt;Freitas, Maria-Rosa Goreti&lt;/author&gt;&lt;/authors&gt;&lt;/contributors&gt;&lt;titles&gt;&lt;title&gt;Triatoma maculata colonises urban domicilies in Boa Vista, Roraima, Brazil&lt;/title&gt;&lt;secondary-title&gt;Memorias Do Instituto Oswaldo Cruz&lt;/secondary-title&gt;&lt;/titles&gt;&lt;periodical&gt;&lt;full-title&gt;Memorias Do Instituto Oswaldo Cruz&lt;/full-title&gt;&lt;/periodical&gt;&lt;pages&gt;703-706&lt;/pages&gt;&lt;volume&gt;111&lt;/volume&gt;&lt;number&gt;11&lt;/number&gt;&lt;dates&gt;&lt;year&gt;2016&lt;/year&gt;&lt;pub-dates&gt;&lt;date&gt;Nov&lt;/date&gt;&lt;/pub-dates&gt;&lt;/dates&gt;&lt;isbn&gt;0074-0276&lt;/isbn&gt;&lt;accession-num&gt;WOS:000388621100007&lt;/accession-num&gt;&lt;urls&gt;&lt;related-urls&gt;&lt;url&gt;&amp;lt;Go to ISI&amp;gt;://WOS:000388621100007&lt;/url&gt;&lt;url&gt;http://www.scielo.br/pdf/mioc/v111n11/0074-0276-mioc-0074-02760160026.pdf&lt;/url&gt;&lt;/related-urls&gt;&lt;/urls&gt;&lt;electronic-resource-num&gt;10.1590/0074-02760160026&lt;/electronic-resource-num&gt;&lt;/record&gt;&lt;/Cite&gt;&lt;/EndNote&gt;</w:instrText>
            </w:r>
            <w:r>
              <w:fldChar w:fldCharType="separate"/>
            </w:r>
            <w:r w:rsidR="00692FD1">
              <w:rPr>
                <w:noProof/>
              </w:rPr>
              <w:t>[1</w:t>
            </w:r>
            <w:r w:rsidR="006F3FED">
              <w:rPr>
                <w:noProof/>
              </w:rPr>
              <w:t>13</w:t>
            </w:r>
            <w:r w:rsidR="00692FD1">
              <w:rPr>
                <w:noProof/>
              </w:rPr>
              <w:t>]</w:t>
            </w:r>
            <w:r>
              <w:fldChar w:fldCharType="end"/>
            </w:r>
          </w:p>
        </w:tc>
        <w:tc>
          <w:tcPr>
            <w:tcW w:w="3805" w:type="dxa"/>
          </w:tcPr>
          <w:p w14:paraId="102D8D85" w14:textId="77777777" w:rsidR="00352070" w:rsidRDefault="00DB41BA" w:rsidP="00692FD1">
            <w:pPr>
              <w:spacing w:after="0"/>
            </w:pPr>
            <w:r>
              <w:t xml:space="preserve">Palm trees </w:t>
            </w:r>
            <w:r>
              <w:fldChar w:fldCharType="begin">
                <w:fldData xml:space="preserve">PEVuZE5vdGU+PENpdGU+PEF1dGhvcj5Nb3JvY29pbWE8L0F1dGhvcj48WWVhcj4yMDE4PC9ZZWFy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</w:fldData>
              </w:fldChar>
            </w:r>
            <w:r w:rsidR="00692FD1">
              <w:instrText xml:space="preserve"> ADDIN EN.CITE </w:instrText>
            </w:r>
            <w:r w:rsidR="00692FD1">
              <w:fldChar w:fldCharType="begin">
                <w:fldData xml:space="preserve">PEVuZE5vdGU+PENpdGU+PEF1dGhvcj5Nb3JvY29pbWE8L0F1dGhvcj48WWVhcj4yMDE4PC9ZZWFy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</w:fldData>
              </w:fldChar>
            </w:r>
            <w:r w:rsidR="00692FD1">
              <w:instrText xml:space="preserve"> ADDIN EN.CITE.DATA </w:instrText>
            </w:r>
            <w:r w:rsidR="00692FD1">
              <w:fldChar w:fldCharType="end"/>
            </w:r>
            <w:r>
              <w:fldChar w:fldCharType="separate"/>
            </w:r>
            <w:r w:rsidR="00692FD1">
              <w:rPr>
                <w:noProof/>
              </w:rPr>
              <w:t xml:space="preserve">[54, </w:t>
            </w:r>
            <w:r w:rsidR="006F3FED">
              <w:rPr>
                <w:noProof/>
              </w:rPr>
              <w:t>70</w:t>
            </w:r>
            <w:r w:rsidR="00692FD1">
              <w:rPr>
                <w:noProof/>
              </w:rPr>
              <w:t>, 8</w:t>
            </w:r>
            <w:r w:rsidR="006F3FED">
              <w:rPr>
                <w:noProof/>
              </w:rPr>
              <w:t>8</w:t>
            </w:r>
            <w:r w:rsidR="00692FD1">
              <w:rPr>
                <w:noProof/>
              </w:rPr>
              <w:t>]</w:t>
            </w:r>
            <w:r>
              <w:fldChar w:fldCharType="end"/>
            </w:r>
          </w:p>
        </w:tc>
      </w:tr>
      <w:tr w:rsidR="002342DE" w14:paraId="62B8D34A" w14:textId="77777777" w:rsidTr="00B83912">
        <w:tc>
          <w:tcPr>
            <w:tcW w:w="1809" w:type="dxa"/>
          </w:tcPr>
          <w:p w14:paraId="5594B1BF" w14:textId="77777777" w:rsidR="00352070" w:rsidRPr="00B83912" w:rsidRDefault="00352070" w:rsidP="00352070">
            <w:pPr>
              <w:spacing w:after="0"/>
              <w:rPr>
                <w:i/>
              </w:rPr>
            </w:pPr>
            <w:r w:rsidRPr="00B83912">
              <w:rPr>
                <w:i/>
              </w:rPr>
              <w:t xml:space="preserve">Triatoma </w:t>
            </w:r>
            <w:proofErr w:type="spellStart"/>
            <w:r w:rsidRPr="00B83912">
              <w:rPr>
                <w:i/>
              </w:rPr>
              <w:t>mazzottii</w:t>
            </w:r>
            <w:proofErr w:type="spellEnd"/>
          </w:p>
        </w:tc>
        <w:tc>
          <w:tcPr>
            <w:tcW w:w="1134" w:type="dxa"/>
          </w:tcPr>
          <w:p w14:paraId="4473C33B" w14:textId="77777777" w:rsidR="00352070" w:rsidRDefault="00352070" w:rsidP="00CD6D1D">
            <w:pPr>
              <w:spacing w:after="0"/>
              <w:jc w:val="right"/>
            </w:pPr>
          </w:p>
        </w:tc>
        <w:tc>
          <w:tcPr>
            <w:tcW w:w="1276" w:type="dxa"/>
          </w:tcPr>
          <w:p w14:paraId="281575EB" w14:textId="77777777" w:rsidR="00352070" w:rsidRDefault="002342DE" w:rsidP="00CD6D1D">
            <w:pPr>
              <w:spacing w:after="0"/>
              <w:jc w:val="right"/>
            </w:pPr>
            <w:r>
              <w:t xml:space="preserve">Yes </w:t>
            </w:r>
            <w:r>
              <w:fldChar w:fldCharType="begin"/>
            </w:r>
            <w:r w:rsidR="00692FD1">
              <w:instrText xml:space="preserve"> ADDIN EN.CITE &lt;EndNote&gt;&lt;Cite&gt;&lt;Author&gt;Ramsey&lt;/Author&gt;&lt;Year&gt;2000&lt;/Year&gt;&lt;RecNum&gt;370&lt;/RecNum&gt;&lt;DisplayText&gt;[93]&lt;/DisplayText&gt;&lt;record&gt;&lt;rec-number&gt;370&lt;/rec-number&gt;&lt;foreign-keys&gt;&lt;key app="EN" db-id="dzs0awpvexprd7etzp7v2w23vdxe0a2psxfz" timestamp="1555500777"&gt;370&lt;/key&gt;&lt;/foreign-keys&gt;&lt;ref-type name="Journal Article"&gt;17&lt;/ref-type&gt;&lt;contributors&gt;&lt;authors&gt;&lt;author&gt;Ramsey, J. M.&lt;/author&gt;&lt;author&gt;Ordonez, R.&lt;/author&gt;&lt;author&gt;Cruz-Celis, A.&lt;/author&gt;&lt;author&gt;Alvear, A. L.&lt;/author&gt;&lt;author&gt;Chavez, V.&lt;/author&gt;&lt;author&gt;Lopez, R.&lt;/author&gt;&lt;author&gt;Pintor, J. R.&lt;/author&gt;&lt;author&gt;Gama, F.&lt;/author&gt;&lt;author&gt;Carrillo, S.&lt;/author&gt;&lt;/authors&gt;&lt;/contributors&gt;&lt;titles&gt;&lt;title&gt;Distribution of domestic triatominae and stratification of Chagas Disease transmission in Oaxaca, Mexico&lt;/title&gt;&lt;secondary-title&gt;Medical and Veterinary Entomology&lt;/secondary-title&gt;&lt;/titles&gt;&lt;periodical&gt;&lt;full-title&gt;Medical and Veterinary Entomology&lt;/full-title&gt;&lt;/periodical&gt;&lt;pages&gt;19-30&lt;/pages&gt;&lt;volume&gt;14&lt;/volume&gt;&lt;number&gt;1&lt;/number&gt;&lt;dates&gt;&lt;year&gt;2000&lt;/year&gt;&lt;pub-dates&gt;&lt;date&gt;Mar&lt;/date&gt;&lt;/pub-dates&gt;&lt;/dates&gt;&lt;isbn&gt;0269-283X&lt;/isbn&gt;&lt;accession-num&gt;WOS:000086260100004&lt;/accession-num&gt;&lt;urls&gt;&lt;related-urls&gt;&lt;url&gt;&amp;lt;Go to ISI&amp;gt;://WOS:000086260100004&lt;/url&gt;&lt;url&gt;https://onlinelibrary.wiley.com/doi/pdf/10.1046/j.1365-2915.2000.00214.x&lt;/url&gt;&lt;/related-urls&gt;&lt;/urls&gt;&lt;electronic-resource-num&gt;10.1046/j.1365-2915.2000.00214.x&lt;/electronic-resource-num&gt;&lt;/record&gt;&lt;/Cite&gt;&lt;/EndNote&gt;</w:instrText>
            </w:r>
            <w:r>
              <w:fldChar w:fldCharType="separate"/>
            </w:r>
            <w:r w:rsidR="00692FD1">
              <w:rPr>
                <w:noProof/>
              </w:rPr>
              <w:t>[9</w:t>
            </w:r>
            <w:r w:rsidR="006F3FED">
              <w:rPr>
                <w:noProof/>
              </w:rPr>
              <w:t>7</w:t>
            </w:r>
            <w:r w:rsidR="00692FD1">
              <w:rPr>
                <w:noProof/>
              </w:rPr>
              <w:t>]</w:t>
            </w:r>
            <w:r>
              <w:fldChar w:fldCharType="end"/>
            </w:r>
          </w:p>
        </w:tc>
        <w:tc>
          <w:tcPr>
            <w:tcW w:w="992" w:type="dxa"/>
          </w:tcPr>
          <w:p w14:paraId="5A5976C9" w14:textId="77777777" w:rsidR="00352070" w:rsidRDefault="00352070" w:rsidP="00CD6D1D">
            <w:pPr>
              <w:spacing w:after="0"/>
              <w:jc w:val="right"/>
            </w:pPr>
          </w:p>
        </w:tc>
        <w:tc>
          <w:tcPr>
            <w:tcW w:w="3805" w:type="dxa"/>
          </w:tcPr>
          <w:p w14:paraId="352EE2A0" w14:textId="77777777" w:rsidR="00352070" w:rsidRDefault="002342DE" w:rsidP="00692FD1">
            <w:pPr>
              <w:spacing w:after="0"/>
            </w:pPr>
            <w:r>
              <w:t xml:space="preserve">Rock piles </w:t>
            </w:r>
            <w:r>
              <w:fldChar w:fldCharType="begin"/>
            </w:r>
            <w:r w:rsidR="00692FD1">
              <w:instrText xml:space="preserve"> ADDIN EN.CITE &lt;EndNote&gt;&lt;Cite&gt;&lt;Author&gt;Ramsey&lt;/Author&gt;&lt;Year&gt;2000&lt;/Year&gt;&lt;RecNum&gt;370&lt;/RecNum&gt;&lt;DisplayText&gt;[93]&lt;/DisplayText&gt;&lt;record&gt;&lt;rec-number&gt;370&lt;/rec-number&gt;&lt;foreign-keys&gt;&lt;key app="EN" db-id="dzs0awpvexprd7etzp7v2w23vdxe0a2psxfz" timestamp="1555500777"&gt;370&lt;/key&gt;&lt;/foreign-keys&gt;&lt;ref-type name="Journal Article"&gt;17&lt;/ref-type&gt;&lt;contributors&gt;&lt;authors&gt;&lt;author&gt;Ramsey, J. M.&lt;/author&gt;&lt;author&gt;Ordonez, R.&lt;/author&gt;&lt;author&gt;Cruz-Celis, A.&lt;/author&gt;&lt;author&gt;Alvear, A. L.&lt;/author&gt;&lt;author&gt;Chavez, V.&lt;/author&gt;&lt;author&gt;Lopez, R.&lt;/author&gt;&lt;author&gt;Pintor, J. R.&lt;/author&gt;&lt;author&gt;Gama, F.&lt;/author&gt;&lt;author&gt;Carrillo, S.&lt;/author&gt;&lt;/authors&gt;&lt;/contributors&gt;&lt;titles&gt;&lt;title&gt;Distribution of domestic triatominae and stratification of Chagas Disease transmission in Oaxaca, Mexico&lt;/title&gt;&lt;secondary-title&gt;Medical and Veterinary Entomology&lt;/secondary-title&gt;&lt;/titles&gt;&lt;periodical&gt;&lt;full-title&gt;Medical and Veterinary Entomology&lt;/full-title&gt;&lt;/periodical&gt;&lt;pages&gt;19-30&lt;/pages&gt;&lt;volume&gt;14&lt;/volume&gt;&lt;number&gt;1&lt;/number&gt;&lt;dates&gt;&lt;year&gt;2000&lt;/year&gt;&lt;pub-dates&gt;&lt;date&gt;Mar&lt;/date&gt;&lt;/pub-dates&gt;&lt;/dates&gt;&lt;isbn&gt;0269-283X&lt;/isbn&gt;&lt;accession-num&gt;WOS:000086260100004&lt;/accession-num&gt;&lt;urls&gt;&lt;related-urls&gt;&lt;url&gt;&amp;lt;Go to ISI&amp;gt;://WOS:000086260100004&lt;/url&gt;&lt;url&gt;https://onlinelibrary.wiley.com/doi/pdf/10.1046/j.1365-2915.2000.00214.x&lt;/url&gt;&lt;/related-urls&gt;&lt;/urls&gt;&lt;electronic-resource-num&gt;10.1046/j.1365-2915.2000.00214.x&lt;/electronic-resource-num&gt;&lt;/record&gt;&lt;/Cite&gt;&lt;/EndNote&gt;</w:instrText>
            </w:r>
            <w:r>
              <w:fldChar w:fldCharType="separate"/>
            </w:r>
            <w:r w:rsidR="00692FD1">
              <w:rPr>
                <w:noProof/>
              </w:rPr>
              <w:t>[9</w:t>
            </w:r>
            <w:r w:rsidR="006F3FED">
              <w:rPr>
                <w:noProof/>
              </w:rPr>
              <w:t>7</w:t>
            </w:r>
            <w:r w:rsidR="00692FD1">
              <w:rPr>
                <w:noProof/>
              </w:rPr>
              <w:t>]</w:t>
            </w:r>
            <w:r>
              <w:fldChar w:fldCharType="end"/>
            </w:r>
            <w:r>
              <w:t xml:space="preserve">, Rodent nests </w:t>
            </w:r>
            <w:r>
              <w:fldChar w:fldCharType="begin"/>
            </w:r>
            <w:r w:rsidR="00692FD1">
              <w:instrText xml:space="preserve"> ADDIN EN.CITE &lt;EndNote&gt;&lt;Cite&gt;&lt;Author&gt;Ramsey&lt;/Author&gt;&lt;Year&gt;2000&lt;/Year&gt;&lt;RecNum&gt;370&lt;/RecNum&gt;&lt;DisplayText&gt;[93]&lt;/DisplayText&gt;&lt;record&gt;&lt;rec-number&gt;370&lt;/rec-number&gt;&lt;foreign-keys&gt;&lt;key app="EN" db-id="dzs0awpvexprd7etzp7v2w23vdxe0a2psxfz" timestamp="1555500777"&gt;370&lt;/key&gt;&lt;/foreign-keys&gt;&lt;ref-type name="Journal Article"&gt;17&lt;/ref-type&gt;&lt;contributors&gt;&lt;authors&gt;&lt;author&gt;Ramsey, J. M.&lt;/author&gt;&lt;author&gt;Ordonez, R.&lt;/author&gt;&lt;author&gt;Cruz-Celis, A.&lt;/author&gt;&lt;author&gt;Alvear, A. L.&lt;/author&gt;&lt;author&gt;Chavez, V.&lt;/author&gt;&lt;author&gt;Lopez, R.&lt;/author&gt;&lt;author&gt;Pintor, J. R.&lt;/author&gt;&lt;author&gt;Gama, F.&lt;/author&gt;&lt;author&gt;Carrillo, S.&lt;/author&gt;&lt;/authors&gt;&lt;/contributors&gt;&lt;titles&gt;&lt;title&gt;Distribution of domestic triatominae and stratification of Chagas Disease transmission in Oaxaca, Mexico&lt;/title&gt;&lt;secondary-title&gt;Medical and Veterinary Entomology&lt;/secondary-title&gt;&lt;/titles&gt;&lt;periodical&gt;&lt;full-title&gt;Medical and Veterinary Entomology&lt;/full-title&gt;&lt;/periodical&gt;&lt;pages&gt;19-30&lt;/pages&gt;&lt;volume&gt;14&lt;/volume&gt;&lt;number&gt;1&lt;/number&gt;&lt;dates&gt;&lt;year&gt;2000&lt;/year&gt;&lt;pub-dates&gt;&lt;date&gt;Mar&lt;/date&gt;&lt;/pub-dates&gt;&lt;/dates&gt;&lt;isbn&gt;0269-283X&lt;/isbn&gt;&lt;accession-num&gt;WOS:000086260100004&lt;/accession-num&gt;&lt;urls&gt;&lt;related-urls&gt;&lt;url&gt;&amp;lt;Go to ISI&amp;gt;://WOS:000086260100004&lt;/url&gt;&lt;url&gt;https://onlinelibrary.wiley.com/doi/pdf/10.1046/j.1365-2915.2000.00214.x&lt;/url&gt;&lt;/related-urls&gt;&lt;/urls&gt;&lt;electronic-resource-num&gt;10.1046/j.1365-2915.2000.00214.x&lt;/electronic-resource-num&gt;&lt;/record&gt;&lt;/Cite&gt;&lt;/EndNote&gt;</w:instrText>
            </w:r>
            <w:r>
              <w:fldChar w:fldCharType="separate"/>
            </w:r>
            <w:r w:rsidR="00692FD1">
              <w:rPr>
                <w:noProof/>
              </w:rPr>
              <w:t>[9</w:t>
            </w:r>
            <w:r w:rsidR="006F3FED">
              <w:rPr>
                <w:noProof/>
              </w:rPr>
              <w:t>7</w:t>
            </w:r>
            <w:r w:rsidR="00692FD1">
              <w:rPr>
                <w:noProof/>
              </w:rPr>
              <w:t>]</w:t>
            </w:r>
            <w:r>
              <w:fldChar w:fldCharType="end"/>
            </w:r>
          </w:p>
        </w:tc>
      </w:tr>
      <w:tr w:rsidR="002342DE" w14:paraId="5DB2BE61" w14:textId="77777777" w:rsidTr="00B83912">
        <w:tc>
          <w:tcPr>
            <w:tcW w:w="1809" w:type="dxa"/>
          </w:tcPr>
          <w:p w14:paraId="678E9C71" w14:textId="77777777" w:rsidR="00352070" w:rsidRPr="00B83912" w:rsidRDefault="00352070" w:rsidP="00352070">
            <w:pPr>
              <w:spacing w:after="0"/>
              <w:rPr>
                <w:i/>
              </w:rPr>
            </w:pPr>
            <w:r w:rsidRPr="00B83912">
              <w:rPr>
                <w:i/>
              </w:rPr>
              <w:t xml:space="preserve">Triatoma </w:t>
            </w:r>
            <w:proofErr w:type="spellStart"/>
            <w:r w:rsidRPr="00B83912">
              <w:rPr>
                <w:i/>
              </w:rPr>
              <w:t>mexicana</w:t>
            </w:r>
            <w:proofErr w:type="spellEnd"/>
            <w:r w:rsidRPr="00B83912">
              <w:rPr>
                <w:i/>
              </w:rPr>
              <w:t xml:space="preserve"> </w:t>
            </w:r>
          </w:p>
        </w:tc>
        <w:tc>
          <w:tcPr>
            <w:tcW w:w="1134" w:type="dxa"/>
          </w:tcPr>
          <w:p w14:paraId="65147DBB" w14:textId="77777777" w:rsidR="00352070" w:rsidRDefault="00352070" w:rsidP="00CD6D1D">
            <w:pPr>
              <w:spacing w:after="0"/>
              <w:jc w:val="right"/>
            </w:pPr>
          </w:p>
        </w:tc>
        <w:tc>
          <w:tcPr>
            <w:tcW w:w="1276" w:type="dxa"/>
          </w:tcPr>
          <w:p w14:paraId="5E28513D" w14:textId="77777777" w:rsidR="00352070" w:rsidRDefault="00A33550" w:rsidP="00CD6D1D">
            <w:pPr>
              <w:spacing w:after="0"/>
              <w:jc w:val="right"/>
            </w:pPr>
            <w:r>
              <w:t xml:space="preserve">yes </w:t>
            </w:r>
            <w:r>
              <w:fldChar w:fldCharType="begin">
                <w:fldData xml:space="preserve">PEVuZE5vdGU+PENpdGU+PEF1dGhvcj5CZWNlcnJpbDwvQXV0aG9yPjxZZWFyPjIwMTA8L1llYXI+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</w:fldData>
              </w:fldChar>
            </w:r>
            <w:r w:rsidR="00692FD1">
              <w:instrText xml:space="preserve"> ADDIN EN.CITE </w:instrText>
            </w:r>
            <w:r w:rsidR="00692FD1">
              <w:fldChar w:fldCharType="begin">
                <w:fldData xml:space="preserve">PEVuZE5vdGU+PENpdGU+PEF1dGhvcj5CZWNlcnJpbDwvQXV0aG9yPjxZZWFyPjIwMTA8L1llYXI+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</w:fldData>
              </w:fldChar>
            </w:r>
            <w:r w:rsidR="00692FD1">
              <w:instrText xml:space="preserve"> ADDIN EN.CITE.DATA </w:instrText>
            </w:r>
            <w:r w:rsidR="00692FD1">
              <w:fldChar w:fldCharType="end"/>
            </w:r>
            <w:r>
              <w:fldChar w:fldCharType="separate"/>
            </w:r>
            <w:r w:rsidR="00692FD1">
              <w:rPr>
                <w:noProof/>
              </w:rPr>
              <w:t>[</w:t>
            </w:r>
            <w:r w:rsidR="006F3FED">
              <w:rPr>
                <w:noProof/>
              </w:rPr>
              <w:t>91</w:t>
            </w:r>
            <w:r w:rsidR="00692FD1">
              <w:rPr>
                <w:noProof/>
              </w:rPr>
              <w:t>, 11</w:t>
            </w:r>
            <w:r w:rsidR="006F3FED">
              <w:rPr>
                <w:noProof/>
              </w:rPr>
              <w:t>4</w:t>
            </w:r>
            <w:r w:rsidR="00692FD1">
              <w:rPr>
                <w:noProof/>
              </w:rPr>
              <w:t>]</w:t>
            </w:r>
            <w:r>
              <w:fldChar w:fldCharType="end"/>
            </w:r>
          </w:p>
        </w:tc>
        <w:tc>
          <w:tcPr>
            <w:tcW w:w="992" w:type="dxa"/>
          </w:tcPr>
          <w:p w14:paraId="4BC176FD" w14:textId="77777777" w:rsidR="00352070" w:rsidRDefault="00352070" w:rsidP="00CD6D1D">
            <w:pPr>
              <w:spacing w:after="0"/>
              <w:jc w:val="right"/>
            </w:pPr>
          </w:p>
        </w:tc>
        <w:tc>
          <w:tcPr>
            <w:tcW w:w="3805" w:type="dxa"/>
          </w:tcPr>
          <w:p w14:paraId="57FE9BFB" w14:textId="77777777" w:rsidR="00352070" w:rsidRDefault="00F34BA6" w:rsidP="00692FD1">
            <w:pPr>
              <w:spacing w:after="0"/>
            </w:pPr>
            <w:proofErr w:type="spellStart"/>
            <w:r>
              <w:t>Peridomestic</w:t>
            </w:r>
            <w:proofErr w:type="spellEnd"/>
            <w:r w:rsidR="00615FA3">
              <w:t xml:space="preserve"> [91]</w:t>
            </w:r>
          </w:p>
        </w:tc>
      </w:tr>
      <w:tr w:rsidR="002342DE" w14:paraId="3206AF14" w14:textId="77777777" w:rsidTr="00B83912">
        <w:tc>
          <w:tcPr>
            <w:tcW w:w="1809" w:type="dxa"/>
          </w:tcPr>
          <w:p w14:paraId="2D3E730B" w14:textId="77777777" w:rsidR="00352070" w:rsidRPr="00B83912" w:rsidRDefault="00352070" w:rsidP="00352070">
            <w:pPr>
              <w:spacing w:after="0"/>
              <w:rPr>
                <w:i/>
              </w:rPr>
            </w:pPr>
            <w:r w:rsidRPr="00B83912">
              <w:rPr>
                <w:i/>
              </w:rPr>
              <w:t xml:space="preserve">Triatoma </w:t>
            </w:r>
            <w:proofErr w:type="spellStart"/>
            <w:r w:rsidRPr="00B83912">
              <w:rPr>
                <w:i/>
              </w:rPr>
              <w:t>pallidipennis</w:t>
            </w:r>
            <w:proofErr w:type="spellEnd"/>
            <w:r w:rsidRPr="00B83912">
              <w:rPr>
                <w:i/>
              </w:rPr>
              <w:t xml:space="preserve"> </w:t>
            </w:r>
          </w:p>
        </w:tc>
        <w:tc>
          <w:tcPr>
            <w:tcW w:w="1134" w:type="dxa"/>
          </w:tcPr>
          <w:p w14:paraId="4FD044BD" w14:textId="77777777" w:rsidR="00352070" w:rsidRDefault="00F34BA6" w:rsidP="00CD6D1D">
            <w:pPr>
              <w:spacing w:after="0"/>
              <w:jc w:val="right"/>
            </w:pPr>
            <w:r>
              <w:t xml:space="preserve">Yes </w:t>
            </w:r>
            <w:r>
              <w:fldChar w:fldCharType="begin"/>
            </w:r>
            <w:r w:rsidR="00692FD1">
              <w:instrText xml:space="preserve"> ADDIN EN.CITE &lt;EndNote&gt;&lt;Cite&gt;&lt;Author&gt;Ramsey&lt;/Author&gt;&lt;Year&gt;2005&lt;/Year&gt;&lt;RecNum&gt;327&lt;/RecNum&gt;&lt;DisplayText&gt;[111]&lt;/DisplayText&gt;&lt;record&gt;&lt;rec-number&gt;327&lt;/rec-number&gt;&lt;foreign-keys&gt;&lt;key app="EN" db-id="dzs0awpvexprd7etzp7v2w23vdxe0a2psxfz" timestamp="1555500776"&gt;327&lt;/key&gt;&lt;/foreign-keys&gt;&lt;ref-type name="Journal Article"&gt;17&lt;/ref-type&gt;&lt;contributors&gt;&lt;authors&gt;&lt;author&gt;Ramsey, J. M.&lt;/author&gt;&lt;author&gt;Alvear, A. L.&lt;/author&gt;&lt;author&gt;Ordonez, R.&lt;/author&gt;&lt;author&gt;Munox, G.&lt;/author&gt;&lt;author&gt;Garcia, A.&lt;/author&gt;&lt;author&gt;Lopez, R.&lt;/author&gt;&lt;author&gt;Leyva, R.&lt;/author&gt;&lt;/authors&gt;&lt;/contributors&gt;&lt;titles&gt;&lt;title&gt;Risk factors associated with house infestation by the Chagas disease vector Triatoma pallidipennis in Cuernavaca metropolitan area, Mexico&lt;/title&gt;&lt;secondary-title&gt;Medical and Veterinary Entomology&lt;/secondary-title&gt;&lt;/titles&gt;&lt;periodical&gt;&lt;full-title&gt;Medical and Veterinary Entomology&lt;/full-title&gt;&lt;/periodical&gt;&lt;pages&gt;219-228&lt;/pages&gt;&lt;volume&gt;19&lt;/volume&gt;&lt;number&gt;2&lt;/number&gt;&lt;dates&gt;&lt;year&gt;2005&lt;/year&gt;&lt;pub-dates&gt;&lt;date&gt;Jun&lt;/date&gt;&lt;/pub-dates&gt;&lt;/dates&gt;&lt;isbn&gt;0269-283X&lt;/isbn&gt;&lt;accession-num&gt;WOS:000229613200009&lt;/accession-num&gt;&lt;urls&gt;&lt;related-urls&gt;&lt;url&gt;&amp;lt;Go to ISI&amp;gt;://WOS:000229613200009&lt;/url&gt;&lt;url&gt;https://onlinelibrary.wiley.com/doi/pdf/10.1111/j.0269-283X.2005.00563.x&lt;/url&gt;&lt;/related-urls&gt;&lt;/urls&gt;&lt;electronic-resource-num&gt;10.1111/j.0269-283X.2005.00563.x&lt;/electronic-resource-num&gt;&lt;/record&gt;&lt;/Cite&gt;&lt;/EndNote&gt;</w:instrText>
            </w:r>
            <w:r>
              <w:fldChar w:fldCharType="separate"/>
            </w:r>
            <w:r w:rsidR="00692FD1">
              <w:rPr>
                <w:noProof/>
              </w:rPr>
              <w:t>[11</w:t>
            </w:r>
            <w:r w:rsidR="00615FA3">
              <w:rPr>
                <w:noProof/>
              </w:rPr>
              <w:t>5</w:t>
            </w:r>
            <w:r w:rsidR="00692FD1">
              <w:rPr>
                <w:noProof/>
              </w:rPr>
              <w:t>]</w:t>
            </w:r>
            <w:r>
              <w:fldChar w:fldCharType="end"/>
            </w:r>
          </w:p>
        </w:tc>
        <w:tc>
          <w:tcPr>
            <w:tcW w:w="1276" w:type="dxa"/>
          </w:tcPr>
          <w:p w14:paraId="03E9D50A" w14:textId="77777777" w:rsidR="00352070" w:rsidRDefault="002342DE" w:rsidP="00CD6D1D">
            <w:pPr>
              <w:spacing w:after="0"/>
              <w:jc w:val="right"/>
            </w:pPr>
            <w:r>
              <w:t xml:space="preserve">Yes </w:t>
            </w:r>
            <w:r>
              <w:fldChar w:fldCharType="begin">
                <w:fldData xml:space="preserve">PEVuZE5vdGU+PENpdGU+PEF1dGhvcj5SYW1zZXk8L0F1dGhvcj48WWVhcj4yMDAwPC9ZZWFyPjxS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</w:fldData>
              </w:fldChar>
            </w:r>
            <w:r w:rsidR="00692FD1">
              <w:instrText xml:space="preserve"> ADDIN EN.CITE </w:instrText>
            </w:r>
            <w:r w:rsidR="00692FD1">
              <w:fldChar w:fldCharType="begin">
                <w:fldData xml:space="preserve">PEVuZE5vdGU+PENpdGU+PEF1dGhvcj5SYW1zZXk8L0F1dGhvcj48WWVhcj4yMDAwPC9ZZWFyPjxS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</w:fldData>
              </w:fldChar>
            </w:r>
            <w:r w:rsidR="00692FD1">
              <w:instrText xml:space="preserve"> ADDIN EN.CITE.DATA </w:instrText>
            </w:r>
            <w:r w:rsidR="00692FD1">
              <w:fldChar w:fldCharType="end"/>
            </w:r>
            <w:r>
              <w:fldChar w:fldCharType="separate"/>
            </w:r>
            <w:r w:rsidR="00692FD1">
              <w:rPr>
                <w:noProof/>
              </w:rPr>
              <w:t>[9</w:t>
            </w:r>
            <w:r w:rsidR="00B22E97">
              <w:rPr>
                <w:noProof/>
              </w:rPr>
              <w:t>7</w:t>
            </w:r>
            <w:r w:rsidR="00692FD1">
              <w:rPr>
                <w:noProof/>
              </w:rPr>
              <w:t>, 11</w:t>
            </w:r>
            <w:r w:rsidR="00B22E97">
              <w:rPr>
                <w:noProof/>
              </w:rPr>
              <w:t>6</w:t>
            </w:r>
            <w:r w:rsidR="00692FD1">
              <w:rPr>
                <w:noProof/>
              </w:rPr>
              <w:t>]</w:t>
            </w:r>
            <w:r>
              <w:fldChar w:fldCharType="end"/>
            </w:r>
          </w:p>
        </w:tc>
        <w:tc>
          <w:tcPr>
            <w:tcW w:w="992" w:type="dxa"/>
          </w:tcPr>
          <w:p w14:paraId="3C9E93F6" w14:textId="77777777" w:rsidR="00352070" w:rsidRDefault="00F34BA6" w:rsidP="00CD6D1D">
            <w:pPr>
              <w:spacing w:after="0"/>
              <w:jc w:val="right"/>
            </w:pPr>
            <w:r>
              <w:t xml:space="preserve">Yes </w:t>
            </w:r>
            <w:r>
              <w:fldChar w:fldCharType="begin"/>
            </w:r>
            <w:r w:rsidR="00692FD1">
              <w:instrText xml:space="preserve"> ADDIN EN.CITE &lt;EndNote&gt;&lt;Cite&gt;&lt;Author&gt;Ramsey&lt;/Author&gt;&lt;Year&gt;2005&lt;/Year&gt;&lt;RecNum&gt;327&lt;/RecNum&gt;&lt;DisplayText&gt;[111]&lt;/DisplayText&gt;&lt;record&gt;&lt;rec-number&gt;327&lt;/rec-number&gt;&lt;foreign-keys&gt;&lt;key app="EN" db-id="dzs0awpvexprd7etzp7v2w23vdxe0a2psxfz" timestamp="1555500776"&gt;327&lt;/key&gt;&lt;/foreign-keys&gt;&lt;ref-type name="Journal Article"&gt;17&lt;/ref-type&gt;&lt;contributors&gt;&lt;authors&gt;&lt;author&gt;Ramsey, J. M.&lt;/author&gt;&lt;author&gt;Alvear, A. L.&lt;/author&gt;&lt;author&gt;Ordonez, R.&lt;/author&gt;&lt;author&gt;Munox, G.&lt;/author&gt;&lt;author&gt;Garcia, A.&lt;/author&gt;&lt;author&gt;Lopez, R.&lt;/author&gt;&lt;author&gt;Leyva, R.&lt;/author&gt;&lt;/authors&gt;&lt;/contributors&gt;&lt;titles&gt;&lt;title&gt;Risk factors associated with house infestation by the Chagas disease vector Triatoma pallidipennis in Cuernavaca metropolitan area, Mexico&lt;/title&gt;&lt;secondary-title&gt;Medical and Veterinary Entomology&lt;/secondary-title&gt;&lt;/titles&gt;&lt;periodical&gt;&lt;full-title&gt;Medical and Veterinary Entomology&lt;/full-title&gt;&lt;/periodical&gt;&lt;pages&gt;219-228&lt;/pages&gt;&lt;volume&gt;19&lt;/volume&gt;&lt;number&gt;2&lt;/number&gt;&lt;dates&gt;&lt;year&gt;2005&lt;/year&gt;&lt;pub-dates&gt;&lt;date&gt;Jun&lt;/date&gt;&lt;/pub-dates&gt;&lt;/dates&gt;&lt;isbn&gt;0269-283X&lt;/isbn&gt;&lt;accession-num&gt;WOS:000229613200009&lt;/accession-num&gt;&lt;urls&gt;&lt;related-urls&gt;&lt;url&gt;&amp;lt;Go to ISI&amp;gt;://WOS:000229613200009&lt;/url&gt;&lt;url&gt;https://onlinelibrary.wiley.com/doi/pdf/10.1111/j.0269-283X.2005.00563.x&lt;/url&gt;&lt;/related-urls&gt;&lt;/urls&gt;&lt;electronic-resource-num&gt;10.1111/j.0269-283X.2005.00563.x&lt;/electronic-resource-num&gt;&lt;/record&gt;&lt;/Cite&gt;&lt;/EndNote&gt;</w:instrText>
            </w:r>
            <w:r>
              <w:fldChar w:fldCharType="separate"/>
            </w:r>
            <w:r w:rsidR="00692FD1">
              <w:rPr>
                <w:noProof/>
              </w:rPr>
              <w:t>[11</w:t>
            </w:r>
            <w:r w:rsidR="00B22E97">
              <w:rPr>
                <w:noProof/>
              </w:rPr>
              <w:t>5</w:t>
            </w:r>
            <w:r w:rsidR="00692FD1">
              <w:rPr>
                <w:noProof/>
              </w:rPr>
              <w:t>]</w:t>
            </w:r>
            <w:r>
              <w:fldChar w:fldCharType="end"/>
            </w:r>
          </w:p>
        </w:tc>
        <w:tc>
          <w:tcPr>
            <w:tcW w:w="3805" w:type="dxa"/>
          </w:tcPr>
          <w:p w14:paraId="2A9F081B" w14:textId="77777777" w:rsidR="00352070" w:rsidRDefault="002342DE" w:rsidP="00692FD1">
            <w:pPr>
              <w:spacing w:after="0"/>
            </w:pPr>
            <w:r>
              <w:t xml:space="preserve">Bat caves </w:t>
            </w:r>
            <w:r>
              <w:fldChar w:fldCharType="begin"/>
            </w:r>
            <w:r w:rsidR="00692FD1">
              <w:instrText xml:space="preserve"> ADDIN EN.CITE &lt;EndNote&gt;&lt;Cite&gt;&lt;Author&gt;Ramsey&lt;/Author&gt;&lt;Year&gt;2000&lt;/Year&gt;&lt;RecNum&gt;370&lt;/RecNum&gt;&lt;DisplayText&gt;[93]&lt;/DisplayText&gt;&lt;record&gt;&lt;rec-number&gt;370&lt;/rec-number&gt;&lt;foreign-keys&gt;&lt;key app="EN" db-id="dzs0awpvexprd7etzp7v2w23vdxe0a2psxfz" timestamp="1555500777"&gt;370&lt;/key&gt;&lt;/foreign-keys&gt;&lt;ref-type name="Journal Article"&gt;17&lt;/ref-type&gt;&lt;contributors&gt;&lt;authors&gt;&lt;author&gt;Ramsey, J. M.&lt;/author&gt;&lt;author&gt;Ordonez, R.&lt;/author&gt;&lt;author&gt;Cruz-Celis, A.&lt;/author&gt;&lt;author&gt;Alvear, A. L.&lt;/author&gt;&lt;author&gt;Chavez, V.&lt;/author&gt;&lt;author&gt;Lopez, R.&lt;/author&gt;&lt;author&gt;Pintor, J. R.&lt;/author&gt;&lt;author&gt;Gama, F.&lt;/author&gt;&lt;author&gt;Carrillo, S.&lt;/author&gt;&lt;/authors&gt;&lt;/contributors&gt;&lt;titles&gt;&lt;title&gt;Distribution of domestic triatominae and stratification of Chagas Disease transmission in Oaxaca, Mexico&lt;/title&gt;&lt;secondary-title&gt;Medical and Veterinary Entomology&lt;/secondary-title&gt;&lt;/titles&gt;&lt;periodical&gt;&lt;full-title&gt;Medical and Veterinary Entomology&lt;/full-title&gt;&lt;/periodical&gt;&lt;pages&gt;19-30&lt;/pages&gt;&lt;volume&gt;14&lt;/volume&gt;&lt;number&gt;1&lt;/number&gt;&lt;dates&gt;&lt;year&gt;2000&lt;/year&gt;&lt;pub-dates&gt;&lt;date&gt;Mar&lt;/date&gt;&lt;/pub-dates&gt;&lt;/dates&gt;&lt;isbn&gt;0269-283X&lt;/isbn&gt;&lt;accession-num&gt;WOS:000086260100004&lt;/accession-num&gt;&lt;urls&gt;&lt;related-urls&gt;&lt;url&gt;&amp;lt;Go to ISI&amp;gt;://WOS:000086260100004&lt;/url&gt;&lt;url&gt;https://onlinelibrary.wiley.com/doi/pdf/10.1046/j.1365-2915.2000.00214.x&lt;/url&gt;&lt;/related-urls&gt;&lt;/urls&gt;&lt;electronic-resource-num&gt;10.1046/j.1365-2915.2000.00214.x&lt;/electronic-resource-num&gt;&lt;/record&gt;&lt;/Cite&gt;&lt;/EndNote&gt;</w:instrText>
            </w:r>
            <w:r>
              <w:fldChar w:fldCharType="separate"/>
            </w:r>
            <w:r w:rsidR="00692FD1">
              <w:rPr>
                <w:noProof/>
              </w:rPr>
              <w:t>[9</w:t>
            </w:r>
            <w:r w:rsidR="00B22E97">
              <w:rPr>
                <w:noProof/>
              </w:rPr>
              <w:t>7</w:t>
            </w:r>
            <w:r w:rsidR="00692FD1">
              <w:rPr>
                <w:noProof/>
              </w:rPr>
              <w:t>]</w:t>
            </w:r>
            <w:r>
              <w:fldChar w:fldCharType="end"/>
            </w:r>
          </w:p>
        </w:tc>
      </w:tr>
      <w:tr w:rsidR="002342DE" w14:paraId="0BBFBE71" w14:textId="77777777" w:rsidTr="00B83912">
        <w:tc>
          <w:tcPr>
            <w:tcW w:w="1809" w:type="dxa"/>
          </w:tcPr>
          <w:p w14:paraId="45775FBE" w14:textId="77777777" w:rsidR="00352070" w:rsidRPr="00B83912" w:rsidRDefault="00352070" w:rsidP="00352070">
            <w:pPr>
              <w:spacing w:after="0"/>
              <w:rPr>
                <w:i/>
              </w:rPr>
            </w:pPr>
            <w:r w:rsidRPr="00B83912">
              <w:rPr>
                <w:i/>
              </w:rPr>
              <w:t xml:space="preserve">Triatoma </w:t>
            </w:r>
            <w:proofErr w:type="spellStart"/>
            <w:r w:rsidRPr="00B83912">
              <w:rPr>
                <w:i/>
              </w:rPr>
              <w:t>protracta</w:t>
            </w:r>
            <w:proofErr w:type="spellEnd"/>
          </w:p>
        </w:tc>
        <w:tc>
          <w:tcPr>
            <w:tcW w:w="1134" w:type="dxa"/>
          </w:tcPr>
          <w:p w14:paraId="0FA0CED3" w14:textId="77777777" w:rsidR="00352070" w:rsidRDefault="00D56A3A" w:rsidP="00CD6D1D">
            <w:pPr>
              <w:spacing w:after="0"/>
              <w:jc w:val="right"/>
            </w:pPr>
            <w:r>
              <w:t xml:space="preserve">Yes </w:t>
            </w:r>
            <w:r>
              <w:fldChar w:fldCharType="begin">
                <w:fldData xml:space="preserve">PEVuZE5vdGU+PENpdGU+PEF1dGhvcj5Eb2xodW48L0F1dGhvcj48WWVhcj4yMDE2PC9ZZWFyPjxS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</w:fldData>
              </w:fldChar>
            </w:r>
            <w:r w:rsidR="00692FD1">
              <w:instrText xml:space="preserve"> ADDIN EN.CITE </w:instrText>
            </w:r>
            <w:r w:rsidR="00692FD1">
              <w:fldChar w:fldCharType="begin">
                <w:fldData xml:space="preserve">PEVuZE5vdGU+PENpdGU+PEF1dGhvcj5Eb2xodW48L0F1dGhvcj48WWVhcj4yMDE2PC9ZZWFyPjxS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</w:fldData>
              </w:fldChar>
            </w:r>
            <w:r w:rsidR="00692FD1">
              <w:instrText xml:space="preserve"> ADDIN EN.CITE.DATA </w:instrText>
            </w:r>
            <w:r w:rsidR="00692FD1">
              <w:fldChar w:fldCharType="end"/>
            </w:r>
            <w:r>
              <w:fldChar w:fldCharType="separate"/>
            </w:r>
            <w:r w:rsidR="00692FD1">
              <w:rPr>
                <w:noProof/>
              </w:rPr>
              <w:t>[11</w:t>
            </w:r>
            <w:r w:rsidR="00B22E97">
              <w:rPr>
                <w:noProof/>
              </w:rPr>
              <w:t>7</w:t>
            </w:r>
            <w:r w:rsidR="00692FD1">
              <w:rPr>
                <w:noProof/>
              </w:rPr>
              <w:t>, 11</w:t>
            </w:r>
            <w:r w:rsidR="00B22E97">
              <w:rPr>
                <w:noProof/>
              </w:rPr>
              <w:t>8</w:t>
            </w:r>
            <w:r w:rsidR="00692FD1">
              <w:rPr>
                <w:noProof/>
              </w:rPr>
              <w:t>]</w:t>
            </w:r>
            <w:r>
              <w:fldChar w:fldCharType="end"/>
            </w:r>
          </w:p>
        </w:tc>
        <w:tc>
          <w:tcPr>
            <w:tcW w:w="1276" w:type="dxa"/>
          </w:tcPr>
          <w:p w14:paraId="272B1D1E" w14:textId="77777777" w:rsidR="00352070" w:rsidRDefault="005102D7" w:rsidP="00CD6D1D">
            <w:pPr>
              <w:spacing w:after="0"/>
              <w:jc w:val="right"/>
            </w:pPr>
            <w:r>
              <w:t xml:space="preserve">Yes  </w:t>
            </w:r>
            <w:r w:rsidR="00AA7C1A">
              <w:fldChar w:fldCharType="begin">
                <w:fldData xml:space="preserve">PEVuZE5vdGU+PENpdGU+PEF1dGhvcj5DdXJ0aXMtUm9ibGVzPC9BdXRob3I+PFllYXI+MjAxODwv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</w:fldData>
              </w:fldChar>
            </w:r>
            <w:r w:rsidR="00692FD1">
              <w:instrText xml:space="preserve"> ADDIN EN.CITE </w:instrText>
            </w:r>
            <w:r w:rsidR="00692FD1">
              <w:fldChar w:fldCharType="begin">
                <w:fldData xml:space="preserve">PEVuZE5vdGU+PENpdGU+PEF1dGhvcj5DdXJ0aXMtUm9ibGVzPC9BdXRob3I+PFllYXI+MjAxODwv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</w:fldData>
              </w:fldChar>
            </w:r>
            <w:r w:rsidR="00692FD1">
              <w:instrText xml:space="preserve"> ADDIN EN.CITE.DATA </w:instrText>
            </w:r>
            <w:r w:rsidR="00692FD1">
              <w:fldChar w:fldCharType="end"/>
            </w:r>
            <w:r w:rsidR="00AA7C1A">
              <w:fldChar w:fldCharType="separate"/>
            </w:r>
            <w:r w:rsidR="00692FD1">
              <w:rPr>
                <w:noProof/>
              </w:rPr>
              <w:t>[10</w:t>
            </w:r>
            <w:r w:rsidR="00B22E97">
              <w:rPr>
                <w:noProof/>
              </w:rPr>
              <w:t>5</w:t>
            </w:r>
            <w:r w:rsidR="00692FD1">
              <w:rPr>
                <w:noProof/>
              </w:rPr>
              <w:t>, 11</w:t>
            </w:r>
            <w:r w:rsidR="00B22E97">
              <w:rPr>
                <w:noProof/>
              </w:rPr>
              <w:t>8</w:t>
            </w:r>
            <w:r w:rsidR="00692FD1">
              <w:rPr>
                <w:noProof/>
              </w:rPr>
              <w:t>]</w:t>
            </w:r>
            <w:r w:rsidR="00AA7C1A">
              <w:fldChar w:fldCharType="end"/>
            </w:r>
          </w:p>
        </w:tc>
        <w:tc>
          <w:tcPr>
            <w:tcW w:w="992" w:type="dxa"/>
          </w:tcPr>
          <w:p w14:paraId="3C08BEAC" w14:textId="77777777" w:rsidR="00352070" w:rsidRDefault="00CE2C2A" w:rsidP="00CD6D1D">
            <w:pPr>
              <w:spacing w:after="0"/>
              <w:jc w:val="right"/>
            </w:pPr>
            <w:r>
              <w:t xml:space="preserve">Yes </w:t>
            </w:r>
            <w:r>
              <w:fldChar w:fldCharType="begin"/>
            </w:r>
            <w:r w:rsidR="00692FD1">
              <w:instrText xml:space="preserve"> ADDIN EN.CITE &lt;EndNote&gt;&lt;Cite&gt;&lt;Author&gt;Reisenman&lt;/Author&gt;&lt;Year&gt;2012&lt;/Year&gt;&lt;RecNum&gt;194&lt;/RecNum&gt;&lt;DisplayText&gt;[115]&lt;/DisplayText&gt;&lt;record&gt;&lt;rec-number&gt;194&lt;/rec-number&gt;&lt;foreign-keys&gt;&lt;key app="EN" db-id="dzs0awpvexprd7etzp7v2w23vdxe0a2psxfz" timestamp="1555500774"&gt;194&lt;/key&gt;&lt;/foreign-keys&gt;&lt;ref-type name="Journal Article"&gt;17&lt;/ref-type&gt;&lt;contributors&gt;&lt;authors&gt;&lt;author&gt;Reisenman, Carolina E.&lt;/author&gt;&lt;author&gt;Savary, William&lt;/author&gt;&lt;author&gt;Cowles, Jillian&lt;/author&gt;&lt;author&gt;Gregory, Teresa L.&lt;/author&gt;&lt;author&gt;Hildebrand, John G.&lt;/author&gt;&lt;/authors&gt;&lt;/contributors&gt;&lt;titles&gt;&lt;title&gt;The Distribution and Abundance of Triatomine Insects, Potential Vectors of Chagas Disease, in a Metropolitan Area in Southern Arizona, United States&lt;/title&gt;&lt;secondary-title&gt;Journal of Medical Entomology&lt;/secondary-title&gt;&lt;/titles&gt;&lt;periodical&gt;&lt;full-title&gt;Journal of Medical Entomology&lt;/full-title&gt;&lt;/periodical&gt;&lt;pages&gt;1254-1261&lt;/pages&gt;&lt;volume&gt;49&lt;/volume&gt;&lt;number&gt;6&lt;/number&gt;&lt;dates&gt;&lt;year&gt;2012&lt;/year&gt;&lt;pub-dates&gt;&lt;date&gt;Nov&lt;/date&gt;&lt;/pub-dates&gt;&lt;/dates&gt;&lt;isbn&gt;0022-2585&lt;/isbn&gt;&lt;accession-num&gt;WOS:000311303200009&lt;/accession-num&gt;&lt;urls&gt;&lt;related-urls&gt;&lt;url&gt;&amp;lt;Go to ISI&amp;gt;://WOS:000311303200009&lt;/url&gt;&lt;/related-urls&gt;&lt;/urls&gt;&lt;electronic-resource-num&gt;10.1603/me12139&lt;/electronic-resource-num&gt;&lt;/record&gt;&lt;/Cite&gt;&lt;/EndNote&gt;</w:instrText>
            </w:r>
            <w:r>
              <w:fldChar w:fldCharType="separate"/>
            </w:r>
            <w:r w:rsidR="00692FD1">
              <w:rPr>
                <w:noProof/>
              </w:rPr>
              <w:t>[11</w:t>
            </w:r>
            <w:r w:rsidR="00B22E97">
              <w:rPr>
                <w:noProof/>
              </w:rPr>
              <w:t>9</w:t>
            </w:r>
            <w:r w:rsidR="00692FD1">
              <w:rPr>
                <w:noProof/>
              </w:rPr>
              <w:t>]</w:t>
            </w:r>
            <w:r>
              <w:fldChar w:fldCharType="end"/>
            </w:r>
          </w:p>
        </w:tc>
        <w:tc>
          <w:tcPr>
            <w:tcW w:w="3805" w:type="dxa"/>
          </w:tcPr>
          <w:p w14:paraId="36879DDB" w14:textId="77777777" w:rsidR="00352070" w:rsidRDefault="00E376CF" w:rsidP="00692FD1">
            <w:pPr>
              <w:spacing w:after="0"/>
            </w:pPr>
            <w:r>
              <w:t xml:space="preserve">Rodent nests </w:t>
            </w:r>
            <w:r>
              <w:fldChar w:fldCharType="begin">
                <w:fldData xml:space="preserve">PEVuZE5vdGU+PENpdGU+PEF1dGhvcj5Eb2xodW48L0F1dGhvcj48WWVhcj4yMDE2PC9ZZWFyPjxS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</w:fldData>
              </w:fldChar>
            </w:r>
            <w:r w:rsidR="00692FD1">
              <w:instrText xml:space="preserve"> ADDIN EN.CITE </w:instrText>
            </w:r>
            <w:r w:rsidR="00692FD1">
              <w:fldChar w:fldCharType="begin">
                <w:fldData xml:space="preserve">PEVuZE5vdGU+PENpdGU+PEF1dGhvcj5Eb2xodW48L0F1dGhvcj48WWVhcj4yMDE2PC9ZZWFyPjxS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</w:fldData>
              </w:fldChar>
            </w:r>
            <w:r w:rsidR="00692FD1">
              <w:instrText xml:space="preserve"> ADDIN EN.CITE.DATA </w:instrText>
            </w:r>
            <w:r w:rsidR="00692FD1">
              <w:fldChar w:fldCharType="end"/>
            </w:r>
            <w:r>
              <w:fldChar w:fldCharType="separate"/>
            </w:r>
            <w:r w:rsidR="00692FD1">
              <w:rPr>
                <w:noProof/>
              </w:rPr>
              <w:t>[11</w:t>
            </w:r>
            <w:r w:rsidR="00B22E97">
              <w:rPr>
                <w:noProof/>
              </w:rPr>
              <w:t>7</w:t>
            </w:r>
            <w:r w:rsidR="00692FD1">
              <w:rPr>
                <w:noProof/>
              </w:rPr>
              <w:t>, 1</w:t>
            </w:r>
            <w:r w:rsidR="00B22E97">
              <w:rPr>
                <w:noProof/>
              </w:rPr>
              <w:t>20</w:t>
            </w:r>
            <w:r w:rsidR="00692FD1">
              <w:rPr>
                <w:noProof/>
              </w:rPr>
              <w:t>, 1</w:t>
            </w:r>
            <w:r w:rsidR="00B22E97">
              <w:rPr>
                <w:noProof/>
              </w:rPr>
              <w:t>21</w:t>
            </w:r>
            <w:r w:rsidR="00692FD1">
              <w:rPr>
                <w:noProof/>
              </w:rPr>
              <w:t>]</w:t>
            </w:r>
            <w:r>
              <w:fldChar w:fldCharType="end"/>
            </w:r>
          </w:p>
        </w:tc>
      </w:tr>
      <w:tr w:rsidR="002342DE" w14:paraId="01F91AE8" w14:textId="77777777" w:rsidTr="00B83912">
        <w:tc>
          <w:tcPr>
            <w:tcW w:w="1809" w:type="dxa"/>
          </w:tcPr>
          <w:p w14:paraId="55F9AD65" w14:textId="77777777" w:rsidR="00352070" w:rsidRPr="00B83912" w:rsidRDefault="00352070" w:rsidP="00352070">
            <w:pPr>
              <w:spacing w:after="0"/>
              <w:rPr>
                <w:i/>
              </w:rPr>
            </w:pPr>
            <w:r w:rsidRPr="00B83912">
              <w:rPr>
                <w:i/>
              </w:rPr>
              <w:t xml:space="preserve">Triatoma </w:t>
            </w:r>
            <w:proofErr w:type="spellStart"/>
            <w:r w:rsidRPr="00B83912">
              <w:rPr>
                <w:i/>
              </w:rPr>
              <w:t>pseudomaculata</w:t>
            </w:r>
            <w:proofErr w:type="spellEnd"/>
          </w:p>
        </w:tc>
        <w:tc>
          <w:tcPr>
            <w:tcW w:w="1134" w:type="dxa"/>
          </w:tcPr>
          <w:p w14:paraId="667DEC4E" w14:textId="77777777" w:rsidR="00352070" w:rsidRDefault="00907F35" w:rsidP="00CD6D1D">
            <w:pPr>
              <w:spacing w:after="0"/>
              <w:jc w:val="right"/>
            </w:pPr>
            <w:r>
              <w:t xml:space="preserve">Yes </w:t>
            </w:r>
            <w:r>
              <w:fldChar w:fldCharType="begin"/>
            </w:r>
            <w:r w:rsidR="00692FD1">
              <w:instrText xml:space="preserve"> ADDIN EN.CITE &lt;EndNote&gt;&lt;Cite&gt;&lt;Author&gt;de Barros Vasconcelos Fidalgo&lt;/Author&gt;&lt;Year&gt;2018&lt;/Year&gt;&lt;RecNum&gt;76&lt;/RecNum&gt;&lt;DisplayText&gt;[57]&lt;/DisplayText&gt;&lt;record&gt;&lt;rec-number&gt;76&lt;/rec-number&gt;&lt;foreign-keys&gt;&lt;key app="EN" db-id="dzs0awpvexprd7etzp7v2w23vdxe0a2psxfz" timestamp="1555500771"&gt;76&lt;/key&gt;&lt;/foreign-keys&gt;&lt;ref-type name="Journal Article"&gt;17&lt;/ref-type&gt;&lt;contributors&gt;&lt;authors&gt;&lt;author&gt;de Barros Vasconcelos Fidalgo, Arduina Sofia Ortet&lt;/author&gt;&lt;author&gt;da Costa, Alanna Carla&lt;/author&gt;&lt;author&gt;da Silva Filho, Jose Damiao&lt;/author&gt;&lt;author&gt;Candido, Darlan da Silva&lt;/author&gt;&lt;author&gt;Freitas, Erlane Chaves&lt;/author&gt;&lt;author&gt;Pereira, Laise dos Santos&lt;/author&gt;&lt;author&gt;de Andrade, Monica Coelho&lt;/author&gt;&lt;author&gt;Morais Soares Gomes, Katia Cristina&lt;/author&gt;&lt;author&gt;Bezerra, Claudia Mendonca&lt;/author&gt;&lt;author&gt;Oliveira, Maria de Fatima&lt;/author&gt;&lt;/authors&gt;&lt;/contributors&gt;&lt;titles&gt;&lt;title&gt;Insect vectors of Chagas disease (Trypanosoma cruzi) in Northeastern Brazil&lt;/title&gt;&lt;secondary-title&gt;Revista Da Sociedade Brasileira De Medicina Tropical&lt;/secondary-title&gt;&lt;/titles&gt;&lt;periodical&gt;&lt;full-title&gt;Revista Da Sociedade Brasileira De Medicina Tropical&lt;/full-title&gt;&lt;/periodical&gt;&lt;pages&gt;174-182&lt;/pages&gt;&lt;volume&gt;51&lt;/volume&gt;&lt;number&gt;2&lt;/number&gt;&lt;dates&gt;&lt;year&gt;2018&lt;/year&gt;&lt;pub-dates&gt;&lt;date&gt;Mar-Apr&lt;/date&gt;&lt;/pub-dates&gt;&lt;/dates&gt;&lt;isbn&gt;0037-8682&lt;/isbn&gt;&lt;accession-num&gt;WOS:000432390600009&lt;/accession-num&gt;&lt;urls&gt;&lt;related-urls&gt;&lt;url&gt;&amp;lt;Go to ISI&amp;gt;://WOS:000432390600009&lt;/url&gt;&lt;url&gt;http://www.scielo.br/pdf/rsbmt/v51n2/1678-9849-rsbmt-51-02-174.pdf&lt;/url&gt;&lt;/related-urls&gt;&lt;/urls&gt;&lt;electronic-resource-num&gt;10.1590/0037-8682-0408-2017&lt;/electronic-resource-num&gt;&lt;/record&gt;&lt;/Cite&gt;&lt;/EndNote&gt;</w:instrText>
            </w:r>
            <w:r>
              <w:fldChar w:fldCharType="separate"/>
            </w:r>
            <w:r w:rsidR="00692FD1">
              <w:rPr>
                <w:noProof/>
              </w:rPr>
              <w:t>[57]</w:t>
            </w:r>
            <w:r>
              <w:fldChar w:fldCharType="end"/>
            </w:r>
          </w:p>
        </w:tc>
        <w:tc>
          <w:tcPr>
            <w:tcW w:w="1276" w:type="dxa"/>
          </w:tcPr>
          <w:p w14:paraId="07DF6CC4" w14:textId="77777777" w:rsidR="00352070" w:rsidRDefault="00752519" w:rsidP="00CD6D1D">
            <w:pPr>
              <w:spacing w:after="0"/>
              <w:jc w:val="right"/>
            </w:pPr>
            <w:r>
              <w:t xml:space="preserve">Yes </w:t>
            </w:r>
            <w:r>
              <w:fldChar w:fldCharType="begin">
                <w:fldData xml:space="preserve">PEVuZE5vdGU+PENpdGU+PEF1dGhvcj5CZXplcnJhPC9BdXRob3I+PFllYXI+MjAxODwvWWVhcj48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</w:fldData>
              </w:fldChar>
            </w:r>
            <w:r w:rsidR="00692FD1">
              <w:instrText xml:space="preserve"> ADDIN EN.CITE </w:instrText>
            </w:r>
            <w:r w:rsidR="00692FD1">
              <w:fldChar w:fldCharType="begin">
                <w:fldData xml:space="preserve">PEVuZE5vdGU+PENpdGU+PEF1dGhvcj5CZXplcnJhPC9BdXRob3I+PFllYXI+MjAxODwvWWVhcj48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</w:fldData>
              </w:fldChar>
            </w:r>
            <w:r w:rsidR="00692FD1">
              <w:instrText xml:space="preserve"> ADDIN EN.CITE.DATA </w:instrText>
            </w:r>
            <w:r w:rsidR="00692FD1">
              <w:fldChar w:fldCharType="end"/>
            </w:r>
            <w:r>
              <w:fldChar w:fldCharType="separate"/>
            </w:r>
            <w:r w:rsidR="00692FD1">
              <w:rPr>
                <w:noProof/>
              </w:rPr>
              <w:t>[5, 7, 57, 59, 9</w:t>
            </w:r>
            <w:r w:rsidR="00B22E97">
              <w:rPr>
                <w:noProof/>
              </w:rPr>
              <w:t>9</w:t>
            </w:r>
            <w:r w:rsidR="00692FD1">
              <w:rPr>
                <w:noProof/>
              </w:rPr>
              <w:t>]</w:t>
            </w:r>
            <w:r>
              <w:fldChar w:fldCharType="end"/>
            </w:r>
          </w:p>
        </w:tc>
        <w:tc>
          <w:tcPr>
            <w:tcW w:w="992" w:type="dxa"/>
          </w:tcPr>
          <w:p w14:paraId="215C5B6B" w14:textId="77777777" w:rsidR="00352070" w:rsidRDefault="00EA281C" w:rsidP="00CD6D1D">
            <w:pPr>
              <w:spacing w:after="0"/>
              <w:jc w:val="right"/>
            </w:pPr>
            <w:r>
              <w:t xml:space="preserve">Yes </w:t>
            </w:r>
            <w:r w:rsidR="00131508">
              <w:fldChar w:fldCharType="begin">
                <w:fldData xml:space="preserve">PEVuZE5vdGU+PENpdGU+PEF1dGhvcj5NZW5kb25jYTwvQXV0aG9yPjxZZWFyPjIwMTU8L1llYXI+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</w:fldData>
              </w:fldChar>
            </w:r>
            <w:r w:rsidR="00692FD1">
              <w:instrText xml:space="preserve"> ADDIN EN.CITE </w:instrText>
            </w:r>
            <w:r w:rsidR="00692FD1">
              <w:fldChar w:fldCharType="begin">
                <w:fldData xml:space="preserve">PEVuZE5vdGU+PENpdGU+PEF1dGhvcj5NZW5kb25jYTwvQXV0aG9yPjxZZWFyPjIwMTU8L1llYXI+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</w:fldData>
              </w:fldChar>
            </w:r>
            <w:r w:rsidR="00692FD1">
              <w:instrText xml:space="preserve"> ADDIN EN.CITE.DATA </w:instrText>
            </w:r>
            <w:r w:rsidR="00692FD1">
              <w:fldChar w:fldCharType="end"/>
            </w:r>
            <w:r w:rsidR="00131508">
              <w:fldChar w:fldCharType="separate"/>
            </w:r>
            <w:r w:rsidR="00692FD1">
              <w:rPr>
                <w:noProof/>
              </w:rPr>
              <w:t>[52, 53]</w:t>
            </w:r>
            <w:r w:rsidR="00131508">
              <w:fldChar w:fldCharType="end"/>
            </w:r>
          </w:p>
        </w:tc>
        <w:tc>
          <w:tcPr>
            <w:tcW w:w="3805" w:type="dxa"/>
          </w:tcPr>
          <w:p w14:paraId="6F2BE4E5" w14:textId="77777777" w:rsidR="00352070" w:rsidRDefault="00775D70" w:rsidP="00B83912">
            <w:pPr>
              <w:spacing w:after="0"/>
            </w:pPr>
            <w:proofErr w:type="spellStart"/>
            <w:r>
              <w:t>Birds</w:t>
            </w:r>
            <w:proofErr w:type="spellEnd"/>
            <w:r>
              <w:t xml:space="preserve"> nests </w:t>
            </w:r>
            <w:r>
              <w:fldChar w:fldCharType="begin"/>
            </w:r>
            <w:r w:rsidR="00692FD1">
              <w:instrText xml:space="preserve"> ADDIN EN.CITE &lt;EndNote&gt;&lt;Cite&gt;&lt;Author&gt;Barbosa-Silva&lt;/Author&gt;&lt;Year&gt;2016&lt;/Year&gt;&lt;RecNum&gt;132&lt;/RecNum&gt;&lt;DisplayText&gt;[58]&lt;/DisplayText&gt;&lt;record&gt;&lt;rec-number&gt;132&lt;/rec-number&gt;&lt;foreign-keys&gt;&lt;key app="EN" db-id="dzs0awpvexprd7etzp7v2w23vdxe0a2psxfz" timestamp="1555500773"&gt;132&lt;/key&gt;&lt;/foreign-keys&gt;&lt;ref-type name="Journal Article"&gt;17&lt;/ref-type&gt;&lt;contributors&gt;&lt;authors&gt;&lt;author&gt;Barbosa-Silva, Andressa Noronha&lt;/author&gt;&lt;author&gt;Jacome da Camara, Antonia Claudia&lt;/author&gt;&lt;author&gt;Martins, Kiev&lt;/author&gt;&lt;author&gt;Nunes, Daniela Ferreira&lt;/author&gt;&lt;author&gt;Camara de Oliveira, Pedro Igor&lt;/author&gt;&lt;author&gt;Medeiros de Azevedo, Paulo Roberto&lt;/author&gt;&lt;author&gt;Chiari, Egler&lt;/author&gt;&lt;author&gt;da Cunha Galvao, Lucia Maria&lt;/author&gt;&lt;/authors&gt;&lt;/contributors&gt;&lt;titles&gt;&lt;title&gt;Characteristics of Triatomine infestation and natural Trypanosoma cruzi infection in the State of Rio Grande do Norte, Brazil&lt;/title&gt;&lt;secondary-title&gt;Revista Da Sociedade Brasileira De Medicina Tropical&lt;/secondary-title&gt;&lt;/titles&gt;&lt;periodical&gt;&lt;full-title&gt;Revista Da Sociedade Brasileira De Medicina Tropical&lt;/full-title&gt;&lt;/periodical&gt;&lt;pages&gt;57-67&lt;/pages&gt;&lt;volume&gt;49&lt;/volume&gt;&lt;number&gt;1&lt;/number&gt;&lt;dates&gt;&lt;year&gt;2016&lt;/year&gt;&lt;pub-dates&gt;&lt;date&gt;Jan-Feb&lt;/date&gt;&lt;/pub-dates&gt;&lt;/dates&gt;&lt;isbn&gt;0037-8682&lt;/isbn&gt;&lt;accession-num&gt;WOS:000372848300009&lt;/accession-num&gt;&lt;urls&gt;&lt;related-urls&gt;&lt;url&gt;&amp;lt;Go to ISI&amp;gt;://WOS:000372848300009&lt;/url&gt;&lt;url&gt;http://www.scielo.br/pdf/rsbmt/v49n1/1678-9849-rsbmt-49-01-00057.pdf&lt;/url&gt;&lt;/related-urls&gt;&lt;/urls&gt;&lt;electronic-resource-num&gt;10.1590/0037-8682-0300-2015&lt;/electronic-resource-num&gt;&lt;/record&gt;&lt;/Cite&gt;&lt;/EndNote&gt;</w:instrText>
            </w:r>
            <w:r>
              <w:fldChar w:fldCharType="separate"/>
            </w:r>
            <w:r w:rsidR="00692FD1">
              <w:rPr>
                <w:noProof/>
              </w:rPr>
              <w:t>[58]</w:t>
            </w:r>
            <w:r>
              <w:fldChar w:fldCharType="end"/>
            </w:r>
            <w:r>
              <w:t xml:space="preserve">, </w:t>
            </w:r>
            <w:r w:rsidR="00B83912">
              <w:t>Hen</w:t>
            </w:r>
            <w:r>
              <w:t xml:space="preserve"> coops </w:t>
            </w:r>
            <w:r>
              <w:fldChar w:fldCharType="begin">
                <w:fldData xml:space="preserve">PEVuZE5vdGU+PENpdGU+PEF1dGhvcj5CYXJib3NhLVNpbHZhPC9BdXRob3I+PFllYXI+MjAxNjwv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</w:fldData>
              </w:fldChar>
            </w:r>
            <w:r w:rsidR="00692FD1">
              <w:instrText xml:space="preserve"> ADDIN EN.CITE </w:instrText>
            </w:r>
            <w:r w:rsidR="00692FD1">
              <w:fldChar w:fldCharType="begin">
                <w:fldData xml:space="preserve">PEVuZE5vdGU+PENpdGU+PEF1dGhvcj5CYXJib3NhLVNpbHZhPC9BdXRob3I+PFllYXI+MjAxNjwv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</w:fldData>
              </w:fldChar>
            </w:r>
            <w:r w:rsidR="00692FD1">
              <w:instrText xml:space="preserve"> ADDIN EN.CITE.DATA </w:instrText>
            </w:r>
            <w:r w:rsidR="00692FD1">
              <w:fldChar w:fldCharType="end"/>
            </w:r>
            <w:r>
              <w:fldChar w:fldCharType="separate"/>
            </w:r>
            <w:r w:rsidR="00692FD1">
              <w:rPr>
                <w:noProof/>
              </w:rPr>
              <w:t>[52, 58]</w:t>
            </w:r>
            <w:r>
              <w:fldChar w:fldCharType="end"/>
            </w:r>
            <w:r w:rsidR="00527000">
              <w:t xml:space="preserve">, Perches </w:t>
            </w:r>
            <w:r w:rsidR="00527000">
              <w:fldChar w:fldCharType="begin"/>
            </w:r>
            <w:r w:rsidR="00692FD1">
              <w:instrText xml:space="preserve"> ADDIN EN.CITE &lt;EndNote&gt;&lt;Cite&gt;&lt;Author&gt;Sarquis&lt;/Author&gt;&lt;Year&gt;2012&lt;/Year&gt;&lt;RecNum&gt;205&lt;/RecNum&gt;&lt;DisplayText&gt;[73]&lt;/DisplayText&gt;&lt;record&gt;&lt;rec-number&gt;205&lt;/rec-number&gt;&lt;foreign-keys&gt;&lt;key app="EN" db-id="dzs0awpvexprd7etzp7v2w23vdxe0a2psxfz" timestamp="1555500774"&gt;205&lt;/key&gt;&lt;/foreign-keys&gt;&lt;ref-type name="Journal Article"&gt;17&lt;/ref-type&gt;&lt;contributors&gt;&lt;authors&gt;&lt;author&gt;Sarquis, Otilia&lt;/author&gt;&lt;author&gt;Carvalho-Costa, Filipe Anibal&lt;/author&gt;&lt;author&gt;Toma, Helena Keiko&lt;/author&gt;&lt;author&gt;Georg, Ingebourg&lt;/author&gt;&lt;author&gt;Burgoa, Marcelo R.&lt;/author&gt;&lt;author&gt;Lima, Marli Maria&lt;/author&gt;&lt;/authors&gt;&lt;/contributors&gt;&lt;titles&gt;&lt;title&gt;Eco-epidemiology of Chagas disease in northeastern Brazil: Triatoma brasiliensis, T. pseudomaculata and Rhodnius nasutus in the sylvatic, peridomestic and domestic environments&lt;/title&gt;&lt;secondary-title&gt;Parasitology Research&lt;/secondary-title&gt;&lt;/titles&gt;&lt;periodical&gt;&lt;full-title&gt;Parasitology Research&lt;/full-title&gt;&lt;/periodical&gt;&lt;pages&gt;1481-1485&lt;/pages&gt;&lt;volume&gt;110&lt;/volume&gt;&lt;number&gt;4&lt;/number&gt;&lt;dates&gt;&lt;year&gt;2012&lt;/year&gt;&lt;pub-dates&gt;&lt;date&gt;Apr&lt;/date&gt;&lt;/pub-dates&gt;&lt;/dates&gt;&lt;isbn&gt;0932-0113&lt;/isbn&gt;&lt;accession-num&gt;WOS:000302814500020&lt;/accession-num&gt;&lt;urls&gt;&lt;related-urls&gt;&lt;url&gt;&amp;lt;Go to ISI&amp;gt;://WOS:000302814500020&lt;/url&gt;&lt;url&gt;https://link.springer.com/content/pdf/10.1007%2Fs00436-011-2651-6.pdf&lt;/url&gt;&lt;/related-urls&gt;&lt;/urls&gt;&lt;electronic-resource-num&gt;10.1007/s00436-011-2651-6&lt;/electronic-resource-num&gt;&lt;/record&gt;&lt;/Cite&gt;&lt;/EndNote&gt;</w:instrText>
            </w:r>
            <w:r w:rsidR="00527000">
              <w:fldChar w:fldCharType="separate"/>
            </w:r>
            <w:r w:rsidR="00692FD1">
              <w:rPr>
                <w:noProof/>
              </w:rPr>
              <w:t>[7</w:t>
            </w:r>
            <w:r w:rsidR="00B22E97">
              <w:rPr>
                <w:noProof/>
              </w:rPr>
              <w:t>4</w:t>
            </w:r>
            <w:r w:rsidR="00692FD1">
              <w:rPr>
                <w:noProof/>
              </w:rPr>
              <w:t>]</w:t>
            </w:r>
            <w:r w:rsidR="00527000">
              <w:fldChar w:fldCharType="end"/>
            </w:r>
            <w:r w:rsidR="008E6F60">
              <w:t xml:space="preserve">, Palm trees </w:t>
            </w:r>
            <w:r w:rsidR="008E6F60">
              <w:fldChar w:fldCharType="begin"/>
            </w:r>
            <w:r w:rsidR="00692FD1">
              <w:instrText xml:space="preserve"> ADDIN EN.CITE &lt;EndNote&gt;&lt;Cite&gt;&lt;Author&gt;Gurgel-Goncalves&lt;/Author&gt;&lt;Year&gt;2012&lt;/Year&gt;&lt;RecNum&gt;210&lt;/RecNum&gt;&lt;DisplayText&gt;[118]&lt;/DisplayText&gt;&lt;record&gt;&lt;rec-number&gt;210&lt;/rec-number&gt;&lt;foreign-keys&gt;&lt;key app="EN" db-id="dzs0awpvexprd7etzp7v2w23vdxe0a2psxfz" timestamp="1555500774"&gt;210&lt;/key&gt;&lt;/foreign-keys&gt;&lt;ref-type name="Journal Article"&gt;17&lt;/ref-type&gt;&lt;contributors&gt;&lt;authors&gt;&lt;author&gt;Gurgel-Goncalves, Rodrigo&lt;/author&gt;&lt;author&gt;Ribeiro Junior, Gilmar&lt;/author&gt;&lt;author&gt;da Costa, Eraldo Medeiros neto&lt;/author&gt;&lt;/authors&gt;&lt;/contributors&gt;&lt;titles&gt;&lt;title&gt;Infestation of Palm Trees by Triatomines (Hemiptera: Reduviidae) in the State of Bahia, Brazil&lt;/title&gt;&lt;secondary-title&gt;EntomoBrasilis&lt;/secondary-title&gt;&lt;/titles&gt;&lt;periodical&gt;&lt;full-title&gt;EntomoBrasilis&lt;/full-title&gt;&lt;/periodical&gt;&lt;pages&gt;227-231&lt;/pages&gt;&lt;volume&gt;5&lt;/volume&gt;&lt;number&gt;3&lt;/number&gt;&lt;dates&gt;&lt;year&gt;2012&lt;/year&gt;&lt;pub-dates&gt;&lt;date&gt;2012&lt;/date&gt;&lt;/pub-dates&gt;&lt;/dates&gt;&lt;isbn&gt;1983-0572&lt;/isbn&gt;&lt;accession-num&gt;ZOOREC:ZOOR14908031874&lt;/accession-num&gt;&lt;urls&gt;&lt;related-urls&gt;&lt;url&gt;&amp;lt;Go to ISI&amp;gt;://ZOOREC:ZOOR14908031874&lt;/url&gt;&lt;/related-urls&gt;&lt;/urls&gt;&lt;/record&gt;&lt;/Cite&gt;&lt;/EndNote&gt;</w:instrText>
            </w:r>
            <w:r w:rsidR="008E6F60">
              <w:fldChar w:fldCharType="separate"/>
            </w:r>
            <w:r w:rsidR="00692FD1">
              <w:rPr>
                <w:noProof/>
              </w:rPr>
              <w:t>[1</w:t>
            </w:r>
            <w:r w:rsidR="00B22E97">
              <w:rPr>
                <w:noProof/>
              </w:rPr>
              <w:t>22</w:t>
            </w:r>
            <w:r w:rsidR="00692FD1">
              <w:rPr>
                <w:noProof/>
              </w:rPr>
              <w:t>]</w:t>
            </w:r>
            <w:r w:rsidR="008E6F60">
              <w:fldChar w:fldCharType="end"/>
            </w:r>
          </w:p>
        </w:tc>
      </w:tr>
      <w:tr w:rsidR="002342DE" w14:paraId="22941AA5" w14:textId="77777777" w:rsidTr="00B83912">
        <w:tc>
          <w:tcPr>
            <w:tcW w:w="1809" w:type="dxa"/>
          </w:tcPr>
          <w:p w14:paraId="4C89F78B" w14:textId="77777777" w:rsidR="00352070" w:rsidRPr="00B83912" w:rsidRDefault="00352070" w:rsidP="00352070">
            <w:pPr>
              <w:spacing w:after="0"/>
              <w:rPr>
                <w:i/>
              </w:rPr>
            </w:pPr>
            <w:r w:rsidRPr="00B83912">
              <w:rPr>
                <w:i/>
              </w:rPr>
              <w:t xml:space="preserve">Triatoma </w:t>
            </w:r>
            <w:proofErr w:type="spellStart"/>
            <w:r w:rsidRPr="00B83912">
              <w:rPr>
                <w:i/>
              </w:rPr>
              <w:t>rubida</w:t>
            </w:r>
            <w:proofErr w:type="spellEnd"/>
            <w:r w:rsidRPr="00B83912">
              <w:rPr>
                <w:i/>
              </w:rPr>
              <w:t xml:space="preserve"> </w:t>
            </w:r>
          </w:p>
        </w:tc>
        <w:tc>
          <w:tcPr>
            <w:tcW w:w="1134" w:type="dxa"/>
          </w:tcPr>
          <w:p w14:paraId="63EA715A" w14:textId="77777777" w:rsidR="00352070" w:rsidRDefault="00620F0A" w:rsidP="00CD6D1D">
            <w:pPr>
              <w:spacing w:after="0"/>
              <w:jc w:val="right"/>
            </w:pPr>
            <w:r>
              <w:t xml:space="preserve">Yes </w:t>
            </w:r>
            <w:r>
              <w:fldChar w:fldCharType="begin">
                <w:fldData xml:space="preserve">PEVuZE5vdGU+PENpdGU+PEF1dGhvcj5LbG90ejwvQXV0aG9yPjxZZWFyPjIwMTY8L1llYXI+PFJl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==
</w:fldData>
              </w:fldChar>
            </w:r>
            <w:r w:rsidR="00692FD1">
              <w:instrText xml:space="preserve"> ADDIN EN.CITE </w:instrText>
            </w:r>
            <w:r w:rsidR="00692FD1">
              <w:fldChar w:fldCharType="begin">
                <w:fldData xml:space="preserve">PEVuZE5vdGU+PENpdGU+PEF1dGhvcj5LbG90ejwvQXV0aG9yPjxZZWFyPjIwMTY8L1llYXI+PFJl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==
</w:fldData>
              </w:fldChar>
            </w:r>
            <w:r w:rsidR="00692FD1">
              <w:instrText xml:space="preserve"> ADDIN EN.CITE.DATA </w:instrText>
            </w:r>
            <w:r w:rsidR="00692FD1">
              <w:fldChar w:fldCharType="end"/>
            </w:r>
            <w:r>
              <w:fldChar w:fldCharType="separate"/>
            </w:r>
            <w:r w:rsidR="00692FD1">
              <w:rPr>
                <w:noProof/>
              </w:rPr>
              <w:t>[11</w:t>
            </w:r>
            <w:r w:rsidR="00B22E97">
              <w:rPr>
                <w:noProof/>
              </w:rPr>
              <w:t>8</w:t>
            </w:r>
            <w:r w:rsidR="00692FD1">
              <w:rPr>
                <w:noProof/>
              </w:rPr>
              <w:t>, 1</w:t>
            </w:r>
            <w:r w:rsidR="00B22E97">
              <w:rPr>
                <w:noProof/>
              </w:rPr>
              <w:t>21</w:t>
            </w:r>
            <w:r w:rsidR="00692FD1">
              <w:rPr>
                <w:noProof/>
              </w:rPr>
              <w:t>]</w:t>
            </w:r>
            <w:r>
              <w:fldChar w:fldCharType="end"/>
            </w:r>
          </w:p>
        </w:tc>
        <w:tc>
          <w:tcPr>
            <w:tcW w:w="1276" w:type="dxa"/>
          </w:tcPr>
          <w:p w14:paraId="340B8315" w14:textId="77777777" w:rsidR="00352070" w:rsidRDefault="00627291" w:rsidP="00CD6D1D">
            <w:pPr>
              <w:spacing w:after="0"/>
              <w:jc w:val="right"/>
            </w:pPr>
            <w:r>
              <w:t xml:space="preserve">Yes </w:t>
            </w:r>
            <w:r>
              <w:fldChar w:fldCharType="begin">
                <w:fldData xml:space="preserve">PEVuZE5vdGU+PENpdGU+PEF1dGhvcj5CZWF0dHk8L0F1dGhvcj48WWVhcj4yMDE4PC9ZZWFyPjxS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</w:fldData>
              </w:fldChar>
            </w:r>
            <w:r w:rsidR="00692FD1">
              <w:instrText xml:space="preserve"> ADDIN EN.CITE </w:instrText>
            </w:r>
            <w:r w:rsidR="00692FD1">
              <w:fldChar w:fldCharType="begin">
                <w:fldData xml:space="preserve">PEVuZE5vdGU+PENpdGU+PEF1dGhvcj5CZWF0dHk8L0F1dGhvcj48WWVhcj4yMDE4PC9ZZWFyPjxS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</w:fldData>
              </w:fldChar>
            </w:r>
            <w:r w:rsidR="00692FD1">
              <w:instrText xml:space="preserve"> ADDIN EN.CITE.DATA </w:instrText>
            </w:r>
            <w:r w:rsidR="00692FD1">
              <w:fldChar w:fldCharType="end"/>
            </w:r>
            <w:r>
              <w:fldChar w:fldCharType="separate"/>
            </w:r>
            <w:r w:rsidR="00692FD1">
              <w:rPr>
                <w:noProof/>
              </w:rPr>
              <w:t>[10</w:t>
            </w:r>
            <w:r w:rsidR="00B22E97">
              <w:rPr>
                <w:noProof/>
              </w:rPr>
              <w:t>5</w:t>
            </w:r>
            <w:r w:rsidR="00692FD1">
              <w:rPr>
                <w:noProof/>
              </w:rPr>
              <w:t>, 10</w:t>
            </w:r>
            <w:r w:rsidR="00B22E97">
              <w:rPr>
                <w:noProof/>
              </w:rPr>
              <w:t>6</w:t>
            </w:r>
            <w:r w:rsidR="00692FD1">
              <w:rPr>
                <w:noProof/>
              </w:rPr>
              <w:t>, 11</w:t>
            </w:r>
            <w:r w:rsidR="00B22E97">
              <w:rPr>
                <w:noProof/>
              </w:rPr>
              <w:t>8</w:t>
            </w:r>
            <w:r w:rsidR="00692FD1">
              <w:rPr>
                <w:noProof/>
              </w:rPr>
              <w:t>, 1</w:t>
            </w:r>
            <w:r w:rsidR="00B22E97">
              <w:rPr>
                <w:noProof/>
              </w:rPr>
              <w:t>23</w:t>
            </w:r>
            <w:r w:rsidR="00692FD1">
              <w:rPr>
                <w:noProof/>
              </w:rPr>
              <w:t>]</w:t>
            </w:r>
            <w:r>
              <w:fldChar w:fldCharType="end"/>
            </w:r>
          </w:p>
        </w:tc>
        <w:tc>
          <w:tcPr>
            <w:tcW w:w="992" w:type="dxa"/>
          </w:tcPr>
          <w:p w14:paraId="38B079FF" w14:textId="77777777" w:rsidR="00352070" w:rsidRDefault="00CE2C2A" w:rsidP="00CD6D1D">
            <w:pPr>
              <w:spacing w:after="0"/>
              <w:jc w:val="right"/>
            </w:pPr>
            <w:r>
              <w:t xml:space="preserve">Yes </w:t>
            </w:r>
            <w:r>
              <w:fldChar w:fldCharType="begin"/>
            </w:r>
            <w:r w:rsidR="00692FD1">
              <w:instrText xml:space="preserve"> ADDIN EN.CITE &lt;EndNote&gt;&lt;Cite&gt;&lt;Author&gt;Reisenman&lt;/Author&gt;&lt;Year&gt;2012&lt;/Year&gt;&lt;RecNum&gt;194&lt;/RecNum&gt;&lt;DisplayText&gt;[115]&lt;/DisplayText&gt;&lt;record&gt;&lt;rec-number&gt;194&lt;/rec-number&gt;&lt;foreign-keys&gt;&lt;key app="EN" db-id="dzs0awpvexprd7etzp7v2w23vdxe0a2psxfz" timestamp="1555500774"&gt;194&lt;/key&gt;&lt;/foreign-keys&gt;&lt;ref-type name="Journal Article"&gt;17&lt;/ref-type&gt;&lt;contributors&gt;&lt;authors&gt;&lt;author&gt;Reisenman, Carolina E.&lt;/author&gt;&lt;author&gt;Savary, William&lt;/author&gt;&lt;author&gt;Cowles, Jillian&lt;/author&gt;&lt;author&gt;Gregory, Teresa L.&lt;/author&gt;&lt;author&gt;Hildebrand, John G.&lt;/author&gt;&lt;/authors&gt;&lt;/contributors&gt;&lt;titles&gt;&lt;title&gt;The Distribution and Abundance of Triatomine Insects, Potential Vectors of Chagas Disease, in a Metropolitan Area in Southern Arizona, United States&lt;/title&gt;&lt;secondary-title&gt;Journal of Medical Entomology&lt;/secondary-title&gt;&lt;/titles&gt;&lt;periodical&gt;&lt;full-title&gt;Journal of Medical Entomology&lt;/full-title&gt;&lt;/periodical&gt;&lt;pages&gt;1254-1261&lt;/pages&gt;&lt;volume&gt;49&lt;/volume&gt;&lt;number&gt;6&lt;/number&gt;&lt;dates&gt;&lt;year&gt;2012&lt;/year&gt;&lt;pub-dates&gt;&lt;date&gt;Nov&lt;/date&gt;&lt;/pub-dates&gt;&lt;/dates&gt;&lt;isbn&gt;0022-2585&lt;/isbn&gt;&lt;accession-num&gt;WOS:000311303200009&lt;/accession-num&gt;&lt;urls&gt;&lt;related-urls&gt;&lt;url&gt;&amp;lt;Go to ISI&amp;gt;://WOS:000311303200009&lt;/url&gt;&lt;/related-urls&gt;&lt;/urls&gt;&lt;electronic-resource-num&gt;10.1603/me12139&lt;/electronic-resource-num&gt;&lt;/record&gt;&lt;/Cite&gt;&lt;/EndNote&gt;</w:instrText>
            </w:r>
            <w:r>
              <w:fldChar w:fldCharType="separate"/>
            </w:r>
            <w:r w:rsidR="00692FD1">
              <w:rPr>
                <w:noProof/>
              </w:rPr>
              <w:t>[11</w:t>
            </w:r>
            <w:r w:rsidR="00B22E97">
              <w:rPr>
                <w:noProof/>
              </w:rPr>
              <w:t>9</w:t>
            </w:r>
            <w:r w:rsidR="00692FD1">
              <w:rPr>
                <w:noProof/>
              </w:rPr>
              <w:t>]</w:t>
            </w:r>
            <w:r>
              <w:fldChar w:fldCharType="end"/>
            </w:r>
          </w:p>
        </w:tc>
        <w:tc>
          <w:tcPr>
            <w:tcW w:w="3805" w:type="dxa"/>
          </w:tcPr>
          <w:p w14:paraId="6544FC68" w14:textId="77777777" w:rsidR="00352070" w:rsidRDefault="00AA7C1A" w:rsidP="00692FD1">
            <w:pPr>
              <w:spacing w:after="0"/>
            </w:pPr>
            <w:proofErr w:type="spellStart"/>
            <w:r>
              <w:t>Peridomestic</w:t>
            </w:r>
            <w:proofErr w:type="spellEnd"/>
            <w:r>
              <w:t xml:space="preserve"> </w:t>
            </w:r>
            <w:r>
              <w:fldChar w:fldCharType="begin"/>
            </w:r>
            <w:r w:rsidR="00692FD1">
              <w:instrText xml:space="preserve"> ADDIN EN.CITE &lt;EndNote&gt;&lt;Cite&gt;&lt;Author&gt;Curtis-Robles&lt;/Author&gt;&lt;Year&gt;2018&lt;/Year&gt;&lt;RecNum&gt;86&lt;/RecNum&gt;&lt;DisplayText&gt;[101]&lt;/DisplayText&gt;&lt;record&gt;&lt;rec-number&gt;86&lt;/rec-number&gt;&lt;foreign-keys&gt;&lt;key app="EN" db-id="dzs0awpvexprd7etzp7v2w23vdxe0a2psxfz" timestamp="1555500772"&gt;86&lt;/key&gt;&lt;/foreign-keys&gt;&lt;ref-type name="Journal Article"&gt;17&lt;/ref-type&gt;&lt;contributors&gt;&lt;authors&gt;&lt;author&gt;Curtis-Robles, Rachel&lt;/author&gt;&lt;author&gt;Hamer, Sarah A.&lt;/author&gt;&lt;author&gt;Lane, Sage&lt;/author&gt;&lt;author&gt;Levy, Michael Z.&lt;/author&gt;&lt;author&gt;Hamer, Gabriel L.&lt;/author&gt;&lt;/authors&gt;&lt;/contributors&gt;&lt;titles&gt;&lt;title&gt;Bionomics and Spatial Distribution of Triatomine Vectors of Trypanosoma cruzi in Texas and Other Southern States, USA&lt;/title&gt;&lt;secondary-title&gt;American Journal of Tropical Medicine and Hygiene&lt;/secondary-title&gt;&lt;/titles&gt;&lt;periodical&gt;&lt;full-title&gt;American Journal of Tropical Medicine and Hygiene&lt;/full-title&gt;&lt;/periodical&gt;&lt;pages&gt;113-121&lt;/pages&gt;&lt;volume&gt;98&lt;/volume&gt;&lt;number&gt;1&lt;/number&gt;&lt;dates&gt;&lt;year&gt;2018&lt;/year&gt;&lt;pub-dates&gt;&lt;date&gt;2018&lt;/date&gt;&lt;/pub-dates&gt;&lt;/dates&gt;&lt;isbn&gt;0002-9637&lt;/isbn&gt;&lt;accession-num&gt;WOS:000430950900022&lt;/accession-num&gt;&lt;urls&gt;&lt;related-urls&gt;&lt;url&gt;&amp;lt;Go to ISI&amp;gt;://WOS:000430950900022&lt;/url&gt;&lt;/related-urls&gt;&lt;/urls&gt;&lt;electronic-resource-num&gt;10.4269/ajtmh.17-0526&lt;/electronic-resource-num&gt;&lt;/record&gt;&lt;/Cite&gt;&lt;/EndNote&gt;</w:instrText>
            </w:r>
            <w:r>
              <w:fldChar w:fldCharType="separate"/>
            </w:r>
            <w:r w:rsidR="00692FD1">
              <w:rPr>
                <w:noProof/>
              </w:rPr>
              <w:t>[10</w:t>
            </w:r>
            <w:r w:rsidR="00B22E97">
              <w:rPr>
                <w:noProof/>
              </w:rPr>
              <w:t>5</w:t>
            </w:r>
            <w:r w:rsidR="00692FD1">
              <w:rPr>
                <w:noProof/>
              </w:rPr>
              <w:t>]</w:t>
            </w:r>
            <w:r>
              <w:fldChar w:fldCharType="end"/>
            </w:r>
            <w:r w:rsidR="00A4414F">
              <w:t xml:space="preserve">, Rodent nests </w:t>
            </w:r>
            <w:r w:rsidR="00A4414F">
              <w:fldChar w:fldCharType="begin"/>
            </w:r>
            <w:r w:rsidR="00692FD1">
              <w:instrText xml:space="preserve"> ADDIN EN.CITE &lt;EndNote&gt;&lt;Cite&gt;&lt;Author&gt;Paredes-Gonzalez&lt;/Author&gt;&lt;Year&gt;2015&lt;/Year&gt;&lt;RecNum&gt;153&lt;/RecNum&gt;&lt;DisplayText&gt;[117]&lt;/DisplayText&gt;&lt;record&gt;&lt;rec-number&gt;153&lt;/rec-number&gt;&lt;foreign-keys&gt;&lt;key app="EN" db-id="dzs0awpvexprd7etzp7v2w23vdxe0a2psxfz" timestamp="1555500773"&gt;153&lt;/key&gt;&lt;/foreign-keys&gt;&lt;ref-type name="Journal Article"&gt;17&lt;/ref-type&gt;&lt;contributors&gt;&lt;authors&gt;&lt;author&gt;Paredes-Gonzalez, Edgar&lt;/author&gt;&lt;author&gt;Villa Velarde, Raul&lt;/author&gt;&lt;author&gt;Sotelo Estrada, Maria Idalia&lt;/author&gt;&lt;author&gt;Ortega-Garcia, Jesus&lt;/author&gt;&lt;/authors&gt;&lt;/contributors&gt;&lt;titles&gt;&lt;title&gt;DOMESTIC, PERIDOMESTIC AND WILD TRIATOMINES DE TECTION (Hemiptera: reduviidae) IN GUAYMAS, SONORA, MEXICO&lt;/title&gt;&lt;secondary-title&gt;Biotecnia&lt;/secondary-title&gt;&lt;/titles&gt;&lt;periodical&gt;&lt;full-title&gt;Biotecnia&lt;/full-title&gt;&lt;/periodical&gt;&lt;pages&gt;3-8&lt;/pages&gt;&lt;volume&gt;17&lt;/volume&gt;&lt;number&gt;2&lt;/number&gt;&lt;dates&gt;&lt;year&gt;2015&lt;/year&gt;&lt;pub-dates&gt;&lt;date&gt;2015&lt;/date&gt;&lt;/pub-dates&gt;&lt;/dates&gt;&lt;isbn&gt;1665-1456&lt;/isbn&gt;&lt;accession-num&gt;WOS:000383366200001&lt;/accession-num&gt;&lt;urls&gt;&lt;related-urls&gt;&lt;url&gt;&amp;lt;Go to ISI&amp;gt;://WOS:000383366200001&lt;/url&gt;&lt;/related-urls&gt;&lt;/urls&gt;&lt;electronic-resource-num&gt;10.18633/bt.v17i2.172&lt;/electronic-resource-num&gt;&lt;/record&gt;&lt;/Cite&gt;&lt;/EndNote&gt;</w:instrText>
            </w:r>
            <w:r w:rsidR="00A4414F">
              <w:fldChar w:fldCharType="separate"/>
            </w:r>
            <w:r w:rsidR="00692FD1">
              <w:rPr>
                <w:noProof/>
              </w:rPr>
              <w:t>[1</w:t>
            </w:r>
            <w:r w:rsidR="00B22E97">
              <w:rPr>
                <w:noProof/>
              </w:rPr>
              <w:t>21</w:t>
            </w:r>
            <w:r w:rsidR="00692FD1">
              <w:rPr>
                <w:noProof/>
              </w:rPr>
              <w:t>]</w:t>
            </w:r>
            <w:r w:rsidR="00A4414F">
              <w:fldChar w:fldCharType="end"/>
            </w:r>
          </w:p>
        </w:tc>
      </w:tr>
      <w:tr w:rsidR="002342DE" w14:paraId="41E18AB8" w14:textId="77777777" w:rsidTr="00B83912">
        <w:tc>
          <w:tcPr>
            <w:tcW w:w="1809" w:type="dxa"/>
          </w:tcPr>
          <w:p w14:paraId="26CEDEE5" w14:textId="77777777" w:rsidR="00352070" w:rsidRPr="00B83912" w:rsidRDefault="00352070" w:rsidP="00352070">
            <w:pPr>
              <w:spacing w:after="0"/>
              <w:rPr>
                <w:i/>
              </w:rPr>
            </w:pPr>
            <w:r w:rsidRPr="00B83912">
              <w:rPr>
                <w:i/>
              </w:rPr>
              <w:t xml:space="preserve">Triatoma </w:t>
            </w:r>
            <w:proofErr w:type="spellStart"/>
            <w:r w:rsidRPr="00B83912">
              <w:rPr>
                <w:i/>
              </w:rPr>
              <w:t>rubrovaria</w:t>
            </w:r>
            <w:proofErr w:type="spellEnd"/>
          </w:p>
        </w:tc>
        <w:tc>
          <w:tcPr>
            <w:tcW w:w="1134" w:type="dxa"/>
          </w:tcPr>
          <w:p w14:paraId="6949BE72" w14:textId="77777777" w:rsidR="00352070" w:rsidRDefault="00352070" w:rsidP="00CD6D1D">
            <w:pPr>
              <w:spacing w:after="0"/>
              <w:jc w:val="right"/>
            </w:pPr>
          </w:p>
        </w:tc>
        <w:tc>
          <w:tcPr>
            <w:tcW w:w="1276" w:type="dxa"/>
          </w:tcPr>
          <w:p w14:paraId="4D1C11A7" w14:textId="77777777" w:rsidR="00352070" w:rsidRDefault="003C7EE5" w:rsidP="00CD6D1D">
            <w:pPr>
              <w:spacing w:after="0"/>
              <w:jc w:val="right"/>
            </w:pPr>
            <w:r>
              <w:t xml:space="preserve">Yes </w:t>
            </w:r>
            <w:r>
              <w:fldChar w:fldCharType="begin"/>
            </w:r>
            <w:r w:rsidR="00692FD1">
              <w:instrText xml:space="preserve"> ADDIN EN.CITE &lt;EndNote&gt;&lt;Cite&gt;&lt;Author&gt;Ribeiro&lt;/Author&gt;&lt;Year&gt;2014&lt;/Year&gt;&lt;RecNum&gt;177&lt;/RecNum&gt;&lt;DisplayText&gt;[53]&lt;/DisplayText&gt;&lt;record&gt;&lt;rec-number&gt;177&lt;/rec-number&gt;&lt;foreign-keys&gt;&lt;key app="EN" db-id="dzs0awpvexprd7etzp7v2w23vdxe0a2psxfz" timestamp="1555500773"&gt;177&lt;/key&gt;&lt;/foreign-keys&gt;&lt;ref-type name="Journal Article"&gt;17&lt;/ref-type&gt;&lt;contributors&gt;&lt;authors&gt;&lt;author&gt;Ribeiro, Aline Rimoldi&lt;/author&gt;&lt;author&gt;Mendonca, Vagner Jose&lt;/author&gt;&lt;author&gt;Alves, Renata Tome&lt;/author&gt;&lt;author&gt;Martinez, Isabel&lt;/author&gt;&lt;author&gt;de Araujo, Renato Freitas&lt;/author&gt;&lt;author&gt;Mello, Fernanda&lt;/author&gt;&lt;author&gt;da Rosa, Joao Aristeu&lt;/author&gt;&lt;/authors&gt;&lt;/contributors&gt;&lt;titles&gt;&lt;title&gt;Trypanosoma cruzi strains from triatomine collected in Bahia and Rio Grande do Sul, Brazil&lt;/title&gt;&lt;secondary-title&gt;Revista De Saude Publica&lt;/secondary-title&gt;&lt;/titles&gt;&lt;periodical&gt;&lt;full-title&gt;Revista De Saude Publica&lt;/full-title&gt;&lt;/periodical&gt;&lt;pages&gt;296-303&lt;/pages&gt;&lt;volume&gt;48&lt;/volume&gt;&lt;number&gt;2&lt;/number&gt;&lt;dates&gt;&lt;year&gt;2014&lt;/year&gt;&lt;pub-dates&gt;&lt;date&gt;Apr&lt;/date&gt;&lt;/pub-dates&gt;&lt;/dates&gt;&lt;isbn&gt;0034-8910&lt;/isbn&gt;&lt;accession-num&gt;WOS:000337102300012&lt;/accession-num&gt;&lt;urls&gt;&lt;related-urls&gt;&lt;url&gt;&amp;lt;Go to ISI&amp;gt;://WOS:000337102300012&lt;/url&gt;&lt;url&gt;http://www.scielo.br/pdf/rsp/v48n2/0034-8910-rsp-48-2-0296.pdf&lt;/url&gt;&lt;/related-urls&gt;&lt;/urls&gt;&lt;electronic-resource-num&gt;10.1590/s0034-8910.2014048004719&lt;/electronic-resource-num&gt;&lt;/record&gt;&lt;/Cite&gt;&lt;/EndNote&gt;</w:instrText>
            </w:r>
            <w:r>
              <w:fldChar w:fldCharType="separate"/>
            </w:r>
            <w:r w:rsidR="00692FD1">
              <w:rPr>
                <w:noProof/>
              </w:rPr>
              <w:t>[53]</w:t>
            </w:r>
            <w:r>
              <w:fldChar w:fldCharType="end"/>
            </w:r>
          </w:p>
        </w:tc>
        <w:tc>
          <w:tcPr>
            <w:tcW w:w="992" w:type="dxa"/>
          </w:tcPr>
          <w:p w14:paraId="48DDFF45" w14:textId="77777777" w:rsidR="00352070" w:rsidRDefault="003C7EE5" w:rsidP="00CD6D1D">
            <w:pPr>
              <w:spacing w:after="0"/>
              <w:jc w:val="right"/>
            </w:pPr>
            <w:r>
              <w:t xml:space="preserve">Yes </w:t>
            </w:r>
            <w:r>
              <w:fldChar w:fldCharType="begin"/>
            </w:r>
            <w:r w:rsidR="00692FD1">
              <w:instrText xml:space="preserve"> ADDIN EN.CITE &lt;EndNote&gt;&lt;Cite&gt;&lt;Author&gt;Ribeiro&lt;/Author&gt;&lt;Year&gt;2014&lt;/Year&gt;&lt;RecNum&gt;177&lt;/RecNum&gt;&lt;DisplayText&gt;[53]&lt;/DisplayText&gt;&lt;record&gt;&lt;rec-number&gt;177&lt;/rec-number&gt;&lt;foreign-keys&gt;&lt;key app="EN" db-id="dzs0awpvexprd7etzp7v2w23vdxe0a2psxfz" timestamp="1555500773"&gt;177&lt;/key&gt;&lt;/foreign-keys&gt;&lt;ref-type name="Journal Article"&gt;17&lt;/ref-type&gt;&lt;contributors&gt;&lt;authors&gt;&lt;author&gt;Ribeiro, Aline Rimoldi&lt;/author&gt;&lt;author&gt;Mendonca, Vagner Jose&lt;/author&gt;&lt;author&gt;Alves, Renata Tome&lt;/author&gt;&lt;author&gt;Martinez, Isabel&lt;/author&gt;&lt;author&gt;de Araujo, Renato Freitas&lt;/author&gt;&lt;author&gt;Mello, Fernanda&lt;/author&gt;&lt;author&gt;da Rosa, Joao Aristeu&lt;/author&gt;&lt;/authors&gt;&lt;/contributors&gt;&lt;titles&gt;&lt;title&gt;Trypanosoma cruzi strains from triatomine collected in Bahia and Rio Grande do Sul, Brazil&lt;/title&gt;&lt;secondary-title&gt;Revista De Saude Publica&lt;/secondary-title&gt;&lt;/titles&gt;&lt;periodical&gt;&lt;full-title&gt;Revista De Saude Publica&lt;/full-title&gt;&lt;/periodical&gt;&lt;pages&gt;296-303&lt;/pages&gt;&lt;volume&gt;48&lt;/volume&gt;&lt;number&gt;2&lt;/number&gt;&lt;dates&gt;&lt;year&gt;2014&lt;/year&gt;&lt;pub-dates&gt;&lt;date&gt;Apr&lt;/date&gt;&lt;/pub-dates&gt;&lt;/dates&gt;&lt;isbn&gt;0034-8910&lt;/isbn&gt;&lt;accession-num&gt;WOS:000337102300012&lt;/accession-num&gt;&lt;urls&gt;&lt;related-urls&gt;&lt;url&gt;&amp;lt;Go to ISI&amp;gt;://WOS:000337102300012&lt;/url&gt;&lt;url&gt;http://www.scielo.br/pdf/rsp/v48n2/0034-8910-rsp-48-2-0296.pdf&lt;/url&gt;&lt;/related-urls&gt;&lt;/urls&gt;&lt;electronic-resource-num&gt;10.1590/s0034-8910.2014048004719&lt;/electronic-resource-num&gt;&lt;/record&gt;&lt;/Cite&gt;&lt;/EndNote&gt;</w:instrText>
            </w:r>
            <w:r>
              <w:fldChar w:fldCharType="separate"/>
            </w:r>
            <w:r w:rsidR="00692FD1">
              <w:rPr>
                <w:noProof/>
              </w:rPr>
              <w:t>[53]</w:t>
            </w:r>
            <w:r>
              <w:fldChar w:fldCharType="end"/>
            </w:r>
          </w:p>
        </w:tc>
        <w:tc>
          <w:tcPr>
            <w:tcW w:w="3805" w:type="dxa"/>
          </w:tcPr>
          <w:p w14:paraId="0796DE79" w14:textId="77777777" w:rsidR="00352070" w:rsidRDefault="003C7EE5" w:rsidP="00692FD1">
            <w:pPr>
              <w:spacing w:after="0"/>
            </w:pPr>
            <w:r>
              <w:t xml:space="preserve">Rocks </w:t>
            </w:r>
            <w:r>
              <w:fldChar w:fldCharType="begin"/>
            </w:r>
            <w:r w:rsidR="00692FD1">
              <w:instrText xml:space="preserve"> ADDIN EN.CITE &lt;EndNote&gt;&lt;Cite&gt;&lt;Author&gt;Ribeiro&lt;/Author&gt;&lt;Year&gt;2014&lt;/Year&gt;&lt;RecNum&gt;177&lt;/RecNum&gt;&lt;DisplayText&gt;[53]&lt;/DisplayText&gt;&lt;record&gt;&lt;rec-number&gt;177&lt;/rec-number&gt;&lt;foreign-keys&gt;&lt;key app="EN" db-id="dzs0awpvexprd7etzp7v2w23vdxe0a2psxfz" timestamp="1555500773"&gt;177&lt;/key&gt;&lt;/foreign-keys&gt;&lt;ref-type name="Journal Article"&gt;17&lt;/ref-type&gt;&lt;contributors&gt;&lt;authors&gt;&lt;author&gt;Ribeiro, Aline Rimoldi&lt;/author&gt;&lt;author&gt;Mendonca, Vagner Jose&lt;/author&gt;&lt;author&gt;Alves, Renata Tome&lt;/author&gt;&lt;author&gt;Martinez, Isabel&lt;/author&gt;&lt;author&gt;de Araujo, Renato Freitas&lt;/author&gt;&lt;author&gt;Mello, Fernanda&lt;/author&gt;&lt;author&gt;da Rosa, Joao Aristeu&lt;/author&gt;&lt;/authors&gt;&lt;/contributors&gt;&lt;titles&gt;&lt;title&gt;Trypanosoma cruzi strains from triatomine collected in Bahia and Rio Grande do Sul, Brazil&lt;/title&gt;&lt;secondary-title&gt;Revista De Saude Publica&lt;/secondary-title&gt;&lt;/titles&gt;&lt;periodical&gt;&lt;full-title&gt;Revista De Saude Publica&lt;/full-title&gt;&lt;/periodical&gt;&lt;pages&gt;296-303&lt;/pages&gt;&lt;volume&gt;48&lt;/volume&gt;&lt;number&gt;2&lt;/number&gt;&lt;dates&gt;&lt;year&gt;2014&lt;/year&gt;&lt;pub-dates&gt;&lt;date&gt;Apr&lt;/date&gt;&lt;/pub-dates&gt;&lt;/dates&gt;&lt;isbn&gt;0034-8910&lt;/isbn&gt;&lt;accession-num&gt;WOS:000337102300012&lt;/accession-num&gt;&lt;urls&gt;&lt;related-urls&gt;&lt;url&gt;&amp;lt;Go to ISI&amp;gt;://WOS:000337102300012&lt;/url&gt;&lt;url&gt;http://www.scielo.br/pdf/rsp/v48n2/0034-8910-rsp-48-2-0296.pdf&lt;/url&gt;&lt;/related-urls&gt;&lt;/urls&gt;&lt;electronic-resource-num&gt;10.1590/s0034-8910.2014048004719&lt;/electronic-resource-num&gt;&lt;/record&gt;&lt;/Cite&gt;&lt;/EndNote&gt;</w:instrText>
            </w:r>
            <w:r>
              <w:fldChar w:fldCharType="separate"/>
            </w:r>
            <w:r w:rsidR="00692FD1">
              <w:rPr>
                <w:noProof/>
              </w:rPr>
              <w:t>[53]</w:t>
            </w:r>
            <w:r>
              <w:fldChar w:fldCharType="end"/>
            </w:r>
          </w:p>
        </w:tc>
      </w:tr>
      <w:tr w:rsidR="002342DE" w14:paraId="785665BE" w14:textId="77777777" w:rsidTr="00B83912">
        <w:tc>
          <w:tcPr>
            <w:tcW w:w="1809" w:type="dxa"/>
          </w:tcPr>
          <w:p w14:paraId="0493889E" w14:textId="77777777" w:rsidR="00352070" w:rsidRPr="00B83912" w:rsidRDefault="00352070" w:rsidP="00352070">
            <w:pPr>
              <w:spacing w:after="0"/>
              <w:rPr>
                <w:i/>
              </w:rPr>
            </w:pPr>
            <w:r w:rsidRPr="00B83912">
              <w:rPr>
                <w:i/>
              </w:rPr>
              <w:t xml:space="preserve">Triatoma </w:t>
            </w:r>
            <w:proofErr w:type="spellStart"/>
            <w:r w:rsidRPr="00B83912">
              <w:rPr>
                <w:i/>
              </w:rPr>
              <w:t>sanguisuga</w:t>
            </w:r>
            <w:proofErr w:type="spellEnd"/>
            <w:r w:rsidRPr="00B83912">
              <w:rPr>
                <w:i/>
              </w:rPr>
              <w:t xml:space="preserve"> </w:t>
            </w:r>
          </w:p>
        </w:tc>
        <w:tc>
          <w:tcPr>
            <w:tcW w:w="1134" w:type="dxa"/>
          </w:tcPr>
          <w:p w14:paraId="2AECCBB9" w14:textId="77777777" w:rsidR="00352070" w:rsidRDefault="00352070" w:rsidP="00CD6D1D">
            <w:pPr>
              <w:spacing w:after="0"/>
              <w:jc w:val="right"/>
            </w:pPr>
          </w:p>
        </w:tc>
        <w:tc>
          <w:tcPr>
            <w:tcW w:w="1276" w:type="dxa"/>
          </w:tcPr>
          <w:p w14:paraId="59504622" w14:textId="77777777" w:rsidR="00352070" w:rsidRDefault="00AA7C1A" w:rsidP="00CD6D1D">
            <w:pPr>
              <w:spacing w:after="0"/>
              <w:jc w:val="right"/>
            </w:pPr>
            <w:r>
              <w:t xml:space="preserve">Yes </w:t>
            </w:r>
            <w:r>
              <w:fldChar w:fldCharType="begin">
                <w:fldData xml:space="preserve">PEVuZE5vdGU+PENpdGU+PEF1dGhvcj5DdXJ0aXMtUm9ibGVzPC9BdXRob3I+PFllYXI+MjAxODwv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</w:fldData>
              </w:fldChar>
            </w:r>
            <w:r w:rsidR="00692FD1">
              <w:instrText xml:space="preserve"> ADDIN EN.CITE </w:instrText>
            </w:r>
            <w:r w:rsidR="00692FD1">
              <w:fldChar w:fldCharType="begin">
                <w:fldData xml:space="preserve">PEVuZE5vdGU+PENpdGU+PEF1dGhvcj5DdXJ0aXMtUm9ibGVzPC9BdXRob3I+PFllYXI+MjAxODwv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</w:fldData>
              </w:fldChar>
            </w:r>
            <w:r w:rsidR="00692FD1">
              <w:instrText xml:space="preserve"> ADDIN EN.CITE.DATA </w:instrText>
            </w:r>
            <w:r w:rsidR="00692FD1">
              <w:fldChar w:fldCharType="end"/>
            </w:r>
            <w:r>
              <w:fldChar w:fldCharType="separate"/>
            </w:r>
            <w:r w:rsidR="00692FD1">
              <w:rPr>
                <w:noProof/>
              </w:rPr>
              <w:t>[10</w:t>
            </w:r>
            <w:r w:rsidR="00B22E97">
              <w:rPr>
                <w:noProof/>
              </w:rPr>
              <w:t>5</w:t>
            </w:r>
            <w:r w:rsidR="00692FD1">
              <w:rPr>
                <w:noProof/>
              </w:rPr>
              <w:t>, 10</w:t>
            </w:r>
            <w:r w:rsidR="00B22E97">
              <w:rPr>
                <w:noProof/>
              </w:rPr>
              <w:t>6</w:t>
            </w:r>
            <w:r w:rsidR="00692FD1">
              <w:rPr>
                <w:noProof/>
              </w:rPr>
              <w:t>, 11</w:t>
            </w:r>
            <w:r w:rsidR="00B22E97">
              <w:rPr>
                <w:noProof/>
              </w:rPr>
              <w:t>8</w:t>
            </w:r>
            <w:r w:rsidR="00692FD1">
              <w:rPr>
                <w:noProof/>
              </w:rPr>
              <w:t>, 12</w:t>
            </w:r>
            <w:r w:rsidR="00B22E97">
              <w:rPr>
                <w:noProof/>
              </w:rPr>
              <w:t>4</w:t>
            </w:r>
            <w:r w:rsidR="00692FD1">
              <w:rPr>
                <w:noProof/>
              </w:rPr>
              <w:t>]</w:t>
            </w:r>
            <w:r>
              <w:fldChar w:fldCharType="end"/>
            </w:r>
          </w:p>
        </w:tc>
        <w:tc>
          <w:tcPr>
            <w:tcW w:w="992" w:type="dxa"/>
          </w:tcPr>
          <w:p w14:paraId="779F5C97" w14:textId="77777777" w:rsidR="00352070" w:rsidRDefault="00352070" w:rsidP="00CD6D1D">
            <w:pPr>
              <w:spacing w:after="0"/>
              <w:jc w:val="right"/>
            </w:pPr>
            <w:r>
              <w:t xml:space="preserve">Yes </w:t>
            </w:r>
            <w:r>
              <w:fldChar w:fldCharType="begin"/>
            </w:r>
            <w:r w:rsidR="00692FD1">
              <w:instrText xml:space="preserve"> ADDIN EN.CITE &lt;EndNote&gt;&lt;Cite&gt;&lt;Author&gt;Dye-Braumuller&lt;/Author&gt;&lt;Year&gt;2019&lt;/Year&gt;&lt;RecNum&gt;51&lt;/RecNum&gt;&lt;DisplayText&gt;[121]&lt;/DisplayText&gt;&lt;record&gt;&lt;rec-number&gt;51&lt;/rec-number&gt;&lt;foreign-keys&gt;&lt;key app="EN" db-id="dzs0awpvexprd7etzp7v2w23vdxe0a2psxfz" timestamp="1555500770"&gt;51&lt;/key&gt;&lt;/foreign-keys&gt;&lt;ref-type name="Journal Article"&gt;17&lt;/ref-type&gt;&lt;contributors&gt;&lt;authors&gt;&lt;author&gt;Dye-Braumuller, Kyndall C.&lt;/author&gt;&lt;author&gt;Gorchakov, Rodion&lt;/author&gt;&lt;author&gt;Gunter, Sarah M.&lt;/author&gt;&lt;author&gt;Nielsen, David H.&lt;/author&gt;&lt;author&gt;Roachell, Walter D.&lt;/author&gt;&lt;author&gt;Wheless, Anna&lt;/author&gt;&lt;author&gt;Debboun, Mustapha&lt;/author&gt;&lt;author&gt;Murray, Kristy O.&lt;/author&gt;&lt;author&gt;Nolan, Melissa S.&lt;/author&gt;&lt;/authors&gt;&lt;/contributors&gt;&lt;titles&gt;&lt;title&gt;Identification of Triatomines and Their Habitats in a Highly Developed Urban Environment&lt;/title&gt;&lt;secondary-title&gt;Vector-Borne and Zoonotic Diseases&lt;/secondary-title&gt;&lt;/titles&gt;&lt;periodical&gt;&lt;full-title&gt;Vector-Borne and Zoonotic Diseases&lt;/full-title&gt;&lt;/periodical&gt;&lt;pages&gt;265-273&lt;/pages&gt;&lt;volume&gt;19&lt;/volume&gt;&lt;number&gt;4&lt;/number&gt;&lt;dates&gt;&lt;year&gt;2019&lt;/year&gt;&lt;pub-dates&gt;&lt;date&gt;Apr 1&lt;/date&gt;&lt;/pub-dates&gt;&lt;/dates&gt;&lt;isbn&gt;1530-3667&lt;/isbn&gt;&lt;accession-num&gt;WOS:000462935600006&lt;/accession-num&gt;&lt;urls&gt;&lt;related-urls&gt;&lt;url&gt;&amp;lt;Go to ISI&amp;gt;://WOS:000462935600006&lt;/url&gt;&lt;/related-urls&gt;&lt;/urls&gt;&lt;electronic-resource-num&gt;10.1089/vbz.2018.2352&lt;/electronic-resource-num&gt;&lt;/record&gt;&lt;/Cite&gt;&lt;/EndNote&gt;</w:instrText>
            </w:r>
            <w:r>
              <w:fldChar w:fldCharType="separate"/>
            </w:r>
            <w:r w:rsidR="00692FD1">
              <w:rPr>
                <w:noProof/>
              </w:rPr>
              <w:t>[12</w:t>
            </w:r>
            <w:r w:rsidR="00B22E97">
              <w:rPr>
                <w:noProof/>
              </w:rPr>
              <w:t>5</w:t>
            </w:r>
            <w:r w:rsidR="00692FD1">
              <w:rPr>
                <w:noProof/>
              </w:rPr>
              <w:t>]</w:t>
            </w:r>
            <w:r>
              <w:fldChar w:fldCharType="end"/>
            </w:r>
          </w:p>
        </w:tc>
        <w:tc>
          <w:tcPr>
            <w:tcW w:w="3805" w:type="dxa"/>
          </w:tcPr>
          <w:p w14:paraId="37B00FAE" w14:textId="77777777" w:rsidR="00352070" w:rsidRDefault="00AA7C1A" w:rsidP="00B83912">
            <w:pPr>
              <w:spacing w:after="0"/>
            </w:pPr>
            <w:proofErr w:type="spellStart"/>
            <w:r>
              <w:t>Peridomestic</w:t>
            </w:r>
            <w:proofErr w:type="spellEnd"/>
            <w:r>
              <w:t xml:space="preserve"> </w:t>
            </w:r>
            <w:r>
              <w:fldChar w:fldCharType="begin"/>
            </w:r>
            <w:r w:rsidR="00692FD1">
              <w:instrText xml:space="preserve"> ADDIN EN.CITE &lt;EndNote&gt;&lt;Cite&gt;&lt;Author&gt;Curtis-Robles&lt;/Author&gt;&lt;Year&gt;2018&lt;/Year&gt;&lt;RecNum&gt;86&lt;/RecNum&gt;&lt;DisplayText&gt;[101]&lt;/DisplayText&gt;&lt;record&gt;&lt;rec-number&gt;86&lt;/rec-number&gt;&lt;foreign-keys&gt;&lt;key app="EN" db-id="dzs0awpvexprd7etzp7v2w23vdxe0a2psxfz" timestamp="1555500772"&gt;86&lt;/key&gt;&lt;/foreign-keys&gt;&lt;ref-type name="Journal Article"&gt;17&lt;/ref-type&gt;&lt;contributors&gt;&lt;authors&gt;&lt;author&gt;Curtis-Robles, Rachel&lt;/author&gt;&lt;author&gt;Hamer, Sarah A.&lt;/author&gt;&lt;author&gt;Lane, Sage&lt;/author&gt;&lt;author&gt;Levy, Michael Z.&lt;/author&gt;&lt;author&gt;Hamer, Gabriel L.&lt;/author&gt;&lt;/authors&gt;&lt;/contributors&gt;&lt;titles&gt;&lt;title&gt;Bionomics and Spatial Distribution of Triatomine Vectors of Trypanosoma cruzi in Texas and Other Southern States, USA&lt;/title&gt;&lt;secondary-title&gt;American Journal of Tropical Medicine and Hygiene&lt;/secondary-title&gt;&lt;/titles&gt;&lt;periodical&gt;&lt;full-title&gt;American Journal of Tropical Medicine and Hygiene&lt;/full-title&gt;&lt;/periodical&gt;&lt;pages&gt;113-121&lt;/pages&gt;&lt;volume&gt;98&lt;/volume&gt;&lt;number&gt;1&lt;/number&gt;&lt;dates&gt;&lt;year&gt;2018&lt;/year&gt;&lt;pub-dates&gt;&lt;date&gt;2018&lt;/date&gt;&lt;/pub-dates&gt;&lt;/dates&gt;&lt;isbn&gt;0002-9637&lt;/isbn&gt;&lt;accession-num&gt;WOS:000430950900022&lt;/accession-num&gt;&lt;urls&gt;&lt;related-urls&gt;&lt;url&gt;&amp;lt;Go to ISI&amp;gt;://WOS:000430950900022&lt;/url&gt;&lt;/related-urls&gt;&lt;/urls&gt;&lt;electronic-resource-num&gt;10.4269/ajtmh.17-0526&lt;/electronic-resource-num&gt;&lt;/record&gt;&lt;/Cite&gt;&lt;/EndNote&gt;</w:instrText>
            </w:r>
            <w:r>
              <w:fldChar w:fldCharType="separate"/>
            </w:r>
            <w:r w:rsidR="00692FD1">
              <w:rPr>
                <w:noProof/>
              </w:rPr>
              <w:t>[10</w:t>
            </w:r>
            <w:r w:rsidR="00B22E97">
              <w:rPr>
                <w:noProof/>
              </w:rPr>
              <w:t>5</w:t>
            </w:r>
            <w:r w:rsidR="00692FD1">
              <w:rPr>
                <w:noProof/>
              </w:rPr>
              <w:t>]</w:t>
            </w:r>
            <w:r>
              <w:fldChar w:fldCharType="end"/>
            </w:r>
            <w:r w:rsidR="009B2F4A">
              <w:t xml:space="preserve">, Kennels </w:t>
            </w:r>
            <w:r w:rsidR="009B2F4A">
              <w:fldChar w:fldCharType="begin"/>
            </w:r>
            <w:r w:rsidR="00692FD1">
              <w:instrText xml:space="preserve"> ADDIN EN.CITE &lt;EndNote&gt;&lt;Cite&gt;&lt;Author&gt;Curtis-Robles&lt;/Author&gt;&lt;Year&gt;2017&lt;/Year&gt;&lt;RecNum&gt;108&lt;/RecNum&gt;&lt;DisplayText&gt;[103]&lt;/DisplayText&gt;&lt;record&gt;&lt;rec-number&gt;108&lt;/rec-number&gt;&lt;foreign-keys&gt;&lt;key app="EN" db-id="dzs0awpvexprd7etzp7v2w23vdxe0a2psxfz" timestamp="1555500772"&gt;108&lt;/key&gt;&lt;/foreign-keys&gt;&lt;ref-type name="Journal Article"&gt;17&lt;/ref-type&gt;&lt;contributors&gt;&lt;authors&gt;&lt;author&gt;Curtis-Robles, Rachel&lt;/author&gt;&lt;author&gt;Snowden, Karen F.&lt;/author&gt;&lt;author&gt;Dominguez, Brandon&lt;/author&gt;&lt;author&gt;Dinges, Lewis&lt;/author&gt;&lt;author&gt;Rodgers, Sandy&lt;/author&gt;&lt;author&gt;Mays, Glennon&lt;/author&gt;&lt;author&gt;Hamer, Sarah A.&lt;/author&gt;&lt;/authors&gt;&lt;/contributors&gt;&lt;titles&gt;&lt;title&gt;Epidemiology and Molecular Typing of Trypanosoma cruzi in Naturally-Infected Hound Dogs and Associated Triatomine Vectors in Texas, USA&lt;/title&gt;&lt;secondary-title&gt;Plos Neglected Tropical Diseases&lt;/secondary-title&gt;&lt;/titles&gt;&lt;periodical&gt;&lt;full-title&gt;Plos Neglected Tropical Diseases&lt;/full-title&gt;&lt;/periodical&gt;&lt;volume&gt;11&lt;/volume&gt;&lt;number&gt;1&lt;/number&gt;&lt;dates&gt;&lt;year&gt;2017&lt;/year&gt;&lt;pub-dates&gt;&lt;date&gt;Jan&lt;/date&gt;&lt;/pub-dates&gt;&lt;/dates&gt;&lt;isbn&gt;1935-2735&lt;/isbn&gt;&lt;accession-num&gt;WOS:000394152000065&lt;/accession-num&gt;&lt;urls&gt;&lt;related-urls&gt;&lt;url&gt;&amp;lt;Go to ISI&amp;gt;://WOS:000394152000065&lt;/url&gt;&lt;url&gt;https://journals.plos.org/plosntds/article/file?id=10.1371/journal.pntd.0005298&amp;amp;type=printable&lt;/url&gt;&lt;/related-urls&gt;&lt;/urls&gt;&lt;custom7&gt;e0005298&lt;/custom7&gt;&lt;electronic-resource-num&gt;10.1371/journal.pntd.0005298&lt;/electronic-resource-num&gt;&lt;/record&gt;&lt;/Cite&gt;&lt;/EndNote&gt;</w:instrText>
            </w:r>
            <w:r w:rsidR="009B2F4A">
              <w:fldChar w:fldCharType="separate"/>
            </w:r>
            <w:r w:rsidR="00692FD1">
              <w:rPr>
                <w:noProof/>
              </w:rPr>
              <w:t>[10</w:t>
            </w:r>
            <w:r w:rsidR="00B22E97">
              <w:rPr>
                <w:noProof/>
              </w:rPr>
              <w:t>7</w:t>
            </w:r>
            <w:r w:rsidR="00692FD1">
              <w:rPr>
                <w:noProof/>
              </w:rPr>
              <w:t>]</w:t>
            </w:r>
            <w:r w:rsidR="009B2F4A">
              <w:fldChar w:fldCharType="end"/>
            </w:r>
            <w:r w:rsidR="00F219BD">
              <w:t xml:space="preserve">, </w:t>
            </w:r>
            <w:r w:rsidR="00B83912">
              <w:t>Hen</w:t>
            </w:r>
            <w:r w:rsidR="00F219BD">
              <w:t xml:space="preserve"> coops </w:t>
            </w:r>
            <w:r w:rsidR="00F219BD">
              <w:fldChar w:fldCharType="begin"/>
            </w:r>
            <w:r w:rsidR="00692FD1">
              <w:instrText xml:space="preserve"> ADDIN EN.CITE &lt;EndNote&gt;&lt;Cite&gt;&lt;Author&gt;Moudy&lt;/Author&gt;&lt;Year&gt;2014&lt;/Year&gt;&lt;RecNum&gt;167&lt;/RecNum&gt;&lt;DisplayText&gt;[120]&lt;/DisplayText&gt;&lt;record&gt;&lt;rec-number&gt;167&lt;/rec-number&gt;&lt;foreign-keys&gt;&lt;key app="EN" db-id="dzs0awpvexprd7etzp7v2w23vdxe0a2psxfz" timestamp="1555500773"&gt;167&lt;/key&gt;&lt;/foreign-keys&gt;&lt;ref-type name="Journal Article"&gt;17&lt;/ref-type&gt;&lt;contributors&gt;&lt;authors&gt;&lt;author&gt;Moudy, Robin M.&lt;/author&gt;&lt;author&gt;Michaels, Sarah&lt;/author&gt;&lt;author&gt;Jameson, Samuel B.&lt;/author&gt;&lt;author&gt;Londono, Berlin&lt;/author&gt;&lt;author&gt;Lopez, Velma&lt;/author&gt;&lt;author&gt;Caillouet, Kevin A.&lt;/author&gt;&lt;author&gt;Hallmark, Camden J.&lt;/author&gt;&lt;author&gt;Davis, Justin K.&lt;/author&gt;&lt;author&gt;Foppa, Ivo M.&lt;/author&gt;&lt;author&gt;Dorn, Patricia L.&lt;/author&gt;&lt;author&gt;Wesson, Dawn M.&lt;/author&gt;&lt;/authors&gt;&lt;/contributors&gt;&lt;titles&gt;&lt;title&gt;Factors Associated With Peridomestic Triatoma sanguisuga (Hemiptera: Reduviidae) Presence in Southeastern Louisiana&lt;/title&gt;&lt;secondary-title&gt;Journal of Medical Entomology&lt;/secondary-title&gt;&lt;/titles&gt;&lt;periodical&gt;&lt;full-title&gt;Journal of Medical Entomology&lt;/full-title&gt;&lt;/periodical&gt;&lt;pages&gt;1043-1050&lt;/pages&gt;&lt;volume&gt;51&lt;/volume&gt;&lt;number&gt;5&lt;/number&gt;&lt;dates&gt;&lt;year&gt;2014&lt;/year&gt;&lt;pub-dates&gt;&lt;date&gt;Sep&lt;/date&gt;&lt;/pub-dates&gt;&lt;/dates&gt;&lt;isbn&gt;0022-2585&lt;/isbn&gt;&lt;accession-num&gt;WOS:000341644600020&lt;/accession-num&gt;&lt;urls&gt;&lt;related-urls&gt;&lt;url&gt;&amp;lt;Go to ISI&amp;gt;://WOS:000341644600020&lt;/url&gt;&lt;/related-urls&gt;&lt;/urls&gt;&lt;electronic-resource-num&gt;10.1603/me13234&lt;/electronic-resource-num&gt;&lt;/record&gt;&lt;/Cite&gt;&lt;/EndNote&gt;</w:instrText>
            </w:r>
            <w:r w:rsidR="00F219BD">
              <w:fldChar w:fldCharType="separate"/>
            </w:r>
            <w:r w:rsidR="00692FD1">
              <w:rPr>
                <w:noProof/>
              </w:rPr>
              <w:t>[12</w:t>
            </w:r>
            <w:r w:rsidR="00B22E97">
              <w:rPr>
                <w:noProof/>
              </w:rPr>
              <w:t>4</w:t>
            </w:r>
            <w:r w:rsidR="00692FD1">
              <w:rPr>
                <w:noProof/>
              </w:rPr>
              <w:t>]</w:t>
            </w:r>
            <w:r w:rsidR="00F219BD">
              <w:fldChar w:fldCharType="end"/>
            </w:r>
          </w:p>
        </w:tc>
      </w:tr>
      <w:tr w:rsidR="002342DE" w14:paraId="747B93DC" w14:textId="77777777" w:rsidTr="00B83912">
        <w:tc>
          <w:tcPr>
            <w:tcW w:w="1809" w:type="dxa"/>
          </w:tcPr>
          <w:p w14:paraId="258A1A91" w14:textId="77777777" w:rsidR="00352070" w:rsidRPr="00B83912" w:rsidRDefault="00352070" w:rsidP="00352070">
            <w:pPr>
              <w:spacing w:after="0"/>
              <w:rPr>
                <w:i/>
              </w:rPr>
            </w:pPr>
            <w:r w:rsidRPr="00B83912">
              <w:rPr>
                <w:i/>
              </w:rPr>
              <w:t xml:space="preserve">Triatoma </w:t>
            </w:r>
            <w:proofErr w:type="spellStart"/>
            <w:r w:rsidRPr="00B83912">
              <w:rPr>
                <w:i/>
              </w:rPr>
              <w:t>sordida</w:t>
            </w:r>
            <w:proofErr w:type="spellEnd"/>
            <w:r w:rsidRPr="00B83912">
              <w:rPr>
                <w:i/>
              </w:rPr>
              <w:t xml:space="preserve"> </w:t>
            </w:r>
          </w:p>
        </w:tc>
        <w:tc>
          <w:tcPr>
            <w:tcW w:w="1134" w:type="dxa"/>
          </w:tcPr>
          <w:p w14:paraId="3E29FFEC" w14:textId="77777777" w:rsidR="00352070" w:rsidRDefault="004F214D" w:rsidP="00CD6D1D">
            <w:pPr>
              <w:spacing w:after="0"/>
              <w:jc w:val="right"/>
            </w:pPr>
            <w:r>
              <w:t xml:space="preserve">Yes </w:t>
            </w:r>
            <w:r>
              <w:fldChar w:fldCharType="begin">
                <w:fldData xml:space="preserve">PEVuZE5vdGU+PENpdGU+PEF1dGhvcj5WaWFubmE8L0F1dGhvcj48WWVhcj4yMDE3PC9ZZWFyPjxS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</w:fldData>
              </w:fldChar>
            </w:r>
            <w:r w:rsidR="00692FD1">
              <w:instrText xml:space="preserve"> ADDIN EN.CITE </w:instrText>
            </w:r>
            <w:r w:rsidR="00692FD1">
              <w:fldChar w:fldCharType="begin">
                <w:fldData xml:space="preserve">PEVuZE5vdGU+PENpdGU+PEF1dGhvcj5WaWFubmE8L0F1dGhvcj48WWVhcj4yMDE3PC9ZZWFyPjxS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</w:fldData>
              </w:fldChar>
            </w:r>
            <w:r w:rsidR="00692FD1">
              <w:instrText xml:space="preserve"> ADDIN EN.CITE.DATA </w:instrText>
            </w:r>
            <w:r w:rsidR="00692FD1">
              <w:fldChar w:fldCharType="end"/>
            </w:r>
            <w:r>
              <w:fldChar w:fldCharType="separate"/>
            </w:r>
            <w:r w:rsidR="00692FD1">
              <w:rPr>
                <w:noProof/>
              </w:rPr>
              <w:t>[12</w:t>
            </w:r>
            <w:r w:rsidR="00B22E97">
              <w:rPr>
                <w:noProof/>
              </w:rPr>
              <w:t>6</w:t>
            </w:r>
            <w:r w:rsidR="00692FD1">
              <w:rPr>
                <w:noProof/>
              </w:rPr>
              <w:t>-12</w:t>
            </w:r>
            <w:r w:rsidR="00B22E97">
              <w:rPr>
                <w:noProof/>
              </w:rPr>
              <w:t>8</w:t>
            </w:r>
            <w:r w:rsidR="00692FD1">
              <w:rPr>
                <w:noProof/>
              </w:rPr>
              <w:t>]</w:t>
            </w:r>
            <w:r>
              <w:fldChar w:fldCharType="end"/>
            </w:r>
          </w:p>
        </w:tc>
        <w:tc>
          <w:tcPr>
            <w:tcW w:w="1276" w:type="dxa"/>
          </w:tcPr>
          <w:p w14:paraId="6C4BD301" w14:textId="77777777" w:rsidR="00352070" w:rsidRDefault="0047218F" w:rsidP="00CD6D1D">
            <w:pPr>
              <w:spacing w:after="0"/>
              <w:jc w:val="right"/>
            </w:pPr>
            <w:r>
              <w:t xml:space="preserve">Yes </w:t>
            </w:r>
            <w:r w:rsidR="00262AA1">
              <w:fldChar w:fldCharType="begin">
                <w:fldData xml:space="preserve">PEVuZE5vdGU+PENpdGU+PEF1dGhvcj5NaW51enppLVNvdXphPC9BdXRob3I+PFllYXI+MjAxODwv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</w:fldData>
              </w:fldChar>
            </w:r>
            <w:r w:rsidR="00692FD1">
              <w:instrText xml:space="preserve"> ADDIN EN.CITE </w:instrText>
            </w:r>
            <w:r w:rsidR="00692FD1">
              <w:fldChar w:fldCharType="begin">
                <w:fldData xml:space="preserve">PEVuZE5vdGU+PENpdGU+PEF1dGhvcj5NaW51enppLVNvdXphPC9BdXRob3I+PFllYXI+MjAxODwv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</w:fldData>
              </w:fldChar>
            </w:r>
            <w:r w:rsidR="00692FD1">
              <w:instrText xml:space="preserve"> ADDIN EN.CITE.DATA </w:instrText>
            </w:r>
            <w:r w:rsidR="00692FD1">
              <w:fldChar w:fldCharType="end"/>
            </w:r>
            <w:r w:rsidR="00262AA1">
              <w:fldChar w:fldCharType="separate"/>
            </w:r>
            <w:r w:rsidR="00692FD1">
              <w:rPr>
                <w:noProof/>
              </w:rPr>
              <w:t>[5, 47, 52, 12</w:t>
            </w:r>
            <w:r w:rsidR="00B22E97">
              <w:rPr>
                <w:noProof/>
              </w:rPr>
              <w:t>9</w:t>
            </w:r>
            <w:r w:rsidR="00692FD1">
              <w:rPr>
                <w:noProof/>
              </w:rPr>
              <w:t>]</w:t>
            </w:r>
            <w:r w:rsidR="00262AA1">
              <w:fldChar w:fldCharType="end"/>
            </w:r>
          </w:p>
        </w:tc>
        <w:tc>
          <w:tcPr>
            <w:tcW w:w="992" w:type="dxa"/>
          </w:tcPr>
          <w:p w14:paraId="33EAB823" w14:textId="77777777" w:rsidR="00352070" w:rsidRDefault="00407BE6" w:rsidP="00CD6D1D">
            <w:pPr>
              <w:spacing w:after="0"/>
              <w:jc w:val="right"/>
            </w:pPr>
            <w:r>
              <w:t xml:space="preserve">Yes </w:t>
            </w:r>
            <w:r>
              <w:fldChar w:fldCharType="begin">
                <w:fldData xml:space="preserve">PEVuZE5vdGU+PENpdGU+PEF1dGhvcj5DZXJldHRpLUp1bmlvcjwvQXV0aG9yPjxZZWFyPjIwMTg8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</w:fldData>
              </w:fldChar>
            </w:r>
            <w:r w:rsidR="00692FD1">
              <w:instrText xml:space="preserve"> ADDIN EN.CITE </w:instrText>
            </w:r>
            <w:r w:rsidR="00692FD1">
              <w:fldChar w:fldCharType="begin">
                <w:fldData xml:space="preserve">PEVuZE5vdGU+PENpdGU+PEF1dGhvcj5DZXJldHRpLUp1bmlvcjwvQXV0aG9yPjxZZWFyPjIwMTg8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</w:fldData>
              </w:fldChar>
            </w:r>
            <w:r w:rsidR="00692FD1">
              <w:instrText xml:space="preserve"> ADDIN EN.CITE.DATA </w:instrText>
            </w:r>
            <w:r w:rsidR="00692FD1">
              <w:fldChar w:fldCharType="end"/>
            </w:r>
            <w:r>
              <w:fldChar w:fldCharType="separate"/>
            </w:r>
            <w:r w:rsidR="00692FD1">
              <w:rPr>
                <w:noProof/>
              </w:rPr>
              <w:t>[51-53, 12</w:t>
            </w:r>
            <w:r w:rsidR="00B22E97">
              <w:rPr>
                <w:noProof/>
              </w:rPr>
              <w:t>7</w:t>
            </w:r>
            <w:r w:rsidR="00692FD1">
              <w:rPr>
                <w:noProof/>
              </w:rPr>
              <w:t>]</w:t>
            </w:r>
            <w:r>
              <w:fldChar w:fldCharType="end"/>
            </w:r>
          </w:p>
        </w:tc>
        <w:tc>
          <w:tcPr>
            <w:tcW w:w="3805" w:type="dxa"/>
          </w:tcPr>
          <w:p w14:paraId="4EA6EA69" w14:textId="77777777" w:rsidR="00352070" w:rsidRDefault="00B83912" w:rsidP="00692FD1">
            <w:pPr>
              <w:spacing w:after="0"/>
            </w:pPr>
            <w:r>
              <w:t>Hen</w:t>
            </w:r>
            <w:r w:rsidR="00627291">
              <w:t xml:space="preserve"> coops </w:t>
            </w:r>
            <w:r w:rsidR="00627291">
              <w:fldChar w:fldCharType="begin">
                <w:fldData xml:space="preserve">PEVuZE5vdGU+PENpdGU+PEF1dGhvcj5Sb2RyaWd1ZXotUGxhbmVzPC9BdXRob3I+PFllYXI+MjAx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</w:fldData>
              </w:fldChar>
            </w:r>
            <w:r w:rsidR="00692FD1">
              <w:instrText xml:space="preserve"> ADDIN EN.CITE </w:instrText>
            </w:r>
            <w:r w:rsidR="00692FD1">
              <w:fldChar w:fldCharType="begin">
                <w:fldData xml:space="preserve">PEVuZE5vdGU+PENpdGU+PEF1dGhvcj5Sb2RyaWd1ZXotUGxhbmVzPC9BdXRob3I+PFllYXI+MjAx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</w:fldData>
              </w:fldChar>
            </w:r>
            <w:r w:rsidR="00692FD1">
              <w:instrText xml:space="preserve"> ADDIN EN.CITE.DATA </w:instrText>
            </w:r>
            <w:r w:rsidR="00692FD1">
              <w:fldChar w:fldCharType="end"/>
            </w:r>
            <w:r w:rsidR="00627291">
              <w:fldChar w:fldCharType="separate"/>
            </w:r>
            <w:r w:rsidR="00692FD1">
              <w:rPr>
                <w:noProof/>
              </w:rPr>
              <w:t>[12</w:t>
            </w:r>
            <w:r w:rsidR="00B22E97">
              <w:rPr>
                <w:noProof/>
              </w:rPr>
              <w:t>8</w:t>
            </w:r>
            <w:r w:rsidR="00692FD1">
              <w:rPr>
                <w:noProof/>
              </w:rPr>
              <w:t>, 12</w:t>
            </w:r>
            <w:r w:rsidR="00B22E97">
              <w:rPr>
                <w:noProof/>
              </w:rPr>
              <w:t>9</w:t>
            </w:r>
            <w:r w:rsidR="00692FD1">
              <w:rPr>
                <w:noProof/>
              </w:rPr>
              <w:t>]</w:t>
            </w:r>
            <w:r w:rsidR="00627291">
              <w:fldChar w:fldCharType="end"/>
            </w:r>
            <w:r w:rsidR="00627291">
              <w:t xml:space="preserve">, </w:t>
            </w:r>
            <w:proofErr w:type="spellStart"/>
            <w:r w:rsidR="00627291">
              <w:t>Birds</w:t>
            </w:r>
            <w:proofErr w:type="spellEnd"/>
            <w:r w:rsidR="00627291">
              <w:t xml:space="preserve"> nests </w:t>
            </w:r>
            <w:r w:rsidR="00627291">
              <w:fldChar w:fldCharType="begin"/>
            </w:r>
            <w:r w:rsidR="00692FD1">
              <w:instrText xml:space="preserve"> ADDIN EN.CITE &lt;EndNote&gt;&lt;Cite&gt;&lt;Author&gt;Rodriguez-Planes&lt;/Author&gt;&lt;Year&gt;2018&lt;/Year&gt;&lt;RecNum&gt;78&lt;/RecNum&gt;&lt;DisplayText&gt;[125]&lt;/DisplayText&gt;&lt;record&gt;&lt;rec-number&gt;78&lt;/rec-number&gt;&lt;foreign-keys&gt;&lt;key app="EN" db-id="dzs0awpvexprd7etzp7v2w23vdxe0a2psxfz" timestamp="1555500772"&gt;78&lt;/key&gt;&lt;/foreign-keys&gt;&lt;ref-type name="Journal Article"&gt;17&lt;/ref-type&gt;&lt;contributors&gt;&lt;authors&gt;&lt;author&gt;Rodriguez-Planes, Lucia I.&lt;/author&gt;&lt;author&gt;Gaspe, M. Sol&lt;/author&gt;&lt;author&gt;Enriquez, Gustavo F.&lt;/author&gt;&lt;author&gt;Gurtler, Ricardo E.&lt;/author&gt;&lt;/authors&gt;&lt;/contributors&gt;&lt;titles&gt;&lt;title&gt;Habitat-Specific Occupancy and a Metapopulation Model of Triatoma sordida (Hemiptera: Reduviidae), a Secondary Vector of Chagas Disease, in Northeastern Argentina&lt;/title&gt;&lt;secondary-title&gt;Journal of Medical Entomology&lt;/secondary-title&gt;&lt;/titles&gt;&lt;periodical&gt;&lt;full-title&gt;Journal of Medical Entomology&lt;/full-title&gt;&lt;/periodical&gt;&lt;pages&gt;370-381&lt;/pages&gt;&lt;volume&gt;55&lt;/volume&gt;&lt;number&gt;2&lt;/number&gt;&lt;dates&gt;&lt;year&gt;2018&lt;/year&gt;&lt;pub-dates&gt;&lt;date&gt;Mar&lt;/date&gt;&lt;/pub-dates&gt;&lt;/dates&gt;&lt;isbn&gt;0022-2585&lt;/isbn&gt;&lt;accession-num&gt;WOS:000429320000014&lt;/accession-num&gt;&lt;urls&gt;&lt;related-urls&gt;&lt;url&gt;&amp;lt;Go to ISI&amp;gt;://WOS:000429320000014&lt;/url&gt;&lt;/related-urls&gt;&lt;/urls&gt;&lt;electronic-resource-num&gt;10.1093/jme/tjx227&lt;/electronic-resource-num&gt;&lt;/record&gt;&lt;/Cite&gt;&lt;/EndNote&gt;</w:instrText>
            </w:r>
            <w:r w:rsidR="00627291">
              <w:fldChar w:fldCharType="separate"/>
            </w:r>
            <w:r w:rsidR="00692FD1">
              <w:rPr>
                <w:noProof/>
              </w:rPr>
              <w:t>[12</w:t>
            </w:r>
            <w:r w:rsidR="00B22E97">
              <w:rPr>
                <w:noProof/>
              </w:rPr>
              <w:t>9</w:t>
            </w:r>
            <w:r w:rsidR="00692FD1">
              <w:rPr>
                <w:noProof/>
              </w:rPr>
              <w:t>]</w:t>
            </w:r>
            <w:r w:rsidR="00627291">
              <w:fldChar w:fldCharType="end"/>
            </w:r>
            <w:r w:rsidR="00627291">
              <w:t xml:space="preserve">, Livestock shelters </w:t>
            </w:r>
            <w:r w:rsidR="00627291">
              <w:fldChar w:fldCharType="begin">
                <w:fldData xml:space="preserve">PEVuZE5vdGU+PENpdGU+PEF1dGhvcj5Sb2RyaWd1ZXotUGxhbmVzPC9BdXRob3I+PFllYXI+MjAx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</w:fldData>
              </w:fldChar>
            </w:r>
            <w:r w:rsidR="00692FD1">
              <w:instrText xml:space="preserve"> ADDIN EN.CITE </w:instrText>
            </w:r>
            <w:r w:rsidR="00692FD1">
              <w:fldChar w:fldCharType="begin">
                <w:fldData xml:space="preserve">PEVuZE5vdGU+PENpdGU+PEF1dGhvcj5Sb2RyaWd1ZXotUGxhbmVzPC9BdXRob3I+PFllYXI+MjAx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</w:fldData>
              </w:fldChar>
            </w:r>
            <w:r w:rsidR="00692FD1">
              <w:instrText xml:space="preserve"> ADDIN EN.CITE.DATA </w:instrText>
            </w:r>
            <w:r w:rsidR="00692FD1">
              <w:fldChar w:fldCharType="end"/>
            </w:r>
            <w:r w:rsidR="00627291">
              <w:fldChar w:fldCharType="separate"/>
            </w:r>
            <w:r w:rsidR="00692FD1">
              <w:rPr>
                <w:noProof/>
              </w:rPr>
              <w:t>[12</w:t>
            </w:r>
            <w:r w:rsidR="00B22E97">
              <w:rPr>
                <w:noProof/>
              </w:rPr>
              <w:t>8</w:t>
            </w:r>
            <w:r w:rsidR="00692FD1">
              <w:rPr>
                <w:noProof/>
              </w:rPr>
              <w:t>, 12</w:t>
            </w:r>
            <w:r w:rsidR="00B22E97">
              <w:rPr>
                <w:noProof/>
              </w:rPr>
              <w:t>9</w:t>
            </w:r>
            <w:r w:rsidR="00692FD1">
              <w:rPr>
                <w:noProof/>
              </w:rPr>
              <w:t>]</w:t>
            </w:r>
            <w:r w:rsidR="00627291">
              <w:fldChar w:fldCharType="end"/>
            </w:r>
            <w:r w:rsidR="009C5DC7">
              <w:t xml:space="preserve">, Coati tree nests </w:t>
            </w:r>
            <w:r w:rsidR="009C5DC7">
              <w:fldChar w:fldCharType="begin"/>
            </w:r>
            <w:r w:rsidR="00692FD1">
              <w:instrText xml:space="preserve"> ADDIN EN.CITE &lt;EndNote&gt;&lt;Cite&gt;&lt;Author&gt;de Lima&lt;/Author&gt;&lt;Year&gt;2015&lt;/Year&gt;&lt;RecNum&gt;134&lt;/RecNum&gt;&lt;DisplayText&gt;[126]&lt;/DisplayText&gt;&lt;record&gt;&lt;rec-number&gt;134&lt;/rec-number&gt;&lt;foreign-keys&gt;&lt;key app="EN" db-id="dzs0awpvexprd7etzp7v2w23vdxe0a2psxfz" timestamp="1555500773"&gt;134&lt;/key&gt;&lt;/foreign-keys&gt;&lt;ref-type name="Journal Article"&gt;17&lt;/ref-type&gt;&lt;contributors&gt;&lt;authors&gt;&lt;author&gt;de Lima, Juliane Saab&lt;/author&gt;&lt;author&gt;Rocha, Fabiana Lopes&lt;/author&gt;&lt;author&gt;Alves, Fernanda Moreira&lt;/author&gt;&lt;author&gt;Lorosa, Elias Seixas&lt;/author&gt;&lt;author&gt;Jansen, Ana Maria&lt;/author&gt;&lt;author&gt;Mourao, Guilherme de Miranda&lt;/author&gt;&lt;/authors&gt;&lt;/contributors&gt;&lt;titles&gt;&lt;title&gt;Infestation of arboreal nests of coatis by triatomine species, vectors of Trypanosoma cruzi, in a large Neotropical wetland&lt;/title&gt;&lt;secondary-title&gt;Journal of Vector Ecology&lt;/secondary-title&gt;&lt;/titles&gt;&lt;periodical&gt;&lt;full-title&gt;Journal of Vector Ecology&lt;/full-title&gt;&lt;/periodical&gt;&lt;pages&gt;379-385&lt;/pages&gt;&lt;volume&gt;40&lt;/volume&gt;&lt;number&gt;2&lt;/number&gt;&lt;dates&gt;&lt;year&gt;2015&lt;/year&gt;&lt;pub-dates&gt;&lt;date&gt;Dec&lt;/date&gt;&lt;/pub-dates&gt;&lt;/dates&gt;&lt;isbn&gt;1948-7134&lt;/isbn&gt;&lt;accession-num&gt;WOS:000365721100022&lt;/accession-num&gt;&lt;urls&gt;&lt;related-urls&gt;&lt;url&gt;&amp;lt;Go to ISI&amp;gt;://WOS:000365721100022&lt;/url&gt;&lt;url&gt;https://onlinelibrary.wiley.com/doi/pdf/10.1111/jvec.12177&lt;/url&gt;&lt;/related-urls&gt;&lt;/urls&gt;&lt;electronic-resource-num&gt;10.1111/jvec.12177&lt;/electronic-resource-num&gt;&lt;/record&gt;&lt;/Cite&gt;&lt;/EndNote&gt;</w:instrText>
            </w:r>
            <w:r w:rsidR="009C5DC7">
              <w:fldChar w:fldCharType="separate"/>
            </w:r>
            <w:r w:rsidR="00692FD1">
              <w:rPr>
                <w:noProof/>
              </w:rPr>
              <w:t>[1</w:t>
            </w:r>
            <w:r w:rsidR="00B22E97">
              <w:rPr>
                <w:noProof/>
              </w:rPr>
              <w:t>30</w:t>
            </w:r>
            <w:r w:rsidR="00692FD1">
              <w:rPr>
                <w:noProof/>
              </w:rPr>
              <w:t>]</w:t>
            </w:r>
            <w:r w:rsidR="009C5DC7">
              <w:fldChar w:fldCharType="end"/>
            </w:r>
            <w:r w:rsidR="00F2249E">
              <w:t xml:space="preserve">, Wood </w:t>
            </w:r>
            <w:r w:rsidR="00F2249E">
              <w:fldChar w:fldCharType="begin"/>
            </w:r>
            <w:r w:rsidR="00692FD1">
              <w:instrText xml:space="preserve"> ADDIN EN.CITE &lt;EndNote&gt;&lt;Cite&gt;&lt;Author&gt;Nogared Rossi&lt;/Author&gt;&lt;Year&gt;2015&lt;/Year&gt;&lt;RecNum&gt;151&lt;/RecNum&gt;&lt;DisplayText&gt;[124]&lt;/DisplayText&gt;&lt;record&gt;&lt;rec-number&gt;151&lt;/rec-number&gt;&lt;foreign-keys&gt;&lt;key app="EN" db-id="dzs0awpvexprd7etzp7v2w23vdxe0a2psxfz" timestamp="1555500773"&gt;151&lt;/key&gt;&lt;/foreign-keys&gt;&lt;ref-type name="Journal Article"&gt;17&lt;/ref-type&gt;&lt;contributors&gt;&lt;authors&gt;&lt;author&gt;Nogared Rossi, Juliana Chedid&lt;/author&gt;&lt;author&gt;Duarte, Elisabeth C.&lt;/author&gt;&lt;author&gt;Gurgel-Goncalves, Rodrigo&lt;/author&gt;&lt;/authors&gt;&lt;/contributors&gt;&lt;titles&gt;&lt;title&gt;Factors associated with the occurrence of Triatoma sordida (Hemiptera: Reduviidae) in rural localities of Central-West Brazil&lt;/title&gt;&lt;secondary-title&gt;Memorias Do Instituto Oswaldo Cruz&lt;/secondary-title&gt;&lt;/titles&gt;&lt;periodical&gt;&lt;full-title&gt;Memorias Do Instituto Oswaldo Cruz&lt;/full-title&gt;&lt;/periodical&gt;&lt;pages&gt;192-200&lt;/pages&gt;&lt;volume&gt;110&lt;/volume&gt;&lt;number&gt;2&lt;/number&gt;&lt;dates&gt;&lt;year&gt;2015&lt;/year&gt;&lt;pub-dates&gt;&lt;date&gt;Apr&lt;/date&gt;&lt;/pub-dates&gt;&lt;/dates&gt;&lt;isbn&gt;0074-0276&lt;/isbn&gt;&lt;accession-num&gt;WOS:000354066400005&lt;/accession-num&gt;&lt;urls&gt;&lt;related-urls&gt;&lt;url&gt;&amp;lt;Go to ISI&amp;gt;://WOS:000354066400005&lt;/url&gt;&lt;url&gt;http://www.scielo.br/pdf/mioc/v110n2/0074-0276-mioc-0140395.pdf&lt;/url&gt;&lt;/related-urls&gt;&lt;/urls&gt;&lt;electronic-resource-num&gt;10.1590/0074-02760140395&lt;/electronic-resource-num&gt;&lt;/record&gt;&lt;/Cite&gt;&lt;/EndNote&gt;</w:instrText>
            </w:r>
            <w:r w:rsidR="00F2249E">
              <w:fldChar w:fldCharType="separate"/>
            </w:r>
            <w:r w:rsidR="00692FD1">
              <w:rPr>
                <w:noProof/>
              </w:rPr>
              <w:t>[12</w:t>
            </w:r>
            <w:r w:rsidR="00B22E97">
              <w:rPr>
                <w:noProof/>
              </w:rPr>
              <w:t>8</w:t>
            </w:r>
            <w:r w:rsidR="00692FD1">
              <w:rPr>
                <w:noProof/>
              </w:rPr>
              <w:t>]</w:t>
            </w:r>
            <w:r w:rsidR="00F2249E">
              <w:fldChar w:fldCharType="end"/>
            </w:r>
            <w:r w:rsidR="008E6F60">
              <w:t xml:space="preserve">, Palm trees </w:t>
            </w:r>
            <w:r w:rsidR="008E6F60">
              <w:fldChar w:fldCharType="begin">
                <w:fldData xml:space="preserve">PEVuZE5vdGU+PENpdGU+PEF1dGhvcj5HdXJnZWwtR29uY2FsdmVzPC9BdXRob3I+PFllYXI+MjAx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</w:fldData>
              </w:fldChar>
            </w:r>
            <w:r w:rsidR="00692FD1">
              <w:instrText xml:space="preserve"> ADDIN EN.CITE </w:instrText>
            </w:r>
            <w:r w:rsidR="00692FD1">
              <w:fldChar w:fldCharType="begin">
                <w:fldData xml:space="preserve">PEVuZE5vdGU+PENpdGU+PEF1dGhvcj5HdXJnZWwtR29uY2FsdmVzPC9BdXRob3I+PFllYXI+MjAx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</w:fldData>
              </w:fldChar>
            </w:r>
            <w:r w:rsidR="00692FD1">
              <w:instrText xml:space="preserve"> ADDIN EN.CITE.DATA </w:instrText>
            </w:r>
            <w:r w:rsidR="00692FD1">
              <w:fldChar w:fldCharType="end"/>
            </w:r>
            <w:r w:rsidR="008E6F60">
              <w:fldChar w:fldCharType="separate"/>
            </w:r>
            <w:r w:rsidR="00692FD1">
              <w:rPr>
                <w:noProof/>
              </w:rPr>
              <w:t>[7</w:t>
            </w:r>
            <w:r w:rsidR="00B22E97">
              <w:rPr>
                <w:noProof/>
              </w:rPr>
              <w:t>1</w:t>
            </w:r>
            <w:r w:rsidR="00692FD1">
              <w:rPr>
                <w:noProof/>
              </w:rPr>
              <w:t>, 1</w:t>
            </w:r>
            <w:r w:rsidR="00B22E97">
              <w:rPr>
                <w:noProof/>
              </w:rPr>
              <w:t>22</w:t>
            </w:r>
            <w:r w:rsidR="00692FD1">
              <w:rPr>
                <w:noProof/>
              </w:rPr>
              <w:t>]</w:t>
            </w:r>
            <w:r w:rsidR="008E6F60">
              <w:fldChar w:fldCharType="end"/>
            </w:r>
            <w:r w:rsidR="006D7993">
              <w:t xml:space="preserve">, Hollow trees </w:t>
            </w:r>
            <w:r w:rsidR="006D7993">
              <w:fldChar w:fldCharType="begin"/>
            </w:r>
            <w:r w:rsidR="00692FD1">
              <w:instrText xml:space="preserve"> ADDIN EN.CITE &lt;EndNote&gt;&lt;Cite&gt;&lt;Author&gt;Waleckx&lt;/Author&gt;&lt;Year&gt;2012&lt;/Year&gt;&lt;RecNum&gt;208&lt;/RecNum&gt;&lt;DisplayText&gt;[56]&lt;/DisplayText&gt;&lt;record&gt;&lt;rec-number&gt;208&lt;/rec-number&gt;&lt;foreign-keys&gt;&lt;key app="EN" db-id="dzs0awpvexprd7etzp7v2w23vdxe0a2psxfz" timestamp="1555500774"&gt;208&lt;/key&gt;&lt;/foreign-keys&gt;&lt;ref-type name="Journal Article"&gt;17&lt;/ref-type&gt;&lt;contributors&gt;&lt;authors&gt;&lt;author&gt;Waleckx, Etienne&lt;/author&gt;&lt;author&gt;Depickere, Stephanie&lt;/author&gt;&lt;author&gt;Salas, Renata&lt;/author&gt;&lt;author&gt;Aliaga, Claudia&lt;/author&gt;&lt;author&gt;Monje, Marcelo&lt;/author&gt;&lt;author&gt;Calle, Hiber&lt;/author&gt;&lt;author&gt;Buitrago, Rosio&lt;/author&gt;&lt;author&gt;Noireau, Francois&lt;/author&gt;&lt;author&gt;Breniere, Simone Frederique&lt;/author&gt;&lt;/authors&gt;&lt;/contributors&gt;&lt;titles&gt;&lt;title&gt;New Discoveries of Sylvatic Triatoma infestans (Hemiptera: Reduviidae) Throughout the Bolivian Chaco&lt;/title&gt;&lt;secondary-title&gt;American Journal of Tropical Medicine and Hygiene&lt;/secondary-title&gt;&lt;/titles&gt;&lt;periodical&gt;&lt;full-title&gt;American Journal of Tropical Medicine and Hygiene&lt;/full-title&gt;&lt;/periodical&gt;&lt;pages&gt;455-458&lt;/pages&gt;&lt;volume&gt;86&lt;/volume&gt;&lt;number&gt;3&lt;/number&gt;&lt;dates&gt;&lt;year&gt;2012&lt;/year&gt;&lt;pub-dates&gt;&lt;date&gt;Mar&lt;/date&gt;&lt;/pub-dates&gt;&lt;/dates&gt;&lt;isbn&gt;0002-9637&lt;/isbn&gt;&lt;accession-num&gt;WOS:000301166000014&lt;/accession-num&gt;&lt;urls&gt;&lt;related-urls&gt;&lt;url&gt;&amp;lt;Go to ISI&amp;gt;://WOS:000301166000014&lt;/url&gt;&lt;/related-urls&gt;&lt;/urls&gt;&lt;electronic-resource-num&gt;10.4269/ajtmh.2012.11-0205&lt;/electronic-resource-num&gt;&lt;/record&gt;&lt;/Cite&gt;&lt;/EndNote&gt;</w:instrText>
            </w:r>
            <w:r w:rsidR="006D7993">
              <w:fldChar w:fldCharType="separate"/>
            </w:r>
            <w:r w:rsidR="00692FD1">
              <w:rPr>
                <w:noProof/>
              </w:rPr>
              <w:t>[56]</w:t>
            </w:r>
            <w:r w:rsidR="006D7993">
              <w:fldChar w:fldCharType="end"/>
            </w:r>
          </w:p>
        </w:tc>
      </w:tr>
    </w:tbl>
    <w:p w14:paraId="43E45755" w14:textId="77777777" w:rsidR="00352070" w:rsidRDefault="00352070" w:rsidP="00D51662">
      <w:pPr>
        <w:spacing w:after="0"/>
      </w:pPr>
    </w:p>
    <w:p w14:paraId="29F72DD3" w14:textId="77777777" w:rsidR="00183643" w:rsidRDefault="00183643" w:rsidP="00D51662">
      <w:pPr>
        <w:spacing w:after="0"/>
      </w:pPr>
    </w:p>
    <w:p w14:paraId="0AA5B83E" w14:textId="77777777" w:rsidR="00183643" w:rsidRPr="00183643" w:rsidRDefault="00183643" w:rsidP="00D51662">
      <w:pPr>
        <w:spacing w:after="0"/>
        <w:rPr>
          <w:b/>
        </w:rPr>
      </w:pPr>
      <w:r w:rsidRPr="00183643">
        <w:rPr>
          <w:b/>
        </w:rPr>
        <w:t>References</w:t>
      </w:r>
    </w:p>
    <w:p w14:paraId="1299EC08" w14:textId="77777777" w:rsidR="00DD3E96" w:rsidRDefault="00DD3E96" w:rsidP="00D51662">
      <w:pPr>
        <w:spacing w:after="0"/>
      </w:pPr>
    </w:p>
    <w:p w14:paraId="3600A9A7" w14:textId="77777777" w:rsidR="00692FD1" w:rsidRPr="00692FD1" w:rsidRDefault="00352070" w:rsidP="00B22E97">
      <w:pPr>
        <w:pStyle w:val="EndNoteBibliography"/>
        <w:spacing w:after="120"/>
        <w:ind w:left="426" w:hanging="426"/>
      </w:pPr>
      <w:r>
        <w:fldChar w:fldCharType="begin"/>
      </w:r>
      <w:r>
        <w:instrText xml:space="preserve"> ADDIN EN.REFLIST </w:instrText>
      </w:r>
      <w:r>
        <w:fldChar w:fldCharType="separate"/>
      </w:r>
      <w:r w:rsidR="00692FD1" w:rsidRPr="00692FD1">
        <w:t>1.</w:t>
      </w:r>
      <w:r w:rsidR="00692FD1" w:rsidRPr="00692FD1">
        <w:tab/>
        <w:t>Browne AJ, Guerra CA, Alves RV, da Costa VM, Wilson AL, Pigott DM, et al. The contemporary distribution of Trypanosoma cruzi infection in humans, alternative hosts and vectors (vol 4, 170050, 2017). Scientific Data. 2017;4. doi: 10.1038/sdata.2017.71. PubMed PMID: WOS:000402314300001.</w:t>
      </w:r>
    </w:p>
    <w:p w14:paraId="52792EBA" w14:textId="77777777" w:rsidR="00692FD1" w:rsidRPr="00692FD1" w:rsidRDefault="00692FD1" w:rsidP="00B22E97">
      <w:pPr>
        <w:pStyle w:val="EndNoteBibliography"/>
        <w:spacing w:after="120"/>
        <w:ind w:left="426" w:hanging="426"/>
      </w:pPr>
      <w:r w:rsidRPr="00692FD1">
        <w:t>2.</w:t>
      </w:r>
      <w:r w:rsidRPr="00692FD1">
        <w:tab/>
        <w:t>Brito RN, Goria DE, Diotaiuti L, Gomes ACF, Souza RCM, Abad-Franch F. Drivers of house invasion by sylvatic Chagas disease vectors in the Amazon-Cerrado transition: A multi-year, state-wide assessment of municipality-aggregated surveillance data. Plos Neglected Tropical Diseases. 2017;11(11). doi: 10.1371/journal.pntd.0006035. PubMed PMID: WOS:000416832800022.</w:t>
      </w:r>
    </w:p>
    <w:p w14:paraId="0E028538" w14:textId="77777777" w:rsidR="00692FD1" w:rsidRPr="00692FD1" w:rsidRDefault="00692FD1" w:rsidP="00B22E97">
      <w:pPr>
        <w:pStyle w:val="EndNoteBibliography"/>
        <w:spacing w:after="120"/>
        <w:ind w:left="426" w:hanging="426"/>
      </w:pPr>
      <w:r w:rsidRPr="00692FD1">
        <w:t>3.</w:t>
      </w:r>
      <w:r w:rsidRPr="00692FD1">
        <w:tab/>
        <w:t>Silva Monte GL, Tadei WP, Farias TM. Ecoepidemiology and biology of Eratyrus mucronatus Stal, 1859 (Hemiptera: Reduviidae: Triatominae), a sylvatic vector of Chagas disease in the Brazilian Amazon. Revista Da Sociedade Brasileira De Medicina Tropical. 2014;47(6):723-7. doi: 10.1590/0037-8682-0263-2014. PubMed PMID: WOS:000348204000008.</w:t>
      </w:r>
    </w:p>
    <w:p w14:paraId="11BD5B30" w14:textId="77777777" w:rsidR="00692FD1" w:rsidRPr="00692FD1" w:rsidRDefault="00692FD1" w:rsidP="00B22E97">
      <w:pPr>
        <w:pStyle w:val="EndNoteBibliography"/>
        <w:spacing w:after="120"/>
        <w:ind w:left="426" w:hanging="426"/>
      </w:pPr>
      <w:r w:rsidRPr="00692FD1">
        <w:lastRenderedPageBreak/>
        <w:t>4.</w:t>
      </w:r>
      <w:r w:rsidRPr="00692FD1">
        <w:tab/>
        <w:t>Mosquera KD, Villacis AG, Grijalva MJ. Life Cycle, Feeding, and Defecation Patterns of Panstrongylus chinai (Hemiptera: Reduviidae: Triatominae) Under Laboratory Conditions. Journal of Medical Entomology. 2016;53(4):776-81. doi: 10.1093/jme/tjw027. PubMed PMID: WOS:000379204800005.</w:t>
      </w:r>
    </w:p>
    <w:p w14:paraId="285FE980" w14:textId="77777777" w:rsidR="00692FD1" w:rsidRPr="00692FD1" w:rsidRDefault="00692FD1" w:rsidP="00B22E97">
      <w:pPr>
        <w:pStyle w:val="EndNoteBibliography"/>
        <w:spacing w:after="120"/>
        <w:ind w:left="426" w:hanging="426"/>
      </w:pPr>
      <w:r w:rsidRPr="00692FD1">
        <w:t>5.</w:t>
      </w:r>
      <w:r w:rsidRPr="00692FD1">
        <w:tab/>
        <w:t>Minuzzi-Souza TTC, Silva LR, Hagstroem L, Hecht M, Nitz N, Gurgel-Goncalves R. Molecular bloodmeal analyses reveal that Trypanosoma cruzi-infected, native triatomine bugs often feed on humans in houses in central Brazil. Medical and Veterinary Entomology. 2018;32(4):504-8. doi: 10.1111/mve.12324. PubMed PMID: WOS:000449714300014.</w:t>
      </w:r>
    </w:p>
    <w:p w14:paraId="028D9BA9" w14:textId="77777777" w:rsidR="00692FD1" w:rsidRPr="00692FD1" w:rsidRDefault="00692FD1" w:rsidP="00B22E97">
      <w:pPr>
        <w:pStyle w:val="EndNoteBibliography"/>
        <w:spacing w:after="120"/>
        <w:ind w:left="426" w:hanging="426"/>
      </w:pPr>
      <w:r w:rsidRPr="00692FD1">
        <w:t>6.</w:t>
      </w:r>
      <w:r w:rsidRPr="00692FD1">
        <w:tab/>
        <w:t>Hernandez C, Salazar C, Brochero H, Teheran A, Stella Buitrago L, Vera M, et al. Untangling the transmission dynamics of primary and secondary vectors of Trypanosoma cruzi in Colombia: parasite infection, feeding sources and discrete typing units. Parasites &amp; Vectors. 2016;9. doi: 10.1186/s13071-016-1907-5. PubMed PMID: WOS:000388903000004.</w:t>
      </w:r>
    </w:p>
    <w:p w14:paraId="0D9952CD" w14:textId="77777777" w:rsidR="00692FD1" w:rsidRPr="00692FD1" w:rsidRDefault="00692FD1" w:rsidP="00B22E97">
      <w:pPr>
        <w:pStyle w:val="EndNoteBibliography"/>
        <w:spacing w:after="120"/>
        <w:ind w:left="426" w:hanging="426"/>
      </w:pPr>
      <w:r w:rsidRPr="00692FD1">
        <w:t>7.</w:t>
      </w:r>
      <w:r w:rsidRPr="00692FD1">
        <w:tab/>
        <w:t>Araujo Silva MB, de Menezes KR, Guerra de Farias MC, Andrade MS, Alves Victor CC, Lorosa ES, et al. Description of the feeding preferences of triatominae in the Chagas disease surveillance study for the State of Pernambuco, Brazil (Hemiptera: Reduviidae). Revista Da Sociedade Brasileira De Medicina Tropical. 2017;50(4):543-6. doi: 10.1590/0037-8682-0334-2016. PubMed PMID: WOS:000411577300017.</w:t>
      </w:r>
    </w:p>
    <w:p w14:paraId="4E0A42FD" w14:textId="77777777" w:rsidR="00692FD1" w:rsidRPr="00692FD1" w:rsidRDefault="00692FD1" w:rsidP="00B22E97">
      <w:pPr>
        <w:pStyle w:val="EndNoteBibliography"/>
        <w:spacing w:after="120"/>
        <w:ind w:left="426" w:hanging="426"/>
      </w:pPr>
      <w:r w:rsidRPr="00692FD1">
        <w:t>8.</w:t>
      </w:r>
      <w:r w:rsidRPr="00692FD1">
        <w:tab/>
        <w:t>Diotaiuti LG, Bezerra CM, Soares CJ, Costa LM, Barbosa SE. DESCRIPTION OF AN AMAZING NEST OF CAATINGA CACHALOTE Pseudoseisura cristata INFESTED BY Psammolestes tertius IN TAUA, STATE OF CEARA, NORTHEASTERN BRAZIL. Revista de Patologia Tropical. 2018;47(2):125-31. doi: 10.5216/rpt.v47i2.54214. PubMed PMID: BCI:BCI201800764506.</w:t>
      </w:r>
    </w:p>
    <w:p w14:paraId="7AB8BD72" w14:textId="77777777" w:rsidR="00692FD1" w:rsidRPr="00692FD1" w:rsidRDefault="00692FD1" w:rsidP="00B22E97">
      <w:pPr>
        <w:pStyle w:val="EndNoteBibliography"/>
        <w:spacing w:after="120"/>
        <w:ind w:left="426" w:hanging="426"/>
      </w:pPr>
      <w:r w:rsidRPr="00692FD1">
        <w:t>9.</w:t>
      </w:r>
      <w:r w:rsidRPr="00692FD1">
        <w:tab/>
        <w:t>Gurgel-Goncalves R, Duarte MA, Ramalho ED, Palma ART, Romana CA, Cuba-Cuba CA. Spatial distribution of Triatominae populations (Hemiptera: Reduviidae) in Mauritia flexuosa palm trees in Federal District of Brazil. Revista Da Sociedade Brasileira De Medicina Tropical. 2004;37(3):241-7. doi: 10.1590/s0037-86822004000300010. PubMed PMID: ZOOREC:ZOOR14009050665.</w:t>
      </w:r>
    </w:p>
    <w:p w14:paraId="1C48C0F1" w14:textId="77777777" w:rsidR="00692FD1" w:rsidRPr="00692FD1" w:rsidRDefault="00692FD1" w:rsidP="00B22E97">
      <w:pPr>
        <w:pStyle w:val="EndNoteBibliography"/>
        <w:spacing w:after="120"/>
        <w:ind w:left="426" w:hanging="426"/>
      </w:pPr>
      <w:r w:rsidRPr="00692FD1">
        <w:t>10.</w:t>
      </w:r>
      <w:r w:rsidRPr="00692FD1">
        <w:tab/>
        <w:t>Barreto-Santana D, Starling J, Gurgel-Goncalves R, Cuba Cuba CA. Comparative biology and feeding behavior of Rhodnius neglectus and Rhodnius robustus (Triatominae) under laboratory conditions. Revista Da Sociedade Brasileira De Medicina Tropical. 2011;44(4):490-5. doi: 10.1590/s0037-86822011000400018. PubMed PMID: WOS:000294128200018.</w:t>
      </w:r>
    </w:p>
    <w:p w14:paraId="2E1EA136" w14:textId="77777777" w:rsidR="00692FD1" w:rsidRPr="00692FD1" w:rsidRDefault="00692FD1" w:rsidP="00B22E97">
      <w:pPr>
        <w:pStyle w:val="EndNoteBibliography"/>
        <w:spacing w:after="120"/>
        <w:ind w:left="426" w:hanging="426"/>
      </w:pPr>
      <w:r w:rsidRPr="00692FD1">
        <w:t>11.</w:t>
      </w:r>
      <w:r w:rsidRPr="00692FD1">
        <w:tab/>
        <w:t>Saldana A, Pineda V, Martinez I, Santamaria G, Maria Santamaria A, Miranda A, et al. A New Endemic Focus of Chagas Disease in the Northern Region of Veraguas Province, Western Half Panama, Central America. Plos One. 2012;7(4). doi: 10.1371/journal.pone.0034657. PubMed PMID: WOS:000305345200012.</w:t>
      </w:r>
    </w:p>
    <w:p w14:paraId="681B6F47" w14:textId="77777777" w:rsidR="00692FD1" w:rsidRPr="00692FD1" w:rsidRDefault="00692FD1" w:rsidP="00B22E97">
      <w:pPr>
        <w:pStyle w:val="EndNoteBibliography"/>
        <w:spacing w:after="120"/>
        <w:ind w:left="426" w:hanging="426"/>
      </w:pPr>
      <w:r w:rsidRPr="00692FD1">
        <w:t>12.</w:t>
      </w:r>
      <w:r w:rsidRPr="00692FD1">
        <w:tab/>
        <w:t>Barbosa RL, Dias VL, Lorosa ES, Costa EdG, Pereira KS, Gilioli R, et al. Virulence of Trypanosoma cruzi from vector and reservoir in in natura acai pulp resulting in food-borne acute Chagas disease at Para State, Brazil. Experimental Parasitology. 2019;197:68-75. doi: 10.1016/j.exppara.2018.10.012. PubMed PMID: WOS:000459522500011.</w:t>
      </w:r>
    </w:p>
    <w:p w14:paraId="7F88EEC0" w14:textId="77777777" w:rsidR="00692FD1" w:rsidRPr="00692FD1" w:rsidRDefault="00692FD1" w:rsidP="00B22E97">
      <w:pPr>
        <w:pStyle w:val="EndNoteBibliography"/>
        <w:spacing w:after="120"/>
        <w:ind w:left="426" w:hanging="426"/>
      </w:pPr>
      <w:r w:rsidRPr="00692FD1">
        <w:t>13.</w:t>
      </w:r>
      <w:r w:rsidRPr="00692FD1">
        <w:tab/>
        <w:t>Pena-Garcia VH, Gomez-Palacio AM, Triana-Chavez O, Mejia-Jaramillo AM. Eco-Epidemiology of Chagas Disease in an Endemic Area of Colombia: Risk Factor Estimation, Trypanosoma cruzi Characterization and Identification of Blood-Meal Sources in Bugs. American Journal of Tropical Medicine and Hygiene. 2014;91(6):1116-24. doi: 10.4269/ajtmh.14-0112. PubMed PMID: WOS:000345879200008.</w:t>
      </w:r>
    </w:p>
    <w:p w14:paraId="433C3489" w14:textId="77777777" w:rsidR="00692FD1" w:rsidRPr="00692FD1" w:rsidRDefault="00692FD1" w:rsidP="00B22E97">
      <w:pPr>
        <w:pStyle w:val="EndNoteBibliography"/>
        <w:spacing w:after="120"/>
        <w:ind w:left="426" w:hanging="426"/>
      </w:pPr>
      <w:r w:rsidRPr="00692FD1">
        <w:t>14.</w:t>
      </w:r>
      <w:r w:rsidRPr="00692FD1">
        <w:tab/>
        <w:t xml:space="preserve">Martinez-Ibarra JA, Nogueda-Torres B, Gonzalez EP, Alejandre-Aguilar R, Solorio-Cibrian M, Barreto SP, et al. Development of Triatoma rubida sonoriana, Triatoma barberi, and Meccus mazzottii (Heteroptera, Reduviidae) under laboratory conditions. Journal of the American </w:t>
      </w:r>
      <w:r w:rsidRPr="00692FD1">
        <w:lastRenderedPageBreak/>
        <w:t>Mosquito Control Association. 2005;21(3):310-5. doi: 10.2987/8756-971x(2005)21[310:dotrst]2.0.co;2. PubMed PMID: WOS:000231955600012.</w:t>
      </w:r>
    </w:p>
    <w:p w14:paraId="77B83E1D" w14:textId="77777777" w:rsidR="00692FD1" w:rsidRPr="00692FD1" w:rsidRDefault="00692FD1" w:rsidP="00B22E97">
      <w:pPr>
        <w:pStyle w:val="EndNoteBibliography"/>
        <w:spacing w:after="120"/>
        <w:ind w:left="426" w:hanging="426"/>
      </w:pPr>
      <w:r w:rsidRPr="00692FD1">
        <w:t>15.</w:t>
      </w:r>
      <w:r w:rsidRPr="00692FD1">
        <w:tab/>
        <w:t>Schettino PMS, Arteaga ID, Bravo MC. Importance of three vectors of Trypanosoma cruzi in Mexico. Medicina-Buenos Aires. 2005;65(1):63-9. PubMed PMID: WOS:000228492100012.</w:t>
      </w:r>
    </w:p>
    <w:p w14:paraId="7233D046" w14:textId="77777777" w:rsidR="00692FD1" w:rsidRPr="00692FD1" w:rsidRDefault="00692FD1" w:rsidP="00B22E97">
      <w:pPr>
        <w:pStyle w:val="EndNoteBibliography"/>
        <w:spacing w:after="120"/>
        <w:ind w:left="426" w:hanging="426"/>
      </w:pPr>
      <w:r w:rsidRPr="00692FD1">
        <w:t>16.</w:t>
      </w:r>
      <w:r w:rsidRPr="00692FD1">
        <w:tab/>
        <w:t>Folly-Ramos E, Dornak LL, Orsolon G, Monte Goncalves TC, Lilioso M, Costa J, et al. Vector capacity of members of Triatoma brasiliensis species complex: The need to extend Chagas disease surveillance to Triatoma melanica. Journal of Vector Ecology. 2016;41(1):48-54. doi: 10.1111/jvec.12193. PubMed PMID: WOS:000377219600007.</w:t>
      </w:r>
    </w:p>
    <w:p w14:paraId="48CA0371" w14:textId="77777777" w:rsidR="00692FD1" w:rsidRPr="00692FD1" w:rsidRDefault="00692FD1" w:rsidP="00B22E97">
      <w:pPr>
        <w:pStyle w:val="EndNoteBibliography"/>
        <w:spacing w:after="120"/>
        <w:ind w:left="426" w:hanging="426"/>
      </w:pPr>
      <w:r w:rsidRPr="00692FD1">
        <w:t>17.</w:t>
      </w:r>
      <w:r w:rsidRPr="00692FD1">
        <w:tab/>
        <w:t>Almeida CE, Faucher L, Lavina M, Costa J, Harry M. Molecular Individual-Based Approach on Triatoma brasiliensis: Inferences on Triatomine Foci, Trypanosoma cruzi Natural Infection Prevalence, Parasite Diversity and Feeding Sources. Plos Neglected Tropical Diseases. 2016;10(2). doi: 10.1371/journal.pntd.0004447. PubMed PMID: WOS:000372567300055.</w:t>
      </w:r>
    </w:p>
    <w:p w14:paraId="08F2E331" w14:textId="77777777" w:rsidR="00692FD1" w:rsidRPr="00692FD1" w:rsidRDefault="00692FD1" w:rsidP="00B22E97">
      <w:pPr>
        <w:pStyle w:val="EndNoteBibliography"/>
        <w:spacing w:after="120"/>
        <w:ind w:left="426" w:hanging="426"/>
      </w:pPr>
      <w:r w:rsidRPr="00692FD1">
        <w:t>18.</w:t>
      </w:r>
      <w:r w:rsidRPr="00692FD1">
        <w:tab/>
        <w:t>Vargas A, Alves Siqueira Malta JM, da Costa VM, Claudio LDG, Alves RV, Cordeiro GdS, et al. Investigation of an outbreak of acute Chagas disease outside the Amazon Region, in Rio Grande do Norte State, Brazil, 2016. Cadernos De Saude Publica. 2018;34(1). doi: 10.1590/0102-311x00006517. PubMed PMID: WOS:000424383200001.</w:t>
      </w:r>
    </w:p>
    <w:p w14:paraId="690279CF" w14:textId="77777777" w:rsidR="00692FD1" w:rsidRPr="00692FD1" w:rsidRDefault="00692FD1" w:rsidP="00B22E97">
      <w:pPr>
        <w:pStyle w:val="EndNoteBibliography"/>
        <w:spacing w:after="120"/>
        <w:ind w:left="426" w:hanging="426"/>
      </w:pPr>
      <w:r w:rsidRPr="00692FD1">
        <w:t>19.</w:t>
      </w:r>
      <w:r w:rsidRPr="00692FD1">
        <w:tab/>
        <w:t>Asuncion Lima-Cordon R, Stevens L, Solorzano Ortiz E, Anaite Rodas G, Castellanos S, Rodas A, et al. Implementation science: Epidemiology and feeding profiles of the Chagas vector Triatoma dimidiata prior to Ecohealth intervention for three locations in Central America. Plos Neglected Tropical Diseases. 2018;12(11). doi: 10.1371/journal.pntd.0006952. PubMed PMID: WOS:000452162500056.</w:t>
      </w:r>
    </w:p>
    <w:p w14:paraId="1F07DE15" w14:textId="77777777" w:rsidR="00692FD1" w:rsidRPr="00692FD1" w:rsidRDefault="00692FD1" w:rsidP="00B22E97">
      <w:pPr>
        <w:pStyle w:val="EndNoteBibliography"/>
        <w:spacing w:after="120"/>
        <w:ind w:left="426" w:hanging="426"/>
      </w:pPr>
      <w:r w:rsidRPr="00692FD1">
        <w:t>20.</w:t>
      </w:r>
      <w:r w:rsidRPr="00692FD1">
        <w:tab/>
        <w:t>Orantes LC, Monroy C, Dorn PL, Stevens L, Rizzo DM, Morrissey L, et al. Uncovering vector, parasite, blood meal and microbiome patterns from mixed-DNA specimens of the Chagas disease vector Triatoma dimidiata. Plos Neglected Tropical Diseases. 2018;12(10). doi: 10.1371/journal.pntd.0006730. PubMed PMID: WOS:000449318100017.</w:t>
      </w:r>
    </w:p>
    <w:p w14:paraId="0BDF83FA" w14:textId="77777777" w:rsidR="00692FD1" w:rsidRPr="00692FD1" w:rsidRDefault="00692FD1" w:rsidP="00B22E97">
      <w:pPr>
        <w:pStyle w:val="EndNoteBibliography"/>
        <w:spacing w:after="120"/>
        <w:ind w:left="426" w:hanging="426"/>
      </w:pPr>
      <w:r w:rsidRPr="00692FD1">
        <w:t>21.</w:t>
      </w:r>
      <w:r w:rsidRPr="00692FD1">
        <w:tab/>
        <w:t>Stevens L, Carlota Monroy M, Guadalupe Rodas A, Dorn PL. Hunting, Swimming, and Worshiping: Human Cultural Practices Illuminate the Blood Meal Sources of Cave Dwelling Chagas Vectors (Triatoma dimidiata) in Guatemala and Belize. Plos Neglected Tropical Diseases. 2014;8(9). doi: 10.1371/journal.pntd.0003047. PubMed PMID: WOS:000342796600005.</w:t>
      </w:r>
    </w:p>
    <w:p w14:paraId="18D6D814" w14:textId="77777777" w:rsidR="00692FD1" w:rsidRPr="00692FD1" w:rsidRDefault="00692FD1" w:rsidP="00B22E97">
      <w:pPr>
        <w:pStyle w:val="EndNoteBibliography"/>
        <w:spacing w:after="120"/>
        <w:ind w:left="426" w:hanging="426"/>
      </w:pPr>
      <w:r w:rsidRPr="00692FD1">
        <w:t>22.</w:t>
      </w:r>
      <w:r w:rsidRPr="00692FD1">
        <w:tab/>
        <w:t>Bustamante DM, De Urioste-Stone SM, Juarez JG, Pennington PM. Ecological, Social and Biological Risk Factors for Continued Trypanosoma cruzi Transmission by Triatoma dimidiata in Guatemala. Plos One. 2014;9(8). doi: 10.1371/journal.pone.0104599. PubMed PMID: WOS:000341127500020.</w:t>
      </w:r>
    </w:p>
    <w:p w14:paraId="052C2AF8" w14:textId="77777777" w:rsidR="00692FD1" w:rsidRPr="00692FD1" w:rsidRDefault="00692FD1" w:rsidP="00B22E97">
      <w:pPr>
        <w:pStyle w:val="EndNoteBibliography"/>
        <w:spacing w:after="120"/>
        <w:ind w:left="426" w:hanging="426"/>
      </w:pPr>
      <w:r w:rsidRPr="00692FD1">
        <w:t>23.</w:t>
      </w:r>
      <w:r w:rsidRPr="00692FD1">
        <w:tab/>
        <w:t>Alejandro Martinez-Ibarra J, Alejandre-Aguilar R, Paredes-Gonzalez E, Alejandro Martinez-Silva M, Solorio-Cibrian M, Nogueda-Torres B, et al. Biology of three species of North American Triatominae (Hemiptera : reduviidae : Triatominae) fed on rabbits. Memorias Do Instituto Oswaldo Cruz. 2007;102(8):925-30. doi: 10.1590/s0074-02762007000800006. PubMed PMID: WOS:000252497600006.</w:t>
      </w:r>
    </w:p>
    <w:p w14:paraId="0A792C50" w14:textId="77777777" w:rsidR="00692FD1" w:rsidRPr="00692FD1" w:rsidRDefault="00692FD1" w:rsidP="00B22E97">
      <w:pPr>
        <w:pStyle w:val="EndNoteBibliography"/>
        <w:spacing w:after="120"/>
        <w:ind w:left="426" w:hanging="426"/>
      </w:pPr>
      <w:r w:rsidRPr="00692FD1">
        <w:t>24.</w:t>
      </w:r>
      <w:r w:rsidRPr="00692FD1">
        <w:tab/>
        <w:t>Gorchakov R, Trosclair LP, Wozniak EJ, Feria PT, Garcia MN, Gunter SM, et al. Trypanosoma cruzi Infection Prevalence and Bloodmeal Analysis in Triatomine Vectors of Chagas Disease From Rural Peridomestic Locations in Texas, 2013-2014. Journal of Medical Entomology. 2016;53(4):911-8. doi: 10.1093/jme/tjw040. PubMed PMID: WOS:000379204800022.</w:t>
      </w:r>
    </w:p>
    <w:p w14:paraId="65A59FB9" w14:textId="77777777" w:rsidR="00692FD1" w:rsidRPr="00692FD1" w:rsidRDefault="00692FD1" w:rsidP="00B22E97">
      <w:pPr>
        <w:pStyle w:val="EndNoteBibliography"/>
        <w:spacing w:after="120"/>
        <w:ind w:left="426" w:hanging="426"/>
      </w:pPr>
      <w:r w:rsidRPr="00692FD1">
        <w:t>25.</w:t>
      </w:r>
      <w:r w:rsidRPr="00692FD1">
        <w:tab/>
        <w:t>Lucero DE, Ribera W, Carlos Pizarro J, Plaza C, Gordon LW, Pena R, Jr., et al. Sources of Blood Meals of Sylvatic Triatoma guasayana near Zurima, Bolivia, Assayed with qPCR and 12S Cloning. Plos Neglected Tropical Diseases. 2014;8(12). doi: 10.1371/journal.pntd.0003365. PubMed PMID: WOS:000346701000040.</w:t>
      </w:r>
    </w:p>
    <w:p w14:paraId="1DED71EC" w14:textId="77777777" w:rsidR="00692FD1" w:rsidRPr="00692FD1" w:rsidRDefault="00692FD1" w:rsidP="00B22E97">
      <w:pPr>
        <w:pStyle w:val="EndNoteBibliography"/>
        <w:spacing w:after="120"/>
        <w:ind w:left="426" w:hanging="426"/>
      </w:pPr>
      <w:r w:rsidRPr="00692FD1">
        <w:lastRenderedPageBreak/>
        <w:t>26.</w:t>
      </w:r>
      <w:r w:rsidRPr="00692FD1">
        <w:tab/>
        <w:t>Lobbia P, Calcagno J, Mougabure-Cueto G. Excretion/defecation patterns in Triatoma infestans populations that are, respectively, susceptible and resistant to deltamethrin. Medical and Veterinary Entomology. 2018;32(3):311-22. doi: 10.1111/mve.12298. PubMed PMID: WOS:000440655500007.</w:t>
      </w:r>
    </w:p>
    <w:p w14:paraId="39382BEC" w14:textId="77777777" w:rsidR="00692FD1" w:rsidRPr="00692FD1" w:rsidRDefault="00692FD1" w:rsidP="00B22E97">
      <w:pPr>
        <w:pStyle w:val="EndNoteBibliography"/>
        <w:spacing w:after="120"/>
        <w:ind w:left="426" w:hanging="426"/>
      </w:pPr>
      <w:r w:rsidRPr="00692FD1">
        <w:t>27.</w:t>
      </w:r>
      <w:r w:rsidRPr="00692FD1">
        <w:tab/>
        <w:t>Gurtler RE, del Pilar Fernandez M, Carla Cecere M, Cohen JE. Body size and hosts of Triatoma infestans populations affect the size of bloodmeal contents and female fecundity in rural northwestern Argentina. Plos Neglected Tropical Diseases. 2017;11(12). doi: 10.1371/journal.pntd.0006097. PubMed PMID: WOS:000419108500020.</w:t>
      </w:r>
    </w:p>
    <w:p w14:paraId="3AF9D79F" w14:textId="77777777" w:rsidR="00692FD1" w:rsidRPr="00692FD1" w:rsidRDefault="00692FD1" w:rsidP="00B22E97">
      <w:pPr>
        <w:pStyle w:val="EndNoteBibliography"/>
        <w:spacing w:after="120"/>
        <w:ind w:left="426" w:hanging="426"/>
      </w:pPr>
      <w:r w:rsidRPr="00692FD1">
        <w:t>28.</w:t>
      </w:r>
      <w:r w:rsidRPr="00692FD1">
        <w:tab/>
        <w:t>Buitrago R, Bosseno M-F, Depickere S, Waleckx E, Salas R, Aliaga C, et al. Blood meal sources of wild and domestic Triatoma infestans (Hemiptera: Reduviidae) in Bolivia: connectivity between cycles of transmission of Trypanosoma cruzi. Parasites &amp; Vectors. 2016;9. doi: 10.1186/s13071-016-1499-0. PubMed PMID: WOS:000375038500001.</w:t>
      </w:r>
    </w:p>
    <w:p w14:paraId="1DD1D544" w14:textId="77777777" w:rsidR="00692FD1" w:rsidRPr="00692FD1" w:rsidRDefault="00692FD1" w:rsidP="00B22E97">
      <w:pPr>
        <w:pStyle w:val="EndNoteBibliography"/>
        <w:spacing w:after="120"/>
        <w:ind w:left="426" w:hanging="426"/>
      </w:pPr>
      <w:r w:rsidRPr="00692FD1">
        <w:t>29.</w:t>
      </w:r>
      <w:r w:rsidRPr="00692FD1">
        <w:tab/>
        <w:t>Laura Carbajal-de-la-Fuente A, Mariana Provecho Y, del Pilar Fernandez M, Victoria Cardinal M, Lencina P, Spillmann C, et al. The eco-epidemiology of Triatoma infestans in the temperate Monte Desert ecoregion of mid-western Argentina. Memorias Do Instituto Oswaldo Cruz. 2017;112(10):698-708. doi: 10.1590/0074-02760160519. PubMed PMID: WOS:000411575900007.</w:t>
      </w:r>
    </w:p>
    <w:p w14:paraId="15EF57C4" w14:textId="77777777" w:rsidR="00692FD1" w:rsidRPr="00692FD1" w:rsidRDefault="00692FD1" w:rsidP="00B22E97">
      <w:pPr>
        <w:pStyle w:val="EndNoteBibliography"/>
        <w:spacing w:after="120"/>
        <w:ind w:left="426" w:hanging="426"/>
      </w:pPr>
      <w:r w:rsidRPr="00692FD1">
        <w:t>30.</w:t>
      </w:r>
      <w:r w:rsidRPr="00692FD1">
        <w:tab/>
        <w:t>Provecho YM, Sol Gaspe M, del Pilar Fernandez M, Enriquez GF, Weinberg D, Guertler RE. The peri-urban interface and house infestation with Triatoma infestans in the Argentine Chaco: an underreported process? Memorias Do Instituto Oswaldo Cruz. 2014;109(7):923-34. doi: 10.1590/0074-0276140225. PubMed PMID: WOS:000345430900012.</w:t>
      </w:r>
    </w:p>
    <w:p w14:paraId="1A06A750" w14:textId="77777777" w:rsidR="00692FD1" w:rsidRPr="00692FD1" w:rsidRDefault="00692FD1" w:rsidP="00B22E97">
      <w:pPr>
        <w:pStyle w:val="EndNoteBibliography"/>
        <w:spacing w:after="120"/>
        <w:ind w:left="426" w:hanging="426"/>
      </w:pPr>
      <w:r w:rsidRPr="00692FD1">
        <w:t>31.</w:t>
      </w:r>
      <w:r w:rsidRPr="00692FD1">
        <w:tab/>
        <w:t>Cantillo-Barraza O, Garces E, Gomez-Palacio A, Cortes LA, Pereira A, Marcet PL, et al. Eco-epidemiological study of an endemic Chagas disease region in northern Colombia reveals the importance of Triatoma maculata (Hemiptera: Reduviidae), dogs and Didelphis marsupialis in Trypanosoma cruzi maintenance. Parasites &amp; Vectors. 2015;8. doi: 10.1186/s13071-015-1100-2. PubMed PMID: WOS:000361519200003.</w:t>
      </w:r>
    </w:p>
    <w:p w14:paraId="0C4D68E1" w14:textId="77777777" w:rsidR="00692FD1" w:rsidRPr="00692FD1" w:rsidRDefault="00692FD1" w:rsidP="00B22E97">
      <w:pPr>
        <w:pStyle w:val="EndNoteBibliography"/>
        <w:spacing w:after="120"/>
        <w:ind w:left="426" w:hanging="426"/>
      </w:pPr>
      <w:r w:rsidRPr="00692FD1">
        <w:t>32.</w:t>
      </w:r>
      <w:r w:rsidRPr="00692FD1">
        <w:tab/>
        <w:t>Vidal-Acosta V, Ibanez-Bernal S, Martinez-Campos C. Natural infection of Triatominae bugs in Mexican dwellings. Salud Publica De Mexico. 2000;42(6):496-503. doi: 10.1590/s0036-36342000000600005. PubMed PMID: WOS:000166583600008.</w:t>
      </w:r>
    </w:p>
    <w:p w14:paraId="10BD37CA" w14:textId="77777777" w:rsidR="00692FD1" w:rsidRPr="00692FD1" w:rsidRDefault="00692FD1" w:rsidP="00B22E97">
      <w:pPr>
        <w:pStyle w:val="EndNoteBibliography"/>
        <w:spacing w:after="120"/>
        <w:ind w:left="426" w:hanging="426"/>
      </w:pPr>
      <w:r w:rsidRPr="00692FD1">
        <w:t>33.</w:t>
      </w:r>
      <w:r w:rsidRPr="00692FD1">
        <w:tab/>
        <w:t>Martinez-Ibarra JA, Salazar-Schettino PM, Solorio-Cibrian M, Bravo MC, Novelo-Lopez M, Vences MO, et al. Influence of temperature and humidity on the biology of Triatoma mexicana (Hemiptera: Reduviidae: Triatominae) under laboratory conditions. Memorias Do Instituto Oswaldo Cruz. 2008;103(7):719-23. doi: 10.1590/s0074-02762008000700015. PubMed PMID: WOS:000261418000015.</w:t>
      </w:r>
    </w:p>
    <w:p w14:paraId="4611EEC3" w14:textId="77777777" w:rsidR="00692FD1" w:rsidRPr="00692FD1" w:rsidRDefault="00692FD1" w:rsidP="00B22E97">
      <w:pPr>
        <w:pStyle w:val="EndNoteBibliography"/>
        <w:spacing w:after="120"/>
        <w:ind w:left="426" w:hanging="426"/>
      </w:pPr>
      <w:r w:rsidRPr="00692FD1">
        <w:t>34.</w:t>
      </w:r>
      <w:r w:rsidRPr="00692FD1">
        <w:tab/>
        <w:t>Ramsey JM, Gutierrez-Cabrera AE, Salgado-Ramirez L, Peterson AT, Sanchez-Cordero V, Ibarra-Cerdena CN. Ecological Connectivity of Trypanosoma cruzi Reservoirs and Triatoma pallidipennis Hosts in an Anthropogenic Landscape with Endemic Chagas Disease. Plos One. 2012;7(9). doi: 10.1371/journal.pone.0046013. PubMed PMID: WOS:000309517300075.</w:t>
      </w:r>
    </w:p>
    <w:p w14:paraId="39019963" w14:textId="77777777" w:rsidR="00692FD1" w:rsidRPr="00692FD1" w:rsidRDefault="00692FD1" w:rsidP="00B22E97">
      <w:pPr>
        <w:pStyle w:val="EndNoteBibliography"/>
        <w:spacing w:after="120"/>
        <w:ind w:left="426" w:hanging="426"/>
      </w:pPr>
      <w:r w:rsidRPr="00692FD1">
        <w:t>35.</w:t>
      </w:r>
      <w:r w:rsidRPr="00692FD1">
        <w:tab/>
        <w:t>Alejandro Martinez-Ibarra J, Paredes-Gonzalez E, Angel Licon T, Dante Montanez-Valdez O, Rocha-Chavez G, Nogueda-Torres B. The biology of three Mexican-American species of Triatominae (Hemiptera: Reduviidae): Triatoma recurva, Triatoma protracta and Triatoma rubida. Memorias Do Instituto Oswaldo Cruz. 2012;107(5):659-63. doi: 10.1590/s0074-02762012000500013. PubMed PMID: WOS:000306973400013.</w:t>
      </w:r>
    </w:p>
    <w:p w14:paraId="0D66500C" w14:textId="77777777" w:rsidR="00692FD1" w:rsidRPr="00692FD1" w:rsidRDefault="00692FD1" w:rsidP="00B22E97">
      <w:pPr>
        <w:pStyle w:val="EndNoteBibliography"/>
        <w:spacing w:after="120"/>
        <w:ind w:left="426" w:hanging="426"/>
      </w:pPr>
      <w:r w:rsidRPr="00692FD1">
        <w:t>36.</w:t>
      </w:r>
      <w:r w:rsidRPr="00692FD1">
        <w:tab/>
        <w:t>Almeida CE, Folly-Ramos E, Agapito-Souza R, Magno-Esperanca G, Pacheco RS, Costa J. Triatoma rubrovaria (Blanchard, 1843) (Hemiptera, Reduviidae, Triatominae) IV - bionomic aspects on the vector capacity of nymphs. Memorias Do Instituto Oswaldo Cruz. 2005;100(3):231-5. doi: 10.1590/s0074-02762005000300002. PubMed PMID: WOS:000229743300002.</w:t>
      </w:r>
    </w:p>
    <w:p w14:paraId="2919911C" w14:textId="77777777" w:rsidR="00692FD1" w:rsidRPr="00692FD1" w:rsidRDefault="00692FD1" w:rsidP="00B22E97">
      <w:pPr>
        <w:pStyle w:val="EndNoteBibliography"/>
        <w:spacing w:after="120"/>
        <w:ind w:left="426" w:hanging="426"/>
      </w:pPr>
      <w:r w:rsidRPr="00692FD1">
        <w:lastRenderedPageBreak/>
        <w:t>37.</w:t>
      </w:r>
      <w:r w:rsidRPr="00692FD1">
        <w:tab/>
        <w:t>Waleckx E, Suarez J, Richards B, Dorn PL. Triatoma sanguisuga Blood Meals and Potential for Chagas Disease, Louisiana, USA. Emerging Infectious Diseases. 2014;20(12):2141-3. doi: 10.3201/eid2012.131576. PubMed PMID: WOS:000345729900032.</w:t>
      </w:r>
    </w:p>
    <w:p w14:paraId="54E0B437" w14:textId="77777777" w:rsidR="00692FD1" w:rsidRPr="00692FD1" w:rsidRDefault="00692FD1" w:rsidP="00B22E97">
      <w:pPr>
        <w:pStyle w:val="EndNoteBibliography"/>
        <w:spacing w:after="120"/>
        <w:ind w:left="426" w:hanging="426"/>
      </w:pPr>
      <w:r w:rsidRPr="00692FD1">
        <w:t>38.</w:t>
      </w:r>
      <w:r w:rsidRPr="00692FD1">
        <w:tab/>
        <w:t>Alevi KCC, Rodas LAC, Tartarotti E, Azeredo-Oliveira MTV, Guirado MM. Entoepidemiology of Chagas disease in the Western region of the State of Sao Paulo from 2004 to 2008, and cytogenetic analysis in Rhodnius neglectus (Hemiptera, Triatominae). Genetics and Molecular Research. 2015;14(2):5775-84. doi: 10.4238/2015.May.29.9. PubMed PMID: WOS:000357189800005.</w:t>
      </w:r>
    </w:p>
    <w:p w14:paraId="4B6E820A" w14:textId="77777777" w:rsidR="00692FD1" w:rsidRPr="00692FD1" w:rsidRDefault="00692FD1" w:rsidP="00B22E97">
      <w:pPr>
        <w:pStyle w:val="EndNoteBibliography"/>
        <w:spacing w:after="120"/>
        <w:ind w:left="426" w:hanging="426"/>
      </w:pPr>
      <w:r w:rsidRPr="00692FD1">
        <w:t>39.</w:t>
      </w:r>
      <w:r w:rsidRPr="00692FD1">
        <w:tab/>
        <w:t>Depickere S, Duran P, Lopez R, Martinez E, Chavez T. After five years of chemical control: Colonies of the triatomine Eratyrus mucronatus are still present in Bolivia. Acta Tropica. 2012;123(3):234-8. doi: 10.1016/j.actatropica.2012.05.005. PubMed PMID: WOS:000306769000015.</w:t>
      </w:r>
    </w:p>
    <w:p w14:paraId="697F8E3A" w14:textId="77777777" w:rsidR="00692FD1" w:rsidRPr="00692FD1" w:rsidRDefault="00692FD1" w:rsidP="00B22E97">
      <w:pPr>
        <w:pStyle w:val="EndNoteBibliography"/>
        <w:spacing w:after="120"/>
        <w:ind w:left="426" w:hanging="426"/>
      </w:pPr>
      <w:r w:rsidRPr="00692FD1">
        <w:t>40.</w:t>
      </w:r>
      <w:r w:rsidRPr="00692FD1">
        <w:tab/>
        <w:t>Manuel Angulo-Silva V, Zulay Castellanos-Dominguez Y, Florez-Martinez M, Esteban-Adarme L, Perez-Mancipe W, Elvira Farfan-Garcia A, et al. Human Trypanosomiasis in the Eastern Plains of Colombia: New Transmission Scenario. American Journal of Tropical Medicine and Hygiene. 2016;94(2):348-51. doi: 10.4269/ajtmh.15-0406. PubMed PMID: WOS:000369465500017.</w:t>
      </w:r>
    </w:p>
    <w:p w14:paraId="5D8023AE" w14:textId="77777777" w:rsidR="00692FD1" w:rsidRPr="00692FD1" w:rsidRDefault="00692FD1" w:rsidP="00B22E97">
      <w:pPr>
        <w:pStyle w:val="EndNoteBibliography"/>
        <w:spacing w:after="120"/>
        <w:ind w:left="426" w:hanging="426"/>
      </w:pPr>
      <w:r w:rsidRPr="00692FD1">
        <w:t>41.</w:t>
      </w:r>
      <w:r w:rsidRPr="00692FD1">
        <w:tab/>
        <w:t>Obara MT, Cardoso AdS, Goncalves Pinto MC, de Souza CR, Albuquerque e Silva R, Gurgel-Goncalves R. Eratyrus mucronatus Stal, 1859 (Hemiptera: Reduviidae: Triatominae): First report in the State of Acre, Brazil, and updated geographic distribution in South America. Check List. 2013;9(4):851-4. PubMed PMID: ZOOREC:ZOOR15001001509.</w:t>
      </w:r>
    </w:p>
    <w:p w14:paraId="17E5B789" w14:textId="77777777" w:rsidR="00692FD1" w:rsidRPr="00692FD1" w:rsidRDefault="00692FD1" w:rsidP="00B22E97">
      <w:pPr>
        <w:pStyle w:val="EndNoteBibliography"/>
        <w:spacing w:after="120"/>
        <w:ind w:left="426" w:hanging="426"/>
      </w:pPr>
      <w:r w:rsidRPr="00692FD1">
        <w:t>42.</w:t>
      </w:r>
      <w:r w:rsidRPr="00692FD1">
        <w:tab/>
        <w:t>Manuel Angulo V, Esteban L, Paola Luna K. Attalea butyracea palms adjacent to housing as a source of infestation by Rhodnius prolixus (Hemiptera: Reduviidae). Biomedica. 2012;32(2):277-85. PubMed PMID: WOS:000208835700016.</w:t>
      </w:r>
    </w:p>
    <w:p w14:paraId="62BEB6C5" w14:textId="77777777" w:rsidR="00692FD1" w:rsidRPr="00692FD1" w:rsidRDefault="00692FD1" w:rsidP="00B22E97">
      <w:pPr>
        <w:pStyle w:val="EndNoteBibliography"/>
        <w:spacing w:after="120"/>
        <w:ind w:left="426" w:hanging="426"/>
      </w:pPr>
      <w:r w:rsidRPr="00692FD1">
        <w:t>43.</w:t>
      </w:r>
      <w:r w:rsidRPr="00692FD1">
        <w:tab/>
        <w:t>Grijalva MJ, Villacis AG, Ocana-Mayorga S, Yumiseva CA, Moncayo AL, Baus EG. Comprehensive Survey of Domiciliary Triatomine Species Capable of Transmitting Chagas Disease in Southern Ecuador. Plos Neglected Tropical Diseases. 2015;9(10). doi: 10.1371/journal.pntd.0004142. PubMed PMID: WOS:000364459600047.</w:t>
      </w:r>
    </w:p>
    <w:p w14:paraId="49767FA7" w14:textId="77777777" w:rsidR="00692FD1" w:rsidRPr="00692FD1" w:rsidRDefault="00692FD1" w:rsidP="00B22E97">
      <w:pPr>
        <w:pStyle w:val="EndNoteBibliography"/>
        <w:spacing w:after="120"/>
        <w:ind w:left="426" w:hanging="426"/>
      </w:pPr>
      <w:r w:rsidRPr="00692FD1">
        <w:t>44.</w:t>
      </w:r>
      <w:r w:rsidRPr="00692FD1">
        <w:tab/>
        <w:t>Solís H, Huamán A, Ferrer A, Tarqui K, Fajardo N, Rojas M, et al. Comunicación preliminar sobre la presencia de Trypanosoma cruzi en departamentos del norte y nororiente del Perú Northeast departments. Anales de la Facultad de Medicina. 2012;73(1):43-6. PubMed PMID: SCIELO:S1025-55832012000100008.</w:t>
      </w:r>
    </w:p>
    <w:p w14:paraId="620C0C92" w14:textId="77777777" w:rsidR="00692FD1" w:rsidRPr="00692FD1" w:rsidRDefault="00692FD1" w:rsidP="00B22E97">
      <w:pPr>
        <w:pStyle w:val="EndNoteBibliography"/>
        <w:spacing w:after="120"/>
        <w:ind w:left="426" w:hanging="426"/>
      </w:pPr>
      <w:r w:rsidRPr="00692FD1">
        <w:t>45.</w:t>
      </w:r>
      <w:r w:rsidRPr="00692FD1">
        <w:tab/>
        <w:t>Patterson JS, Barbosa SE, Dora Feliciangeli M. On the genus Panstrongylus Berg 1879: Evolution, ecology and epidemiological significance. Acta Tropica. 2009;110(2-3):187-99. doi: 10.1016/j.actatropica.2008.09.008. PubMed PMID: WOS:000266181200009.</w:t>
      </w:r>
    </w:p>
    <w:p w14:paraId="034B3441" w14:textId="77777777" w:rsidR="00692FD1" w:rsidRPr="00692FD1" w:rsidRDefault="00692FD1" w:rsidP="00B22E97">
      <w:pPr>
        <w:pStyle w:val="EndNoteBibliography"/>
        <w:spacing w:after="120"/>
        <w:ind w:left="426" w:hanging="426"/>
      </w:pPr>
      <w:r w:rsidRPr="00692FD1">
        <w:t>46.</w:t>
      </w:r>
      <w:r w:rsidRPr="00692FD1">
        <w:tab/>
        <w:t>Ayala Hoyos CJ, HernÁNdez Mendoza CM, Eyes Escalante M, Romero Ricardo LR, ÁLvarez RodrÍGuez RA, Blanco TuirÁN P. DETECCIÓN DE INFECCIÓN NATURAL POR Trypanosoma cruzi (TRYPANOSOMATIDAE) EN TRIATOMINOS DEL MUNICIPIO DE COLOSÓ, COLOMBIA in Triatomines From the Municipality of Colosó, Colombia. Acta Biológica Colombiana. 2019;24(1):180-4. doi: 10.15446/abc.v24n1.72306. PubMed PMID: SCIELO:S0120-548X2019000100180.</w:t>
      </w:r>
    </w:p>
    <w:p w14:paraId="772054B6" w14:textId="77777777" w:rsidR="00692FD1" w:rsidRPr="00692FD1" w:rsidRDefault="00692FD1" w:rsidP="00B22E97">
      <w:pPr>
        <w:pStyle w:val="EndNoteBibliography"/>
        <w:spacing w:after="120"/>
        <w:ind w:left="426" w:hanging="426"/>
      </w:pPr>
      <w:r w:rsidRPr="00692FD1">
        <w:t>47.</w:t>
      </w:r>
      <w:r w:rsidRPr="00692FD1">
        <w:tab/>
        <w:t>Ferro e Silva AM, Sobral-Souza T, Vancine MH, Muylaert RL, de Abreu AP, Pelloso SM, et al. Spatial prediction of risk areas for vector transmission of Trypanosoma cruzi in the State of Parana, southern Brazil. Plos Neglected Tropical Diseases. 2018;12(10). doi: 10.1371/journal.pntd.0006907. PubMed PMID: WOS:000449318100074.</w:t>
      </w:r>
    </w:p>
    <w:p w14:paraId="2E5EC5AD" w14:textId="77777777" w:rsidR="00692FD1" w:rsidRPr="00692FD1" w:rsidRDefault="00692FD1" w:rsidP="00B22E97">
      <w:pPr>
        <w:pStyle w:val="EndNoteBibliography"/>
        <w:spacing w:after="120"/>
        <w:ind w:left="426" w:hanging="426"/>
      </w:pPr>
      <w:r w:rsidRPr="00692FD1">
        <w:t>48.</w:t>
      </w:r>
      <w:r w:rsidRPr="00692FD1">
        <w:tab/>
        <w:t xml:space="preserve">Rojas-Cortez M, Pinazo M-J, Garcia L, Arteaga M, Uriona L, Gamboa S, et al. Trypanosoma cruzi-infected Panstrongylus geniculatus and Rhodnius robustus adults invade households in the </w:t>
      </w:r>
      <w:r w:rsidRPr="00692FD1">
        <w:lastRenderedPageBreak/>
        <w:t>Tropics of Cochabamba region of Bolivia. Parasites &amp; Vectors. 2016;9. doi: 10.1186/s13071-016-1445-1. PubMed PMID: WOS:000372438900007.</w:t>
      </w:r>
    </w:p>
    <w:p w14:paraId="04D25C7C" w14:textId="77777777" w:rsidR="00692FD1" w:rsidRPr="00692FD1" w:rsidRDefault="00692FD1" w:rsidP="00B22E97">
      <w:pPr>
        <w:pStyle w:val="EndNoteBibliography"/>
        <w:spacing w:after="120"/>
        <w:ind w:left="426" w:hanging="426"/>
      </w:pPr>
      <w:r w:rsidRPr="00692FD1">
        <w:t>49.</w:t>
      </w:r>
      <w:r w:rsidRPr="00692FD1">
        <w:tab/>
        <w:t>Garcia-Jordan N, Berrizbeitia M, Luis Concepcion J, Aldana E, Caceres A, Quinones W. Entomological study of Trypanosoma cruzi vectors in the rural communities of Sucre state, Venezuela. Biomedica. 2015;35(2):247-57. doi: 10.7705/biomedica.v35i2.2390. PubMed PMID: WOS:000359178200013.</w:t>
      </w:r>
    </w:p>
    <w:p w14:paraId="1532C456" w14:textId="77777777" w:rsidR="00692FD1" w:rsidRPr="00692FD1" w:rsidRDefault="00692FD1" w:rsidP="00B22E97">
      <w:pPr>
        <w:pStyle w:val="EndNoteBibliography"/>
        <w:spacing w:after="120"/>
        <w:ind w:left="426" w:hanging="426"/>
      </w:pPr>
      <w:r w:rsidRPr="00692FD1">
        <w:t>50.</w:t>
      </w:r>
      <w:r w:rsidRPr="00692FD1">
        <w:tab/>
        <w:t>Nakad Bechara CC, Carlos Londono J, Segovia M, Leon Sanchez MA, Martinez P CE, Rodriguez R MM, et al. Genetic variability of Panstrongylus geniculatus (Reduviidae: Triatominae) in the Metropolitan District of Caracas, Venezuela. Infection Genetics and Evolution. 2018;66:236-44. doi: 10.1016/j.meegid.2018.09.011. PubMed PMID: WOS:000452589900031.</w:t>
      </w:r>
    </w:p>
    <w:p w14:paraId="57A2CF10" w14:textId="77777777" w:rsidR="00692FD1" w:rsidRPr="00692FD1" w:rsidRDefault="00692FD1" w:rsidP="00B22E97">
      <w:pPr>
        <w:pStyle w:val="EndNoteBibliography"/>
        <w:spacing w:after="120"/>
        <w:ind w:left="426" w:hanging="426"/>
      </w:pPr>
      <w:r w:rsidRPr="00692FD1">
        <w:t>51.</w:t>
      </w:r>
      <w:r w:rsidRPr="00692FD1">
        <w:tab/>
        <w:t>Ceretti-Junior W, Vendrami DP, de Matos-Junior MO, Rimoldi-Ribeiro A, Alvarez JV, Marques S, et al. Occurrences of triatomines (Hemiptera: Reduviidae) and first reports of Panstrongylus geniculatus in urban environments in the city of Sao Paulo, Brazil. Revista Do Instituto De Medicina Tropical De Sao Paulo. 2018;60. doi: 10.1590/s1678-9946201860033. PubMed PMID: WOS:000439782700003.</w:t>
      </w:r>
    </w:p>
    <w:p w14:paraId="1BEE7F04" w14:textId="77777777" w:rsidR="00692FD1" w:rsidRPr="00692FD1" w:rsidRDefault="00692FD1" w:rsidP="00B22E97">
      <w:pPr>
        <w:pStyle w:val="EndNoteBibliography"/>
        <w:spacing w:after="120"/>
        <w:ind w:left="426" w:hanging="426"/>
      </w:pPr>
      <w:r w:rsidRPr="00692FD1">
        <w:t>52.</w:t>
      </w:r>
      <w:r w:rsidRPr="00692FD1">
        <w:tab/>
        <w:t>Mendonca VJ, de Oliveira J, Rimoldi A, Ferreira Filho JCR, de Araujo RF, da Rosa JA. Triatominae Survey (Hemiptera: Reduviidae: Triatominae) in the South-Central Region of the State of Bahia, Brazil between 2008 and 2013. American Journal of Tropical Medicine and Hygiene. 2015;92(5):1076-80. doi: 10.4269/ajtmh.14-0556. PubMed PMID: WOS:000354074900035.</w:t>
      </w:r>
    </w:p>
    <w:p w14:paraId="278B8D01" w14:textId="77777777" w:rsidR="00692FD1" w:rsidRPr="00692FD1" w:rsidRDefault="00692FD1" w:rsidP="00B22E97">
      <w:pPr>
        <w:pStyle w:val="EndNoteBibliography"/>
        <w:spacing w:after="120"/>
        <w:ind w:left="426" w:hanging="426"/>
      </w:pPr>
      <w:r w:rsidRPr="00692FD1">
        <w:t>53.</w:t>
      </w:r>
      <w:r w:rsidRPr="00692FD1">
        <w:tab/>
        <w:t>Ribeiro AR, Mendonca VJ, Alves RT, Martinez I, de Araujo RF, Mello F, et al. Trypanosoma cruzi strains from triatomine collected in Bahia and Rio Grande do Sul, Brazil. Revista De Saude Publica. 2014;48(2):296-303. doi: 10.1590/s0034-8910.2014048004719. PubMed PMID: WOS:000337102300012.</w:t>
      </w:r>
    </w:p>
    <w:p w14:paraId="2FAD1CF5" w14:textId="77777777" w:rsidR="00692FD1" w:rsidRPr="00692FD1" w:rsidRDefault="00692FD1" w:rsidP="00B22E97">
      <w:pPr>
        <w:pStyle w:val="EndNoteBibliography"/>
        <w:spacing w:after="120"/>
        <w:ind w:left="426" w:hanging="426"/>
      </w:pPr>
      <w:r w:rsidRPr="00692FD1">
        <w:t>54.</w:t>
      </w:r>
      <w:r w:rsidRPr="00692FD1">
        <w:tab/>
        <w:t>Jacome-Pinilla D, Hincapie-Penaloza E, Ortiz MI, David Ramirez J, Guhl F, Molina J. Risks associated with dispersive nocturnal flights of sylvatic Triatominae to artificial lights in a model house in the northeastern plains of Colombia. Parasites &amp; Vectors. 2015;8. doi: 10.1186/s13071-015-1209-3. PubMed PMID: WOS:000365330600001.</w:t>
      </w:r>
    </w:p>
    <w:p w14:paraId="1F3CA252" w14:textId="77777777" w:rsidR="00692FD1" w:rsidRPr="00692FD1" w:rsidRDefault="00692FD1" w:rsidP="00B22E97">
      <w:pPr>
        <w:pStyle w:val="EndNoteBibliography"/>
        <w:spacing w:after="120"/>
        <w:ind w:left="426" w:hanging="426"/>
      </w:pPr>
      <w:r w:rsidRPr="00692FD1">
        <w:t>55.</w:t>
      </w:r>
      <w:r w:rsidRPr="00692FD1">
        <w:tab/>
        <w:t>Briceño Z, Orlandoni G, Torres E, Mogollón A, Concepción JL, Rodríguez-Bonfante C C, et al. Factores de riesgo asociadas a la enfermedad Chagas en comunidades rurales en Lara, Venezuela Lara State, Venezuela. Revista Costarricense de Salud Pública. 2014;23(1):13-24. PubMed PMID: SCIELO:S1409-14292014000100004.</w:t>
      </w:r>
    </w:p>
    <w:p w14:paraId="742BE9EB" w14:textId="77777777" w:rsidR="00692FD1" w:rsidRPr="00692FD1" w:rsidRDefault="00692FD1" w:rsidP="00B22E97">
      <w:pPr>
        <w:pStyle w:val="EndNoteBibliography"/>
        <w:spacing w:after="120"/>
        <w:ind w:left="426" w:hanging="426"/>
      </w:pPr>
      <w:r w:rsidRPr="00692FD1">
        <w:t>56.</w:t>
      </w:r>
      <w:r w:rsidRPr="00692FD1">
        <w:tab/>
        <w:t>Waleckx E, Depickere S, Salas R, Aliaga C, Monje M, Calle H, et al. New Discoveries of Sylvatic Triatoma infestans (Hemiptera: Reduviidae) Throughout the Bolivian Chaco. American Journal of Tropical Medicine and Hygiene. 2012;86(3):455-8. doi: 10.4269/ajtmh.2012.11-0205. PubMed PMID: WOS:000301166000014.</w:t>
      </w:r>
    </w:p>
    <w:p w14:paraId="53B9DD2C" w14:textId="77777777" w:rsidR="00692FD1" w:rsidRPr="00692FD1" w:rsidRDefault="00692FD1" w:rsidP="00B22E97">
      <w:pPr>
        <w:pStyle w:val="EndNoteBibliography"/>
        <w:spacing w:after="120"/>
        <w:ind w:left="426" w:hanging="426"/>
      </w:pPr>
      <w:r w:rsidRPr="00692FD1">
        <w:t>57.</w:t>
      </w:r>
      <w:r w:rsidRPr="00692FD1">
        <w:tab/>
        <w:t>de Barros Vasconcelos Fidalgo ASO, da Costa AC, da Silva Filho JD, Candido DdS, Freitas EC, Pereira LdS, et al. Insect vectors of Chagas disease (Trypanosoma cruzi) in Northeastern Brazil. Revista Da Sociedade Brasileira De Medicina Tropical. 2018;51(2):174-82. doi: 10.1590/0037-8682-0408-2017. PubMed PMID: WOS:000432390600009.</w:t>
      </w:r>
    </w:p>
    <w:p w14:paraId="1C66C41E" w14:textId="77777777" w:rsidR="00692FD1" w:rsidRPr="00692FD1" w:rsidRDefault="00692FD1" w:rsidP="00B22E97">
      <w:pPr>
        <w:pStyle w:val="EndNoteBibliography"/>
        <w:spacing w:after="120"/>
        <w:ind w:left="426" w:hanging="426"/>
      </w:pPr>
      <w:r w:rsidRPr="00692FD1">
        <w:t>58.</w:t>
      </w:r>
      <w:r w:rsidRPr="00692FD1">
        <w:tab/>
        <w:t>Barbosa-Silva AN, Jacome da Camara AC, Martins K, Nunes DF, Camara de Oliveira PI, Medeiros de Azevedo PR, et al. Characteristics of Triatomine infestation and natural Trypanosoma cruzi infection in the State of Rio Grande do Norte, Brazil. Revista Da Sociedade Brasileira De Medicina Tropical. 2016;49(1):57-67. doi: 10.1590/0037-8682-0300-2015. PubMed PMID: WOS:000372848300009.</w:t>
      </w:r>
    </w:p>
    <w:p w14:paraId="2D7E724A" w14:textId="77777777" w:rsidR="00692FD1" w:rsidRPr="00692FD1" w:rsidRDefault="00692FD1" w:rsidP="00B22E97">
      <w:pPr>
        <w:pStyle w:val="EndNoteBibliography"/>
        <w:spacing w:after="120"/>
        <w:ind w:left="426" w:hanging="426"/>
      </w:pPr>
      <w:r w:rsidRPr="00692FD1">
        <w:t>59.</w:t>
      </w:r>
      <w:r w:rsidRPr="00692FD1">
        <w:tab/>
        <w:t xml:space="preserve">Lima MM, Carvalho-Costa FA, Toma HK, Borges-Pereira J, de Oliveira TG, Sarquis O. Chagas disease and housing improvement in northeastern Brazil: a cross-sectional survey. Parasitology </w:t>
      </w:r>
      <w:r w:rsidRPr="00692FD1">
        <w:lastRenderedPageBreak/>
        <w:t>Research. 2015;114(5):1687-92. doi: 10.1007/s00436-015-4350-1. PubMed PMID: WOS:000352723200005.</w:t>
      </w:r>
    </w:p>
    <w:p w14:paraId="66F34DFB" w14:textId="77777777" w:rsidR="00692FD1" w:rsidRPr="00692FD1" w:rsidRDefault="00692FD1" w:rsidP="00B22E97">
      <w:pPr>
        <w:pStyle w:val="EndNoteBibliography"/>
        <w:spacing w:after="120"/>
        <w:ind w:left="426" w:hanging="426"/>
      </w:pPr>
      <w:r w:rsidRPr="00692FD1">
        <w:t>60.</w:t>
      </w:r>
      <w:r w:rsidRPr="00692FD1">
        <w:tab/>
        <w:t>Sarquis O, Sposina R, de Oliveira TG, Mac Cord JR, Cabello PH, Borges-Pereira J, et al. Aspects of peridomiciliary ecotopes in rural areas of Northeastern Brazil associated to triatomine (Hemiptera, Reduviidae) infestation, vectors of Chagas disease. Memorias Do Instituto Oswaldo Cruz. 2006;101(2):143-7. doi: 10.1590/s0074-02762006000200005. PubMed PMID: WOS:000237198000005.</w:t>
      </w:r>
    </w:p>
    <w:p w14:paraId="1F0392DE" w14:textId="77777777" w:rsidR="00692FD1" w:rsidRPr="00692FD1" w:rsidRDefault="00692FD1" w:rsidP="00B22E97">
      <w:pPr>
        <w:pStyle w:val="EndNoteBibliography"/>
        <w:spacing w:after="120"/>
        <w:ind w:left="426" w:hanging="426"/>
      </w:pPr>
      <w:r w:rsidRPr="00692FD1">
        <w:t>61.</w:t>
      </w:r>
      <w:r w:rsidRPr="00692FD1">
        <w:tab/>
        <w:t>Garcia M, Souza L, de Souza RDM, Paula AS, Borges EC, Barbosa SE, et al. Occurrence and variability of Panstrongylus lutzi in the State of Ceara, Brazil. Revista Da Sociedade Brasileira De Medicina Tropical. 2005;38(5):410-5. doi: 10.1590/s0037-86822005000500010. PubMed PMID: WOS:000231921200010.</w:t>
      </w:r>
    </w:p>
    <w:p w14:paraId="67260BB7" w14:textId="77777777" w:rsidR="00692FD1" w:rsidRPr="00692FD1" w:rsidRDefault="00692FD1" w:rsidP="00B22E97">
      <w:pPr>
        <w:pStyle w:val="EndNoteBibliography"/>
        <w:spacing w:after="120"/>
        <w:ind w:left="426" w:hanging="426"/>
      </w:pPr>
      <w:r w:rsidRPr="00692FD1">
        <w:t>62.</w:t>
      </w:r>
      <w:r w:rsidRPr="00692FD1">
        <w:tab/>
        <w:t>Dias-Lima AG, Menezes D, Sherlock I, Noireau F. Wild habitat and related fauna of Panstrongylus lutzi (Reduviidae, Triatominae). Journal of Medical Entomology. 2003;40(6):989-90. doi: 10.1603/0022-2585-40.6.989. PubMed PMID: WOS:000188185400036.</w:t>
      </w:r>
    </w:p>
    <w:p w14:paraId="399C46BE" w14:textId="77777777" w:rsidR="00692FD1" w:rsidRPr="00692FD1" w:rsidRDefault="00692FD1" w:rsidP="00B22E97">
      <w:pPr>
        <w:pStyle w:val="EndNoteBibliography"/>
        <w:spacing w:after="120"/>
        <w:ind w:left="426" w:hanging="426"/>
      </w:pPr>
      <w:r w:rsidRPr="00692FD1">
        <w:t>63.</w:t>
      </w:r>
      <w:r w:rsidRPr="00692FD1">
        <w:tab/>
        <w:t>Belisario CJ, Leite Dias JV, Diotaiuti L. Profile of the Trypanosoma cruzi vector infestation in Jaboticatubas, State of Minas Gerais, Brazil. Revista Da Sociedade Brasileira De Medicina Tropical. 2013;46(6):779-82. doi: 10.1590/0037-8682-1712-2013. PubMed PMID: WOS:000330539200020.</w:t>
      </w:r>
    </w:p>
    <w:p w14:paraId="3B52CA01" w14:textId="77777777" w:rsidR="00692FD1" w:rsidRPr="00692FD1" w:rsidRDefault="00692FD1" w:rsidP="00B22E97">
      <w:pPr>
        <w:pStyle w:val="EndNoteBibliography"/>
        <w:spacing w:after="120"/>
        <w:ind w:left="426" w:hanging="426"/>
      </w:pPr>
      <w:r w:rsidRPr="00692FD1">
        <w:t>64.</w:t>
      </w:r>
      <w:r w:rsidRPr="00692FD1">
        <w:tab/>
        <w:t>Lima Ribeiro Castro MA, de Souza Castro GV, de Souza JL, de Souza CR, Ramos LJ, de Oliveira J, et al. First report of Panstrongylus megistus (Hemiptera, Reduviidae, Triatominae) in the State of Acre and Rondonia, Amazon, Brazil. Acta Tropica. 2018;182:158-60. PubMed PMID: ZOOREC:ZOOR15410064088.</w:t>
      </w:r>
    </w:p>
    <w:p w14:paraId="721C602D" w14:textId="77777777" w:rsidR="00692FD1" w:rsidRPr="00692FD1" w:rsidRDefault="00692FD1" w:rsidP="00B22E97">
      <w:pPr>
        <w:pStyle w:val="EndNoteBibliography"/>
        <w:spacing w:after="120"/>
        <w:ind w:left="426" w:hanging="426"/>
      </w:pPr>
      <w:r w:rsidRPr="00692FD1">
        <w:t>65.</w:t>
      </w:r>
      <w:r w:rsidRPr="00692FD1">
        <w:tab/>
        <w:t>Machado de Assis GF, de Mello Azeredo BV, Gorla D, Diotaiuti L, de lana M. Entomological surveillance of Chagas disease in Berilo municipality, Jequitinhonha Valley, State of Minas Gerais, Brazil. Revista Da Sociedade Brasileira De Medicina Tropical. 2009;42(6):615-21. doi: 10.1590/s0037-86822009000600001. PubMed PMID: WOS:000273645500001.</w:t>
      </w:r>
    </w:p>
    <w:p w14:paraId="45A29A0E" w14:textId="77777777" w:rsidR="00692FD1" w:rsidRPr="00692FD1" w:rsidRDefault="00692FD1" w:rsidP="00B22E97">
      <w:pPr>
        <w:pStyle w:val="EndNoteBibliography"/>
        <w:spacing w:after="120"/>
        <w:ind w:left="426" w:hanging="426"/>
      </w:pPr>
      <w:r w:rsidRPr="00692FD1">
        <w:t>66.</w:t>
      </w:r>
      <w:r w:rsidRPr="00692FD1">
        <w:tab/>
        <w:t>Avendano-Rangel F, Rey K, Aldana E, Lizano E. First record of Panstrongylus rufotuberculatus (Hemiptera: Reduviidae) in Merida State, Venezuela. Boletin De Malariologia Y Salud Ambiental. 2014;54(2):257-60. PubMed PMID: WOS:000352859500015.</w:t>
      </w:r>
    </w:p>
    <w:p w14:paraId="09FCE0BC" w14:textId="77777777" w:rsidR="00692FD1" w:rsidRPr="00692FD1" w:rsidRDefault="00692FD1" w:rsidP="00B22E97">
      <w:pPr>
        <w:pStyle w:val="EndNoteBibliography"/>
        <w:spacing w:after="120"/>
        <w:ind w:left="426" w:hanging="426"/>
      </w:pPr>
      <w:r w:rsidRPr="00692FD1">
        <w:t>67.</w:t>
      </w:r>
      <w:r w:rsidRPr="00692FD1">
        <w:tab/>
        <w:t>Coriano H, Navas C, De Sousa L, Ferrer E, Herrera L. Panstrongylus rufotuberculatus (Hemiptera, Reduviidae, Triatominae) infectado con Trypanosoma cruzi en el estado Anzoátegui (Venezuela) infected with Trypanosoma cruzi in the state of Anzoátegui (Venezuela) Antonio Morocoima. Boletin De Malariologia Y Salud Ambiental. 2012;52(1):135-8. PubMed PMID: SCIELO:S1690-46482012000100014.</w:t>
      </w:r>
    </w:p>
    <w:p w14:paraId="45463103" w14:textId="77777777" w:rsidR="00692FD1" w:rsidRPr="00692FD1" w:rsidRDefault="00692FD1" w:rsidP="00B22E97">
      <w:pPr>
        <w:pStyle w:val="EndNoteBibliography"/>
        <w:spacing w:after="120"/>
        <w:ind w:left="426" w:hanging="426"/>
      </w:pPr>
      <w:r w:rsidRPr="00692FD1">
        <w:t>68.</w:t>
      </w:r>
      <w:r w:rsidRPr="00692FD1">
        <w:tab/>
        <w:t>Morocoima A, Coriano H, Navas C, De Sousa L, Ferrer E, Herrera L. Panstrongylus rufotuberculatus (Hemiptera, Reduviidae, Triatominae) infected with Trypanosoma cruzi in the state of Anzoategui (Venezuela). Boletin de la Direccion de Malariologia y Saneamiento Ambiental. 2012;52(1):135-8. PubMed PMID: ZOOREC:ZOOR15002007393.</w:t>
      </w:r>
    </w:p>
    <w:p w14:paraId="30D31A14" w14:textId="77777777" w:rsidR="00573467" w:rsidRDefault="00692FD1" w:rsidP="00B22E97">
      <w:pPr>
        <w:autoSpaceDE w:val="0"/>
        <w:autoSpaceDN w:val="0"/>
        <w:adjustRightInd w:val="0"/>
        <w:spacing w:after="120" w:line="240" w:lineRule="auto"/>
        <w:ind w:left="426" w:hanging="426"/>
      </w:pPr>
      <w:r w:rsidRPr="00573467">
        <w:rPr>
          <w:rFonts w:ascii="Calibri" w:hAnsi="Calibri"/>
          <w:noProof/>
          <w:lang w:val="en-US"/>
        </w:rPr>
        <w:t>69.</w:t>
      </w:r>
      <w:r w:rsidRPr="00573467">
        <w:rPr>
          <w:rFonts w:ascii="Calibri" w:hAnsi="Calibri"/>
          <w:noProof/>
          <w:lang w:val="en-US"/>
        </w:rPr>
        <w:tab/>
      </w:r>
      <w:r w:rsidR="00573467" w:rsidRPr="00573467">
        <w:rPr>
          <w:rFonts w:ascii="Calibri" w:hAnsi="Calibri"/>
          <w:noProof/>
          <w:lang w:val="en-US"/>
        </w:rPr>
        <w:t>Salomon OD, Ripoll CM, Rivetti E, Carcavello RU. Presence of Panstrongylus rufotuberculatus (Champion, 1899) (Hemiptera: Reduviidae: Triatominae) in Argentina. Memorias Do Instituto Oswaldo Cruz. 1999;94:285-8. doi: 10.1590/S0074-02761999000300002.</w:t>
      </w:r>
    </w:p>
    <w:p w14:paraId="2D9C50E0" w14:textId="77777777" w:rsidR="00692FD1" w:rsidRPr="00692FD1" w:rsidRDefault="00573467" w:rsidP="00B22E97">
      <w:pPr>
        <w:pStyle w:val="EndNoteBibliography"/>
        <w:spacing w:after="120"/>
        <w:ind w:left="426" w:hanging="426"/>
      </w:pPr>
      <w:r>
        <w:t>70.</w:t>
      </w:r>
      <w:r>
        <w:tab/>
      </w:r>
      <w:r w:rsidR="00692FD1" w:rsidRPr="00692FD1">
        <w:t>Abad-Franch F, Lima MM, Sarquis O, Gurgel-Goncalves R, Sanchez-Martin M, Calzada J, et al. On palms, bugs, and Chagas disease in the Americas. Acta Tropica. 2015;151:126-41. doi: 10.1016/j.actatropica.2015.07.005. PubMed PMID: WOS:000364797900013.</w:t>
      </w:r>
    </w:p>
    <w:p w14:paraId="60D77285" w14:textId="77777777" w:rsidR="00692FD1" w:rsidRPr="00692FD1" w:rsidRDefault="00692FD1" w:rsidP="00B22E97">
      <w:pPr>
        <w:pStyle w:val="EndNoteBibliography"/>
        <w:spacing w:after="120"/>
        <w:ind w:left="426" w:hanging="426"/>
      </w:pPr>
      <w:r w:rsidRPr="00692FD1">
        <w:t>7</w:t>
      </w:r>
      <w:r w:rsidR="00573467">
        <w:t>1</w:t>
      </w:r>
      <w:r w:rsidRPr="00692FD1">
        <w:t>.</w:t>
      </w:r>
      <w:r w:rsidRPr="00692FD1">
        <w:tab/>
        <w:t xml:space="preserve">Gurgel-Goncalves R, Cura C, Schijman AG, Cuba Cuba CA. Infestation of Mauritia flexuosa palms by triatomines (Hemiptera: Reduviidae), vectors of Trypanosoma cruzi and Trypanosoma rangeli </w:t>
      </w:r>
      <w:r w:rsidRPr="00692FD1">
        <w:lastRenderedPageBreak/>
        <w:t>in the Brazilian savanna. Acta Tropica. 2012;121(2):105-11. doi: 10.1016/j.actatropica.2011.10.010. PubMed PMID: WOS:000300132800006.</w:t>
      </w:r>
    </w:p>
    <w:p w14:paraId="44514DA7" w14:textId="77777777" w:rsidR="00692FD1" w:rsidRPr="00692FD1" w:rsidRDefault="00692FD1" w:rsidP="00B22E97">
      <w:pPr>
        <w:pStyle w:val="EndNoteBibliography"/>
        <w:spacing w:after="120"/>
        <w:ind w:left="426" w:hanging="426"/>
      </w:pPr>
      <w:r w:rsidRPr="00692FD1">
        <w:t>7</w:t>
      </w:r>
      <w:r w:rsidR="00573467">
        <w:t>2</w:t>
      </w:r>
      <w:r w:rsidRPr="00692FD1">
        <w:t>.</w:t>
      </w:r>
      <w:r w:rsidRPr="00692FD1">
        <w:tab/>
        <w:t>de Souza Coutinho CF, Souza-Santos R, Daflon Teixeira NF, Georg I, Gomes TF, Boia MN, et al. An entomoepidemiological investigation of Chagas disease in the state of Ceara, Northeast Region of Brazil. Cadernos De Saude Publica. 2014;30(4):785-93. doi: 10.1590/0102-311x00176512. PubMed PMID: WOS:000337144300011.</w:t>
      </w:r>
    </w:p>
    <w:p w14:paraId="7E1CEABD" w14:textId="77777777" w:rsidR="00692FD1" w:rsidRPr="00692FD1" w:rsidRDefault="00692FD1" w:rsidP="00B22E97">
      <w:pPr>
        <w:pStyle w:val="EndNoteBibliography"/>
        <w:spacing w:after="120"/>
        <w:ind w:left="426" w:hanging="426"/>
      </w:pPr>
      <w:r w:rsidRPr="00692FD1">
        <w:t>7</w:t>
      </w:r>
      <w:r w:rsidR="00573467">
        <w:t>3</w:t>
      </w:r>
      <w:r w:rsidRPr="00692FD1">
        <w:t>.</w:t>
      </w:r>
      <w:r w:rsidRPr="00692FD1">
        <w:tab/>
        <w:t>Peretolchina T, Pavan MG, Correa-Antonio J, Gurgel-Goncalves R, Lima MM, Monteiro FA. Phylogeography and demographic history of the Chagas disease vector Rhodnius nasutus (Hemiptera: Reduviidae) in the Brazilian Caatinga biome. Plos Neglected Tropical Diseases. 2018;12(9). doi: 10.1371/journal.pntd.0006731. PubMed PMID: WOS:000446054600018.</w:t>
      </w:r>
    </w:p>
    <w:p w14:paraId="36664428" w14:textId="77777777" w:rsidR="00692FD1" w:rsidRPr="00692FD1" w:rsidRDefault="00692FD1" w:rsidP="00B22E97">
      <w:pPr>
        <w:pStyle w:val="EndNoteBibliography"/>
        <w:spacing w:after="120"/>
        <w:ind w:left="426" w:hanging="426"/>
      </w:pPr>
      <w:r w:rsidRPr="00692FD1">
        <w:t>7</w:t>
      </w:r>
      <w:r w:rsidR="00573467">
        <w:t>4</w:t>
      </w:r>
      <w:r w:rsidRPr="00692FD1">
        <w:t>.</w:t>
      </w:r>
      <w:r w:rsidRPr="00692FD1">
        <w:tab/>
        <w:t>Sarquis O, Carvalho-Costa FA, Toma HK, Georg I, Burgoa MR, Lima MM. Eco-epidemiology of Chagas disease in northeastern Brazil: Triatoma brasiliensis, T. pseudomaculata and Rhodnius nasutus in the sylvatic, peridomestic and domestic environments. Parasitology Research. 2012;110(4):1481-5. doi: 10.1007/s00436-011-2651-6. PubMed PMID: WOS:000302814500020.</w:t>
      </w:r>
    </w:p>
    <w:p w14:paraId="0C5170CD" w14:textId="77777777" w:rsidR="00692FD1" w:rsidRDefault="00692FD1" w:rsidP="00B22E97">
      <w:pPr>
        <w:pStyle w:val="EndNoteBibliography"/>
        <w:spacing w:after="120"/>
        <w:ind w:left="426" w:hanging="426"/>
      </w:pPr>
      <w:r w:rsidRPr="00692FD1">
        <w:t>7</w:t>
      </w:r>
      <w:r w:rsidR="00573467">
        <w:t>5</w:t>
      </w:r>
      <w:r w:rsidRPr="00692FD1">
        <w:t>.</w:t>
      </w:r>
      <w:r w:rsidRPr="00692FD1">
        <w:tab/>
        <w:t>Cortio Correa Rodrigues VL, Pauliquevis Junior C, da Silva RA, Valerio Wanderley DM, Guirardo MM, Colebrusco Rodas LA, et al. COLONIZATION OF PALM TREES BY Rhodnius neglectus AND HOUSEHOLD AND INVASION IN AN URBAN AREA, ARACATUBA, SAO PAULO STATE, BRAZIL. Revista Do Instituto De Medicina Tropical De Sao Paulo. 2014;56(3):213-8. doi: 10.1590/s0036-46652014000300006. PubMed PMID: WOS:000339315500006.</w:t>
      </w:r>
    </w:p>
    <w:p w14:paraId="2B6119C7" w14:textId="77777777" w:rsidR="000971E4" w:rsidRPr="00692FD1" w:rsidRDefault="000971E4" w:rsidP="00B22E97">
      <w:pPr>
        <w:pStyle w:val="EndNoteBibliography"/>
        <w:spacing w:after="120"/>
        <w:ind w:left="426" w:hanging="426"/>
      </w:pPr>
      <w:r>
        <w:t>76.</w:t>
      </w:r>
      <w:r>
        <w:tab/>
      </w:r>
      <w:r w:rsidRPr="00692FD1">
        <w:t>Vianna EN, de Andrade AJ, Stehling Dias FB, Diotaiuti L. The exotic palm Roystonea oleracea (Jacq.) OF Cook as a rural biotype for Rhodnius neglectus Lent, 1954, in Cacu, State of Goias. Revista Da Sociedade Brasileira De Medicina Tropical. 2014;47(5):642-5. doi: 10.1590/0037-8682-0221-2013. PubMed PMID: WOS:000345915700019.</w:t>
      </w:r>
    </w:p>
    <w:p w14:paraId="4726AEB3" w14:textId="77777777" w:rsidR="00AE7A6D" w:rsidRPr="00AE7A6D" w:rsidRDefault="00692FD1" w:rsidP="00B22E97">
      <w:pPr>
        <w:autoSpaceDE w:val="0"/>
        <w:autoSpaceDN w:val="0"/>
        <w:adjustRightInd w:val="0"/>
        <w:spacing w:after="120" w:line="240" w:lineRule="auto"/>
        <w:ind w:left="426" w:hanging="426"/>
        <w:rPr>
          <w:rFonts w:ascii="Calibri" w:hAnsi="Calibri"/>
          <w:noProof/>
          <w:lang w:val="en-US"/>
        </w:rPr>
      </w:pPr>
      <w:r w:rsidRPr="00692FD1">
        <w:t>7</w:t>
      </w:r>
      <w:r w:rsidR="000971E4">
        <w:t>7</w:t>
      </w:r>
      <w:r w:rsidRPr="00692FD1">
        <w:t>.</w:t>
      </w:r>
      <w:r w:rsidRPr="00692FD1">
        <w:tab/>
      </w:r>
      <w:r w:rsidR="00AE7A6D" w:rsidRPr="00AE7A6D">
        <w:rPr>
          <w:rFonts w:ascii="Calibri" w:hAnsi="Calibri"/>
          <w:noProof/>
          <w:lang w:val="en-US"/>
        </w:rPr>
        <w:t>Carvalho DB, Almeida CE, Rocha CS, Gardim S, Mendonca VJ, Ribeiro AR, et al. A novel association between Rhodnius neglectus and the Livistona australis palm tree in an urban center foreshadowing the risk of Chagas disease transmission by vectorial invasions in Monte Alto City, Sao Paulo, Brazil. Acta Tropica. 2014;130:35-8. doi: 10.1016/j.actatropica.2013.10.009. PubMed PMID: WOS:000331506900005.</w:t>
      </w:r>
    </w:p>
    <w:p w14:paraId="3208E6D7" w14:textId="77777777" w:rsidR="00AE7A6D" w:rsidRPr="00AE7A6D" w:rsidRDefault="00AE7A6D" w:rsidP="00B22E97">
      <w:pPr>
        <w:autoSpaceDE w:val="0"/>
        <w:autoSpaceDN w:val="0"/>
        <w:adjustRightInd w:val="0"/>
        <w:spacing w:after="120" w:line="240" w:lineRule="auto"/>
        <w:ind w:left="426" w:hanging="426"/>
        <w:rPr>
          <w:rFonts w:ascii="Calibri" w:hAnsi="Calibri"/>
          <w:noProof/>
          <w:lang w:val="en-US"/>
        </w:rPr>
      </w:pPr>
      <w:r w:rsidRPr="00AE7A6D">
        <w:rPr>
          <w:rFonts w:ascii="Calibri" w:hAnsi="Calibri"/>
          <w:noProof/>
          <w:lang w:val="en-US"/>
        </w:rPr>
        <w:t>7</w:t>
      </w:r>
      <w:r w:rsidR="000971E4">
        <w:rPr>
          <w:rFonts w:ascii="Calibri" w:hAnsi="Calibri"/>
          <w:noProof/>
          <w:lang w:val="en-US"/>
        </w:rPr>
        <w:t>8</w:t>
      </w:r>
      <w:r w:rsidRPr="00AE7A6D">
        <w:rPr>
          <w:rFonts w:ascii="Calibri" w:hAnsi="Calibri"/>
          <w:noProof/>
          <w:lang w:val="en-US"/>
        </w:rPr>
        <w:t>.</w:t>
      </w:r>
      <w:r w:rsidRPr="00AE7A6D">
        <w:rPr>
          <w:rFonts w:ascii="Calibri" w:hAnsi="Calibri"/>
          <w:noProof/>
          <w:lang w:val="en-US"/>
        </w:rPr>
        <w:tab/>
        <w:t>Gurgel-Goncalves R, Cuba Cuba CA. Predicting the Potential Geographical Distribution of Rhodnius neglectus (Hemiptera, Reduviidae) Based on Ecological Niche Modeling. Journal of Medical Entomology. 2009;46(4):952-60. doi: 10.1603/033.046.0430. PubMed PMID: WOS:000267623800031.</w:t>
      </w:r>
    </w:p>
    <w:p w14:paraId="1A8C8978" w14:textId="77777777" w:rsidR="00AE7A6D" w:rsidRDefault="00AE7A6D" w:rsidP="00B22E97">
      <w:pPr>
        <w:autoSpaceDE w:val="0"/>
        <w:autoSpaceDN w:val="0"/>
        <w:adjustRightInd w:val="0"/>
        <w:spacing w:after="120" w:line="240" w:lineRule="auto"/>
        <w:ind w:left="426" w:hanging="426"/>
      </w:pPr>
      <w:r w:rsidRPr="00AE7A6D">
        <w:rPr>
          <w:rFonts w:ascii="Calibri" w:hAnsi="Calibri"/>
          <w:noProof/>
          <w:lang w:val="en-US"/>
        </w:rPr>
        <w:t>7</w:t>
      </w:r>
      <w:r w:rsidR="000971E4">
        <w:rPr>
          <w:rFonts w:ascii="Calibri" w:hAnsi="Calibri"/>
          <w:noProof/>
          <w:lang w:val="en-US"/>
        </w:rPr>
        <w:t>9</w:t>
      </w:r>
      <w:r w:rsidRPr="00AE7A6D">
        <w:rPr>
          <w:rFonts w:ascii="Calibri" w:hAnsi="Calibri"/>
          <w:noProof/>
          <w:lang w:val="en-US"/>
        </w:rPr>
        <w:t>.</w:t>
      </w:r>
      <w:r w:rsidRPr="00AE7A6D">
        <w:rPr>
          <w:rFonts w:ascii="Calibri" w:hAnsi="Calibri"/>
          <w:noProof/>
          <w:lang w:val="en-US"/>
        </w:rPr>
        <w:tab/>
        <w:t>Gurgel-Goncalves R, Cuba CAC. Population structure of Rhodnius neglectus Lent and Psammolestes tertius Lent &amp; Jurberg (Hemiptera, Reduviidae) in bird nests (Fumariidae) on Mauritia flexuosa palm trees in Federal District of Brazil. Revista Brasileira De Zoologia. 2007;24(1):157-63. doi: 10.1590/s0101-81752007000100019. PubMed PMID: WOS:000245370300019.</w:t>
      </w:r>
    </w:p>
    <w:p w14:paraId="1C827F63" w14:textId="77777777" w:rsidR="00692FD1" w:rsidRPr="00692FD1" w:rsidRDefault="00AE7A6D" w:rsidP="00B22E97">
      <w:pPr>
        <w:pStyle w:val="EndNoteBibliography"/>
        <w:spacing w:after="120"/>
        <w:ind w:left="426" w:hanging="426"/>
      </w:pPr>
      <w:r>
        <w:t>80</w:t>
      </w:r>
      <w:r w:rsidR="00692FD1" w:rsidRPr="00692FD1">
        <w:t>.</w:t>
      </w:r>
      <w:r w:rsidR="00692FD1" w:rsidRPr="00692FD1">
        <w:tab/>
        <w:t>Rodriguez IG, Saldana A, Gonzalez K, Pineda V, Perea M, Santamaria AM, et al. Trypanosoma cruzi Infection in Rhodnius pallescens (Heteroptera: Reduviidae) Infesting Coyol Palms in the Dry Arch of Panama. Journal of Medical Entomology. 2018;55(3):691-700. doi: 10.1093/jme/tjx249. PubMed PMID: WOS:000438231600023.</w:t>
      </w:r>
    </w:p>
    <w:p w14:paraId="555DB4AF" w14:textId="77777777" w:rsidR="00692FD1" w:rsidRPr="00692FD1" w:rsidRDefault="00AE7A6D" w:rsidP="00B22E97">
      <w:pPr>
        <w:pStyle w:val="EndNoteBibliography"/>
        <w:spacing w:after="120"/>
        <w:ind w:left="426" w:hanging="426"/>
      </w:pPr>
      <w:r>
        <w:t>81</w:t>
      </w:r>
      <w:r w:rsidR="00692FD1" w:rsidRPr="00692FD1">
        <w:t>.</w:t>
      </w:r>
      <w:r w:rsidR="00692FD1" w:rsidRPr="00692FD1">
        <w:tab/>
        <w:t>Salcedo-Rivera GA, Herazo-Vitola FY, Cruz JF, Sierra-Serrano O. Fauna associated with the Wine Palm Attalea butyracea (Mutis ex L.f.) Wess.Boer (1988) (Arecales: Arecaceae) in an agroecosystem of Galeras, Sucre, Colombia. Biota Colombiana. 2018;19(1):39-48. PubMed PMID: ZOOREC:ZOOR15412088628.</w:t>
      </w:r>
    </w:p>
    <w:p w14:paraId="06E96E80" w14:textId="77777777" w:rsidR="00692FD1" w:rsidRPr="00692FD1" w:rsidRDefault="00AE7A6D" w:rsidP="00B22E97">
      <w:pPr>
        <w:pStyle w:val="EndNoteBibliography"/>
        <w:spacing w:after="120"/>
        <w:ind w:left="426" w:hanging="426"/>
      </w:pPr>
      <w:r>
        <w:lastRenderedPageBreak/>
        <w:t>82</w:t>
      </w:r>
      <w:r w:rsidR="00692FD1" w:rsidRPr="00692FD1">
        <w:t>.</w:t>
      </w:r>
      <w:r w:rsidR="00692FD1" w:rsidRPr="00692FD1">
        <w:tab/>
        <w:t>Rodriguez IG, Loaiza JR. American trypanosomiasis, or Chagas disease, in Panama: a chronological synopsis of ecological and epidemiological research. Parasites &amp; Vectors. 2017;10. doi: 10.1186/s13071-017-2380-5. PubMed PMID: WOS:000412693600002.</w:t>
      </w:r>
    </w:p>
    <w:p w14:paraId="4440DE92" w14:textId="77777777" w:rsidR="00692FD1" w:rsidRPr="00692FD1" w:rsidRDefault="00573467" w:rsidP="00B22E97">
      <w:pPr>
        <w:pStyle w:val="EndNoteBibliography"/>
        <w:spacing w:after="120"/>
        <w:ind w:left="426" w:hanging="426"/>
      </w:pPr>
      <w:r>
        <w:t>8</w:t>
      </w:r>
      <w:r w:rsidR="00AE7A6D">
        <w:t>3</w:t>
      </w:r>
      <w:r w:rsidR="00692FD1" w:rsidRPr="00692FD1">
        <w:t>.</w:t>
      </w:r>
      <w:r w:rsidR="00692FD1" w:rsidRPr="00692FD1">
        <w:tab/>
        <w:t>Cabrera R, Vega S, Valderrama Y, Cabanillas K, Fernandez C, Rodriguez O, et al. New focus of active transmission of Chagas disease in indigenous populations in the Peruvian Amazon basin. Revista Da Sociedade Brasileira De Medicina Tropical. 2013;46(3):367-72. doi: 10.1590/0037-8682-1195-2013. PubMed PMID: WOS:000322551300022.</w:t>
      </w:r>
    </w:p>
    <w:p w14:paraId="07A7581E" w14:textId="77777777" w:rsidR="00692FD1" w:rsidRPr="00692FD1" w:rsidRDefault="00692FD1" w:rsidP="00B22E97">
      <w:pPr>
        <w:pStyle w:val="EndNoteBibliography"/>
        <w:spacing w:after="120"/>
        <w:ind w:left="426" w:hanging="426"/>
      </w:pPr>
      <w:r w:rsidRPr="00692FD1">
        <w:t>8</w:t>
      </w:r>
      <w:r w:rsidR="00AE7A6D">
        <w:t>4</w:t>
      </w:r>
      <w:r w:rsidRPr="00692FD1">
        <w:t>.</w:t>
      </w:r>
      <w:r w:rsidRPr="00692FD1">
        <w:tab/>
        <w:t>Fe NF, Magalhaes LK, Fe FA, Arakian SK, Monteiro WM, Vale Barbosa MdG. Occurrences of triatomines in wild and domestic environments in the municipality of Manaus, State of Amazonas. Revista Da Sociedade Brasileira De Medicina Tropical. 2009;42(6):642-6. doi: 10.1590/s0037-86822009000600006. PubMed PMID: WOS:000273645500006.</w:t>
      </w:r>
    </w:p>
    <w:p w14:paraId="39EC188B" w14:textId="77777777" w:rsidR="00692FD1" w:rsidRPr="00692FD1" w:rsidRDefault="00692FD1" w:rsidP="00B22E97">
      <w:pPr>
        <w:pStyle w:val="EndNoteBibliography"/>
        <w:spacing w:after="120"/>
        <w:ind w:left="426" w:hanging="426"/>
      </w:pPr>
      <w:r w:rsidRPr="00692FD1">
        <w:t>8</w:t>
      </w:r>
      <w:r w:rsidR="00AE7A6D">
        <w:t>5</w:t>
      </w:r>
      <w:r w:rsidRPr="00692FD1">
        <w:t>.</w:t>
      </w:r>
      <w:r w:rsidRPr="00692FD1">
        <w:tab/>
        <w:t>Ricardo-Silva AH, Lopes CM, Ramos LB, Marques WA, Mello CB, Duarte R, et al. Correlation between populations of Rhodnius and presence of palm trees as risk factors for the emergence of Chagas disease in Amazon region, Brazil. Acta Tropica. 2012;123(3):217-23. doi: 10.1016/j.actatropica.2012.05.008. PubMed PMID: WOS:000306769000012.</w:t>
      </w:r>
    </w:p>
    <w:p w14:paraId="31765554" w14:textId="77777777" w:rsidR="00692FD1" w:rsidRPr="00692FD1" w:rsidRDefault="00692FD1" w:rsidP="00B22E97">
      <w:pPr>
        <w:pStyle w:val="EndNoteBibliography"/>
        <w:spacing w:after="120"/>
        <w:ind w:left="426" w:hanging="426"/>
      </w:pPr>
      <w:r w:rsidRPr="00692FD1">
        <w:t>8</w:t>
      </w:r>
      <w:r w:rsidR="00AE7A6D">
        <w:t>6</w:t>
      </w:r>
      <w:r w:rsidRPr="00692FD1">
        <w:t>.</w:t>
      </w:r>
      <w:r w:rsidRPr="00692FD1">
        <w:tab/>
        <w:t>Montenegro D, Vera M, Zuleta L, Llanos V, Junqueira A. Strategy for determining a baseline in areas of vector interruption for Chagas disease. Revista Panamericana De Salud Publica-Pan American Journal of Public Health. 2016;39(6):341-51. PubMed PMID: WOS:000388448900004.</w:t>
      </w:r>
    </w:p>
    <w:p w14:paraId="23B44046" w14:textId="77777777" w:rsidR="00692FD1" w:rsidRPr="00692FD1" w:rsidRDefault="00692FD1" w:rsidP="00B22E97">
      <w:pPr>
        <w:pStyle w:val="EndNoteBibliography"/>
        <w:spacing w:after="120"/>
        <w:ind w:left="426" w:hanging="426"/>
      </w:pPr>
      <w:r w:rsidRPr="00692FD1">
        <w:t>8</w:t>
      </w:r>
      <w:r w:rsidR="00AE7A6D">
        <w:t>7</w:t>
      </w:r>
      <w:r w:rsidRPr="00692FD1">
        <w:t>.</w:t>
      </w:r>
      <w:r w:rsidRPr="00692FD1">
        <w:tab/>
        <w:t>Cordovez JM, Guhl F. The impact of landscape transformation on the reinfestation rates of Rhodnius prolixus in the Orinoco Region, Colombia. Acta Tropica. 2015;151:73-9. doi: 10.1016/j.actatropica.2015.07.030. PubMed PMID: WOS:000364797900007.</w:t>
      </w:r>
    </w:p>
    <w:p w14:paraId="55127F37" w14:textId="77777777" w:rsidR="00692FD1" w:rsidRPr="00692FD1" w:rsidRDefault="00692FD1" w:rsidP="00B22E97">
      <w:pPr>
        <w:pStyle w:val="EndNoteBibliography"/>
        <w:spacing w:after="120"/>
        <w:ind w:left="426" w:hanging="426"/>
      </w:pPr>
      <w:r w:rsidRPr="00692FD1">
        <w:t>8</w:t>
      </w:r>
      <w:r w:rsidR="00AE7A6D">
        <w:t>8</w:t>
      </w:r>
      <w:r w:rsidRPr="00692FD1">
        <w:t>.</w:t>
      </w:r>
      <w:r w:rsidRPr="00692FD1">
        <w:tab/>
        <w:t>Morocoima A, Barroeta R, Virguez M, Roschman-Gonzalez A, Chique JD, Ferrer E, et al. Triatominae in Palm Trees and Their Natural Infection by Trypanosoma cruzi in Regions of Eastern Venezuela. Revista peruana de medicina experimental y salud publica. 2018;35(4):563-72. doi: 10.17843/rpmesp.2018.354.3871. PubMed PMID: MEDLINE:30726414.</w:t>
      </w:r>
    </w:p>
    <w:p w14:paraId="41A74D41" w14:textId="77777777" w:rsidR="00692FD1" w:rsidRPr="00692FD1" w:rsidRDefault="00692FD1" w:rsidP="00B22E97">
      <w:pPr>
        <w:pStyle w:val="EndNoteBibliography"/>
        <w:spacing w:after="120"/>
        <w:ind w:left="426" w:hanging="426"/>
      </w:pPr>
      <w:r w:rsidRPr="00692FD1">
        <w:t>8</w:t>
      </w:r>
      <w:r w:rsidR="00AE7A6D">
        <w:t>9</w:t>
      </w:r>
      <w:r w:rsidRPr="00692FD1">
        <w:t>.</w:t>
      </w:r>
      <w:r w:rsidRPr="00692FD1">
        <w:tab/>
        <w:t>Urbano P, Hincapie E, Manuel Angulo V, Esteban L, Alberto Nunez-Avellaneda L. Population variation of Rhodnius prolixus (Reduviidae: Triatominae) in Attalea butyracea (Arecaceae) in the Colombian Orinoquia region. Revista Colombiana De Entomologia. 2018;44(2):211-6. doi: 10.25100/socolen.v44i2.7315. PubMed PMID: WOS:000454926300011.</w:t>
      </w:r>
    </w:p>
    <w:p w14:paraId="4A4B7C25" w14:textId="77777777" w:rsidR="00692FD1" w:rsidRPr="00692FD1" w:rsidRDefault="00AE7A6D" w:rsidP="00B22E97">
      <w:pPr>
        <w:pStyle w:val="EndNoteBibliography"/>
        <w:spacing w:after="120"/>
        <w:ind w:left="426" w:hanging="426"/>
      </w:pPr>
      <w:r>
        <w:t>90</w:t>
      </w:r>
      <w:r w:rsidR="00692FD1" w:rsidRPr="00692FD1">
        <w:t>.</w:t>
      </w:r>
      <w:r w:rsidR="00692FD1" w:rsidRPr="00692FD1">
        <w:tab/>
        <w:t>Urbano P, Poveda C, Molina J. Effect of the physiognomy of Attalea butyracea (Arecoideae) on population density and age distribution of Rhodnius prolixus (Triatominae). Parasites &amp; Vectors. 2015;8. doi: 10.1186/s13071-015-0813-6. PubMed PMID: WOS:000352344000002.</w:t>
      </w:r>
    </w:p>
    <w:p w14:paraId="4CE686DC" w14:textId="77777777" w:rsidR="00692FD1" w:rsidRPr="00692FD1" w:rsidRDefault="00AE7A6D" w:rsidP="00B22E97">
      <w:pPr>
        <w:pStyle w:val="EndNoteBibliography"/>
        <w:spacing w:after="120"/>
        <w:ind w:left="426" w:hanging="426"/>
      </w:pPr>
      <w:r>
        <w:t>91</w:t>
      </w:r>
      <w:r w:rsidR="00692FD1" w:rsidRPr="00692FD1">
        <w:t>.</w:t>
      </w:r>
      <w:r w:rsidR="00692FD1" w:rsidRPr="00692FD1">
        <w:tab/>
        <w:t>Becerril MA, Angeles-Perez V, Noguez-Garcia JC, Imbert-Palafox JL. Transmission Risk of Trypanosoma cruzi in Metztitlan Municipality from Hidalgo State, Mexico, by Characterization of Domiciliary Units and their Entomologic Indexes. Neotropical Entomology. 2010;39(5):810-7. doi: 10.1590/s1519-566x2010000500021. PubMed PMID: WOS:000284502300021.</w:t>
      </w:r>
    </w:p>
    <w:p w14:paraId="42D08395" w14:textId="77777777" w:rsidR="00692FD1" w:rsidRPr="00692FD1" w:rsidRDefault="00AE7A6D" w:rsidP="00B22E97">
      <w:pPr>
        <w:pStyle w:val="EndNoteBibliography"/>
        <w:spacing w:after="120"/>
        <w:ind w:left="426" w:hanging="426"/>
      </w:pPr>
      <w:r>
        <w:t>92</w:t>
      </w:r>
      <w:r w:rsidR="00692FD1" w:rsidRPr="00692FD1">
        <w:t>.</w:t>
      </w:r>
      <w:r w:rsidR="00692FD1" w:rsidRPr="00692FD1">
        <w:tab/>
        <w:t>Rivas N, Gonzalez-Guzman S, Alejandre-Aguilar R. First record of Triatoma barberi Usinger, 1939 (Hemiptera: Reduviidae) in northern State of Mexico, Mexico. Journal of Vector Ecology. 2018;43(2):337-9. doi: 10.1111/jvec.12319. PubMed PMID: WOS:000449478600016.</w:t>
      </w:r>
    </w:p>
    <w:p w14:paraId="5454C6EA" w14:textId="77777777" w:rsidR="00692FD1" w:rsidRPr="00692FD1" w:rsidRDefault="00573467" w:rsidP="00B22E97">
      <w:pPr>
        <w:pStyle w:val="EndNoteBibliography"/>
        <w:spacing w:after="120"/>
        <w:ind w:left="426" w:hanging="426"/>
      </w:pPr>
      <w:r>
        <w:t>9</w:t>
      </w:r>
      <w:r w:rsidR="00AE7A6D">
        <w:t>3</w:t>
      </w:r>
      <w:r w:rsidR="00692FD1" w:rsidRPr="00692FD1">
        <w:t>.</w:t>
      </w:r>
      <w:r w:rsidR="00692FD1" w:rsidRPr="00692FD1">
        <w:tab/>
        <w:t>Breniere SF, Pietrokosky S, Gastelum EM, Bosseno MF, Soto MM, Ouaissi A, et al. Feeding patterns of Triatoma longipennis Usinger (Hemiptera, Reduviidae) in peridomestic habitats of a rural community in Jalisco State, Mexico. Journal of Medical Entomology. 2004;41(6):1015-20. doi: 10.1603/0022-2585-41.6.1015. PubMed PMID: WOS:000225274700003.</w:t>
      </w:r>
    </w:p>
    <w:p w14:paraId="535FEC67" w14:textId="77777777" w:rsidR="00692FD1" w:rsidRPr="00692FD1" w:rsidRDefault="00692FD1" w:rsidP="00B22E97">
      <w:pPr>
        <w:pStyle w:val="EndNoteBibliography"/>
        <w:spacing w:after="120"/>
        <w:ind w:left="426" w:hanging="426"/>
      </w:pPr>
      <w:r w:rsidRPr="00692FD1">
        <w:t>9</w:t>
      </w:r>
      <w:r w:rsidR="00AE7A6D">
        <w:t>4</w:t>
      </w:r>
      <w:r w:rsidRPr="00692FD1">
        <w:t>.</w:t>
      </w:r>
      <w:r w:rsidRPr="00692FD1">
        <w:tab/>
        <w:t xml:space="preserve">Gomez-Hernandez C, Rezende-Oliveira K, Cortes Zarate A, Cortes Zarate E, Trujillo-Contreras F, Ramirez LE. Prevalence of triatomines (Hemiptera : Reduviidae : Triatominae) infected by Trypanosoma cruzi: seasonality and distribution in the Cienega region of the State of Jalisco, </w:t>
      </w:r>
      <w:r w:rsidRPr="00692FD1">
        <w:lastRenderedPageBreak/>
        <w:t>Mexico. Revista Da Sociedade Brasileira De Medicina Tropical. 2008;41(3):257-62. doi: 10.1590/s0037-86822008000300007. PubMed PMID: WOS:000258695700007.</w:t>
      </w:r>
    </w:p>
    <w:p w14:paraId="21FD0CC1" w14:textId="77777777" w:rsidR="00692FD1" w:rsidRPr="00692FD1" w:rsidRDefault="00692FD1" w:rsidP="00B22E97">
      <w:pPr>
        <w:pStyle w:val="EndNoteBibliography"/>
        <w:spacing w:after="120"/>
        <w:ind w:left="426" w:hanging="426"/>
      </w:pPr>
      <w:r w:rsidRPr="00692FD1">
        <w:t>9</w:t>
      </w:r>
      <w:r w:rsidR="00AE7A6D">
        <w:t>5</w:t>
      </w:r>
      <w:r w:rsidRPr="00692FD1">
        <w:t>.</w:t>
      </w:r>
      <w:r w:rsidRPr="00692FD1">
        <w:tab/>
        <w:t>Alejandro Martinez-Ibarra J, Alejandro Martinez-Grant J, Roberto Verdugo-Cervantes M, Bustos-Saldana R, Nogueda-Torres B. Monitoring triatomid bug (Hemiptera: Reduviidae) presence by sentinel chicken coops in Southern Jalisco State, Mexico. Biomedica. 2010;30(1):140-5. doi: 10.7705/biomedica.v30i1.161. PubMed PMID: WOS:000277976500016.</w:t>
      </w:r>
    </w:p>
    <w:p w14:paraId="03DEF9B8" w14:textId="77777777" w:rsidR="00692FD1" w:rsidRPr="00692FD1" w:rsidRDefault="00692FD1" w:rsidP="00B22E97">
      <w:pPr>
        <w:pStyle w:val="EndNoteBibliography"/>
        <w:spacing w:after="120"/>
        <w:ind w:left="426" w:hanging="426"/>
      </w:pPr>
      <w:r w:rsidRPr="00692FD1">
        <w:t>9</w:t>
      </w:r>
      <w:r w:rsidR="00AE7A6D">
        <w:t>6</w:t>
      </w:r>
      <w:r w:rsidRPr="00692FD1">
        <w:t>.</w:t>
      </w:r>
      <w:r w:rsidRPr="00692FD1">
        <w:tab/>
        <w:t>Walter A, Lozano-Kasten F, Bosseno M-F, Castillo Ruvalcaba EG, Gutierrez MS, Montano Luna CE, et al. Peridomicilary habitat and risk factors for Triatoma infestation in a rural community of the Mexican occident. American Journal of Tropical Medicine and Hygiene. 2007;76(3):508-15. doi: 10.4269/ajtmh.2007.76.508. PubMed PMID: WOS:000244918700019.</w:t>
      </w:r>
    </w:p>
    <w:p w14:paraId="1C1EC4C3" w14:textId="77777777" w:rsidR="00692FD1" w:rsidRPr="00692FD1" w:rsidRDefault="00692FD1" w:rsidP="00B22E97">
      <w:pPr>
        <w:pStyle w:val="EndNoteBibliography"/>
        <w:spacing w:after="120"/>
        <w:ind w:left="426" w:hanging="426"/>
      </w:pPr>
      <w:r w:rsidRPr="00692FD1">
        <w:t>9</w:t>
      </w:r>
      <w:r w:rsidR="00AE7A6D">
        <w:t>7</w:t>
      </w:r>
      <w:r w:rsidRPr="00692FD1">
        <w:t>.</w:t>
      </w:r>
      <w:r w:rsidRPr="00692FD1">
        <w:tab/>
        <w:t>Ramsey JM, Ordonez R, Cruz-Celis A, Alvear AL, Chavez V, Lopez R, et al. Distribution of domestic triatominae and stratification of Chagas Disease transmission in Oaxaca, Mexico. Medical and Veterinary Entomology. 2000;14(1):19-30. doi: 10.1046/j.1365-2915.2000.00214.x. PubMed PMID: WOS:000086260100004.</w:t>
      </w:r>
    </w:p>
    <w:p w14:paraId="636F3A2A" w14:textId="77777777" w:rsidR="00692FD1" w:rsidRPr="00692FD1" w:rsidRDefault="00692FD1" w:rsidP="00B22E97">
      <w:pPr>
        <w:pStyle w:val="EndNoteBibliography"/>
        <w:spacing w:after="120"/>
        <w:ind w:left="426" w:hanging="426"/>
      </w:pPr>
      <w:r w:rsidRPr="00692FD1">
        <w:t>9</w:t>
      </w:r>
      <w:r w:rsidR="00AE7A6D">
        <w:t>8</w:t>
      </w:r>
      <w:r w:rsidRPr="00692FD1">
        <w:t>.</w:t>
      </w:r>
      <w:r w:rsidRPr="00692FD1">
        <w:tab/>
        <w:t>dos Santos SM, de Sousa DM, dos Santos JP, Pinheiro do Nascimento Vieira JF, Monte Goncalves TC, dos Santos-Mallet JR, et al. Entomological survey in the state of Piaui, Northeastern Brazil, reveals intradomiciliary colonization of Triatoma brasiliensis macromelasoma. Revista Do Instituto De Medicina Tropical De Sao Paulo. 2017;59. doi: 10.1590/s1678-9946201759027. PubMed PMID: WOS:000403274300003.</w:t>
      </w:r>
    </w:p>
    <w:p w14:paraId="3D17487B" w14:textId="77777777" w:rsidR="00692FD1" w:rsidRPr="00692FD1" w:rsidRDefault="00692FD1" w:rsidP="00B22E97">
      <w:pPr>
        <w:pStyle w:val="EndNoteBibliography"/>
        <w:spacing w:after="120"/>
        <w:ind w:left="426" w:hanging="426"/>
      </w:pPr>
      <w:r w:rsidRPr="00692FD1">
        <w:t>9</w:t>
      </w:r>
      <w:r w:rsidR="00AE7A6D">
        <w:t>9</w:t>
      </w:r>
      <w:r w:rsidRPr="00692FD1">
        <w:t>.</w:t>
      </w:r>
      <w:r w:rsidRPr="00692FD1">
        <w:tab/>
        <w:t>Bezerra CM, Barbosa SE, Moreira de Souza RdC, Barezani CP, Gurtler RE, Ramos AN, Jr., et al. Triatoma brasiliensis Neiva, 1911: food sources and diversity of Trypanosoma cruzi in wild and artificial environments of the semiarid region of Ceara, northeastern Brazil. Parasites &amp; Vectors. 2018;11. doi: 10.1186/s13071-018-3235-4. PubMed PMID: WOS:000453631900002.</w:t>
      </w:r>
    </w:p>
    <w:p w14:paraId="41446DC0" w14:textId="77777777" w:rsidR="00692FD1" w:rsidRPr="00692FD1" w:rsidRDefault="00AE7A6D" w:rsidP="00B22E97">
      <w:pPr>
        <w:pStyle w:val="EndNoteBibliography"/>
        <w:spacing w:after="120"/>
        <w:ind w:left="426" w:hanging="426"/>
      </w:pPr>
      <w:r>
        <w:t>100</w:t>
      </w:r>
      <w:r w:rsidR="00692FD1" w:rsidRPr="00692FD1">
        <w:t>.</w:t>
      </w:r>
      <w:r w:rsidR="00692FD1" w:rsidRPr="00692FD1">
        <w:tab/>
        <w:t>Daflon-Teixeira NF, Coutinho C, Gomes TF, Toma HK, Duarte R, Boia MN, et al. Multiple Approaches to Address Potential Risk Factors of Chagas Disease Transmission in Northeastern Brazil. American Journal of Tropical Medicine and Hygiene. 2019;100(2):296-302. doi: 10.4269/ajtmh.18-0480. PubMed PMID: WOS:000460410600015.</w:t>
      </w:r>
    </w:p>
    <w:p w14:paraId="79333B22" w14:textId="77777777" w:rsidR="00692FD1" w:rsidRPr="00692FD1" w:rsidRDefault="00AE7A6D" w:rsidP="00B22E97">
      <w:pPr>
        <w:pStyle w:val="EndNoteBibliography"/>
        <w:spacing w:after="120"/>
        <w:ind w:left="426" w:hanging="426"/>
      </w:pPr>
      <w:r>
        <w:t>101</w:t>
      </w:r>
      <w:r w:rsidR="00692FD1" w:rsidRPr="00692FD1">
        <w:t>.</w:t>
      </w:r>
      <w:r w:rsidR="00692FD1" w:rsidRPr="00692FD1">
        <w:tab/>
        <w:t>Valenca-Barbosa C, Lima MM, Sarquis O, Bezerra CM, Abad-Franch F. Short Report: A Common Caatinga Cactus, Pilosocereus gounellei, is an Important Ecotope of Wild Triatoma brasiliensis Populations in the Jaguaribe Valley of Northeastern Brazil. American Journal of Tropical Medicine and Hygiene. 2014;90(6):1059-62. doi: 10.4269/ajtmh.13-0204. PubMed PMID: WOS:000336820200014.</w:t>
      </w:r>
    </w:p>
    <w:p w14:paraId="3D708621" w14:textId="77777777" w:rsidR="00692FD1" w:rsidRPr="00692FD1" w:rsidRDefault="00AE7A6D" w:rsidP="00B22E97">
      <w:pPr>
        <w:pStyle w:val="EndNoteBibliography"/>
        <w:spacing w:after="120"/>
        <w:ind w:left="426" w:hanging="426"/>
      </w:pPr>
      <w:r>
        <w:t>102</w:t>
      </w:r>
      <w:r w:rsidR="00692FD1" w:rsidRPr="00692FD1">
        <w:t>.</w:t>
      </w:r>
      <w:r w:rsidR="00692FD1" w:rsidRPr="00692FD1">
        <w:tab/>
        <w:t>Reyes-Novelo E, Ruiz-Pina H, Escobedo-Ortegon J, Barrera-Perez M, Manrique-Saide P, Rodriguez-Vivas RI. Triatoma dimidiata (Latreille) Abundance and Infection with Trypanosoma cruzi in a Rural Community of Yucatan, Mexico. Neotropical Entomology. 2013;42(3):317-24. doi: 10.1007/s13744-013-0120-x. PubMed PMID: WOS:000318801600014.</w:t>
      </w:r>
    </w:p>
    <w:p w14:paraId="20D686B8" w14:textId="77777777" w:rsidR="00692FD1" w:rsidRPr="00692FD1" w:rsidRDefault="00302CBB" w:rsidP="00B22E97">
      <w:pPr>
        <w:pStyle w:val="EndNoteBibliography"/>
        <w:spacing w:after="120"/>
        <w:ind w:left="426" w:hanging="426"/>
      </w:pPr>
      <w:r>
        <w:t>10</w:t>
      </w:r>
      <w:r w:rsidR="00AE7A6D">
        <w:t>3</w:t>
      </w:r>
      <w:r w:rsidR="00692FD1" w:rsidRPr="00692FD1">
        <w:t>.</w:t>
      </w:r>
      <w:r w:rsidR="00692FD1" w:rsidRPr="00692FD1">
        <w:tab/>
        <w:t>Wozniak EJ, Lawrence G, Gorchakov R, Alamgir H, Dotson E, Sissel B, et al. THE BIOLOGY OF THE TRIATOMINE BUGS NATIVE TO SOUTH CENTRAL TEXAS AND ASSESSMENT OF THE RISK THEY POSE FOR AUTOCHTHONOUS CHAGAS DISEASE EXPOSURE. Journal of Parasitology. 2015;101(5):520-8. doi: 10.1645/15-748. PubMed PMID: WOS:000364147000003.</w:t>
      </w:r>
    </w:p>
    <w:p w14:paraId="60FAF571" w14:textId="77777777" w:rsidR="00692FD1" w:rsidRPr="00692FD1" w:rsidRDefault="00692FD1" w:rsidP="00B22E97">
      <w:pPr>
        <w:pStyle w:val="EndNoteBibliography"/>
        <w:spacing w:after="120"/>
        <w:ind w:left="426" w:hanging="426"/>
      </w:pPr>
      <w:r w:rsidRPr="00692FD1">
        <w:t>10</w:t>
      </w:r>
      <w:r w:rsidR="00AE7A6D">
        <w:t>4</w:t>
      </w:r>
      <w:r w:rsidRPr="00692FD1">
        <w:t>.</w:t>
      </w:r>
      <w:r w:rsidRPr="00692FD1">
        <w:tab/>
        <w:t>Molina-Garza ZJ, Mercado-Hernandez R, Molina-Garza DP, Galaviz-Silva L. Trypanosoma cruzi-infected Triatoma gerstaeckeri (Hemiptera: Reduviidae) from Nuevo Leon, Mexico, and pathogenicity of the regional strain. Biomedica. 2015;35(3):372-8. doi: 10.7705/biomedica.v35i3.2589. PubMed PMID: WOS:000364260500011.</w:t>
      </w:r>
    </w:p>
    <w:p w14:paraId="16A6DD86" w14:textId="77777777" w:rsidR="00692FD1" w:rsidRPr="00692FD1" w:rsidRDefault="00692FD1" w:rsidP="00B22E97">
      <w:pPr>
        <w:pStyle w:val="EndNoteBibliography"/>
        <w:spacing w:after="120"/>
        <w:ind w:left="426" w:hanging="426"/>
      </w:pPr>
      <w:r w:rsidRPr="00692FD1">
        <w:t>10</w:t>
      </w:r>
      <w:r w:rsidR="00AE7A6D">
        <w:t>5</w:t>
      </w:r>
      <w:r w:rsidRPr="00692FD1">
        <w:t>.</w:t>
      </w:r>
      <w:r w:rsidRPr="00692FD1">
        <w:tab/>
        <w:t xml:space="preserve">Curtis-Robles R, Hamer SA, Lane S, Levy MZ, Hamer GL. Bionomics and Spatial Distribution of Triatomine Vectors of Trypanosoma cruzi in Texas and Other Southern States, USA. American </w:t>
      </w:r>
      <w:r w:rsidRPr="00692FD1">
        <w:lastRenderedPageBreak/>
        <w:t>Journal of Tropical Medicine and Hygiene. 2018;98(1):113-21. doi: 10.4269/ajtmh.17-0526. PubMed PMID: WOS:000430950900022.</w:t>
      </w:r>
    </w:p>
    <w:p w14:paraId="1A8D1F9F" w14:textId="77777777" w:rsidR="00692FD1" w:rsidRPr="00692FD1" w:rsidRDefault="00692FD1" w:rsidP="00B22E97">
      <w:pPr>
        <w:pStyle w:val="EndNoteBibliography"/>
        <w:spacing w:after="120"/>
        <w:ind w:left="426" w:hanging="426"/>
      </w:pPr>
      <w:r w:rsidRPr="00692FD1">
        <w:t>10</w:t>
      </w:r>
      <w:r w:rsidR="00AE7A6D">
        <w:t>6</w:t>
      </w:r>
      <w:r w:rsidRPr="00692FD1">
        <w:t>.</w:t>
      </w:r>
      <w:r w:rsidRPr="00692FD1">
        <w:tab/>
        <w:t>Curtis-Robles R, Wozniak EJ, Auckland LD, Hamer GL, Hamer SA. Combining Public Health Education and Disease Ecology Research: Using Citizen Science to Assess Chagas Disease Entomological Risk in Texas. Plos Neglected Tropical Diseases. 2015;9(12). doi: 10.1371/journal.pntd.0004235. PubMed PMID: WOS:000368345100022.</w:t>
      </w:r>
    </w:p>
    <w:p w14:paraId="3302C43F" w14:textId="77777777" w:rsidR="00692FD1" w:rsidRPr="00692FD1" w:rsidRDefault="00692FD1" w:rsidP="00B22E97">
      <w:pPr>
        <w:pStyle w:val="EndNoteBibliography"/>
        <w:spacing w:after="120"/>
        <w:ind w:left="426" w:hanging="426"/>
      </w:pPr>
      <w:r w:rsidRPr="00692FD1">
        <w:t>10</w:t>
      </w:r>
      <w:r w:rsidR="00AE7A6D">
        <w:t>7</w:t>
      </w:r>
      <w:r w:rsidRPr="00692FD1">
        <w:t>.</w:t>
      </w:r>
      <w:r w:rsidRPr="00692FD1">
        <w:tab/>
        <w:t>Curtis-Robles R, Snowden KF, Dominguez B, Dinges L, Rodgers S, Mays G, et al. Epidemiology and Molecular Typing of Trypanosoma cruzi in Naturally-Infected Hound Dogs and Associated Triatomine Vectors in Texas, USA. Plos Neglected Tropical Diseases. 2017;11(1). doi: 10.1371/journal.pntd.0005298. PubMed PMID: WOS:000394152000065.</w:t>
      </w:r>
    </w:p>
    <w:p w14:paraId="0C2F622E" w14:textId="77777777" w:rsidR="00692FD1" w:rsidRPr="00692FD1" w:rsidRDefault="00692FD1" w:rsidP="00B22E97">
      <w:pPr>
        <w:pStyle w:val="EndNoteBibliography"/>
        <w:spacing w:after="120"/>
        <w:ind w:left="426" w:hanging="426"/>
      </w:pPr>
      <w:r w:rsidRPr="00692FD1">
        <w:t>10</w:t>
      </w:r>
      <w:r w:rsidR="00AE7A6D">
        <w:t>8</w:t>
      </w:r>
      <w:r w:rsidRPr="00692FD1">
        <w:t>.</w:t>
      </w:r>
      <w:r w:rsidRPr="00692FD1">
        <w:tab/>
        <w:t>Cavallo MJ, Amelotti I, Gorla DE. Invasion of rural houses by wild Triatominae in the arid Chaco. Journal of Vector Ecology. 2016;41(1):97-102. doi: 10.1111/jvec.12199. PubMed PMID: WOS:000377219600013.</w:t>
      </w:r>
    </w:p>
    <w:p w14:paraId="10D64885" w14:textId="77777777" w:rsidR="00692FD1" w:rsidRPr="00692FD1" w:rsidRDefault="00692FD1" w:rsidP="00B22E97">
      <w:pPr>
        <w:pStyle w:val="EndNoteBibliography"/>
        <w:spacing w:after="120"/>
        <w:ind w:left="426" w:hanging="426"/>
      </w:pPr>
      <w:r w:rsidRPr="00692FD1">
        <w:t>10</w:t>
      </w:r>
      <w:r w:rsidR="00AE7A6D">
        <w:t>9</w:t>
      </w:r>
      <w:r w:rsidRPr="00692FD1">
        <w:t>.</w:t>
      </w:r>
      <w:r w:rsidRPr="00692FD1">
        <w:tab/>
        <w:t>Abrahan L, Gorla D, Catala S. Active dispersal of Triatoma infestans and other triatomines in the Argentinean arid Chaco before and after vector control interventions. Journal of Vector Ecology. 2016;41(1):90-6. doi: 10.1111/jvec.12198. PubMed PMID: WOS:000377219600012.</w:t>
      </w:r>
    </w:p>
    <w:p w14:paraId="07A8C693" w14:textId="77777777" w:rsidR="00692FD1" w:rsidRPr="00692FD1" w:rsidRDefault="00692FD1" w:rsidP="00B22E97">
      <w:pPr>
        <w:pStyle w:val="EndNoteBibliography"/>
        <w:spacing w:after="120"/>
        <w:ind w:left="426" w:hanging="426"/>
      </w:pPr>
      <w:r w:rsidRPr="00692FD1">
        <w:t>1</w:t>
      </w:r>
      <w:r w:rsidR="00AE7A6D">
        <w:t>10</w:t>
      </w:r>
      <w:r w:rsidRPr="00692FD1">
        <w:t>.</w:t>
      </w:r>
      <w:r w:rsidRPr="00692FD1">
        <w:tab/>
        <w:t>Jose Cavallo M, Amelotti I, Abrahan L, Cueto G, Gorla DE. Rural houses infestation by Triatoma infestans in northwestern Argentina: Vector control in a high spatial heterogeneous infestation area. Plos One. 2018;13(8). doi: 10.1371/journal.pone.0201391. PubMed PMID: WOS:000440778600039.</w:t>
      </w:r>
    </w:p>
    <w:p w14:paraId="70D6A7FA" w14:textId="77777777" w:rsidR="00692FD1" w:rsidRPr="00692FD1" w:rsidRDefault="00692FD1" w:rsidP="00B22E97">
      <w:pPr>
        <w:pStyle w:val="EndNoteBibliography"/>
        <w:spacing w:after="120"/>
        <w:ind w:left="426" w:hanging="426"/>
      </w:pPr>
      <w:r w:rsidRPr="00692FD1">
        <w:t>1</w:t>
      </w:r>
      <w:r w:rsidR="00AE7A6D">
        <w:t>11</w:t>
      </w:r>
      <w:r w:rsidRPr="00692FD1">
        <w:t>.</w:t>
      </w:r>
      <w:r w:rsidRPr="00692FD1">
        <w:tab/>
        <w:t>Gurgel-Goncalves R, Galvao C, Costa J, Peterson AT. Geographic distribution of chagas disease vectors in Brazil based on ecological niche modeling. Journal of Tropical Medicine. 2012;2012:705326-. doi: 10.1155/2012/705326. PubMed PMID: MEDLINE:22523500.</w:t>
      </w:r>
    </w:p>
    <w:p w14:paraId="75F712F6" w14:textId="77777777" w:rsidR="00692FD1" w:rsidRPr="00692FD1" w:rsidRDefault="00692FD1" w:rsidP="00B22E97">
      <w:pPr>
        <w:pStyle w:val="EndNoteBibliography"/>
        <w:spacing w:after="120"/>
        <w:ind w:left="426" w:hanging="426"/>
      </w:pPr>
      <w:r w:rsidRPr="00692FD1">
        <w:t>1</w:t>
      </w:r>
      <w:r w:rsidR="00AE7A6D">
        <w:t>12</w:t>
      </w:r>
      <w:r w:rsidRPr="00692FD1">
        <w:t>.</w:t>
      </w:r>
      <w:r w:rsidRPr="00692FD1">
        <w:tab/>
        <w:t>Alejandro Martinez-Ibarra J, Nogueda-Torres B, Dante Montanez-Valdez O, Rocha-Chavez G, Maria Tapia-Gonzalez J. Presence of Meccus longipennis and Triatoma recurva in the state of Durango, Mexico. Boletin De Malariologia Y Salud Ambiental. 2012;52(1):129-33. PubMed PMID: WOS:000328160500013.</w:t>
      </w:r>
    </w:p>
    <w:p w14:paraId="229F4BFF" w14:textId="77777777" w:rsidR="00692FD1" w:rsidRPr="00692FD1" w:rsidRDefault="00692FD1" w:rsidP="00B22E97">
      <w:pPr>
        <w:pStyle w:val="EndNoteBibliography"/>
        <w:spacing w:after="120"/>
        <w:ind w:left="426" w:hanging="426"/>
      </w:pPr>
      <w:r w:rsidRPr="00692FD1">
        <w:t>1</w:t>
      </w:r>
      <w:r w:rsidR="00302CBB">
        <w:t>1</w:t>
      </w:r>
      <w:r w:rsidR="00AE7A6D">
        <w:t>3</w:t>
      </w:r>
      <w:r w:rsidRPr="00692FD1">
        <w:t>.</w:t>
      </w:r>
      <w:r w:rsidRPr="00692FD1">
        <w:tab/>
        <w:t>Ricardo-Silva A, Monte Goncalves TC, Luitgards-Moura JF, Lopes CM, da Silva SP, Bastos AQ, et al. Triatoma maculata colonises urban domicilies in Boa Vista, Roraima, Brazil. Memorias Do Instituto Oswaldo Cruz. 2016;111(11):703-6. doi: 10.1590/0074-02760160026. PubMed PMID: WOS:000388621100007.</w:t>
      </w:r>
    </w:p>
    <w:p w14:paraId="54334D60" w14:textId="77777777" w:rsidR="00692FD1" w:rsidRPr="00692FD1" w:rsidRDefault="00692FD1" w:rsidP="00B22E97">
      <w:pPr>
        <w:pStyle w:val="EndNoteBibliography"/>
        <w:spacing w:after="120"/>
        <w:ind w:left="426" w:hanging="426"/>
      </w:pPr>
      <w:r w:rsidRPr="00692FD1">
        <w:t>11</w:t>
      </w:r>
      <w:r w:rsidR="00AE7A6D">
        <w:t>4</w:t>
      </w:r>
      <w:r w:rsidRPr="00692FD1">
        <w:t>.</w:t>
      </w:r>
      <w:r w:rsidRPr="00692FD1">
        <w:tab/>
        <w:t>Becerril-Flores MA, Rangel-Flores E, Imbert-Palafox JL, Gomez-Gomez JV, Figueroa-Gutierrez AH. Human infection and risk of transmission of Chagas disease in Hidalgo State, Mexico. American Journal of Tropical Medicine and Hygiene. 2007;76(2):318-23. doi: 10.4269/ajtmh.2007.76.318. PubMed PMID: WOS:000244142200018.</w:t>
      </w:r>
    </w:p>
    <w:p w14:paraId="4F2C509D" w14:textId="77777777" w:rsidR="00692FD1" w:rsidRPr="00692FD1" w:rsidRDefault="00692FD1" w:rsidP="00B22E97">
      <w:pPr>
        <w:pStyle w:val="EndNoteBibliography"/>
        <w:spacing w:after="120"/>
        <w:ind w:left="426" w:hanging="426"/>
      </w:pPr>
      <w:r w:rsidRPr="00692FD1">
        <w:t>11</w:t>
      </w:r>
      <w:r w:rsidR="00AE7A6D">
        <w:t>5</w:t>
      </w:r>
      <w:r w:rsidRPr="00692FD1">
        <w:t>.</w:t>
      </w:r>
      <w:r w:rsidRPr="00692FD1">
        <w:tab/>
        <w:t>Ramsey JM, Alvear AL, Ordonez R, Munox G, Garcia A, Lopez R, et al. Risk factors associated with house infestation by the Chagas disease vector Triatoma pallidipennis in Cuernavaca metropolitan area, Mexico. Medical and Veterinary Entomology. 2005;19(2):219-28. doi: 10.1111/j.0269-283X.2005.00563.x. PubMed PMID: WOS:000229613200009.</w:t>
      </w:r>
    </w:p>
    <w:p w14:paraId="721D70B9" w14:textId="77777777" w:rsidR="00692FD1" w:rsidRPr="00692FD1" w:rsidRDefault="00692FD1" w:rsidP="00B22E97">
      <w:pPr>
        <w:pStyle w:val="EndNoteBibliography"/>
        <w:spacing w:after="120"/>
        <w:ind w:left="426" w:hanging="426"/>
      </w:pPr>
      <w:r w:rsidRPr="00692FD1">
        <w:t>11</w:t>
      </w:r>
      <w:r w:rsidR="00AE7A6D">
        <w:t>6</w:t>
      </w:r>
      <w:r w:rsidRPr="00692FD1">
        <w:t>.</w:t>
      </w:r>
      <w:r w:rsidRPr="00692FD1">
        <w:tab/>
        <w:t>Villagran ME, Marin C, Hurtado A, Sanchez-Moreno M, de Diego JA. Natural infection and distribution of triatomines (Hemiptera : Reduviidae) in the state of Queretaro, Mexico. Transactions of the Royal Society of Tropical Medicine and Hygiene. 2008;102(8):833-8. doi: 10.1016/j.trstmh.2008.05.005. PubMed PMID: WOS:000258201600016.</w:t>
      </w:r>
    </w:p>
    <w:p w14:paraId="6E7A534E" w14:textId="77777777" w:rsidR="00692FD1" w:rsidRPr="00692FD1" w:rsidRDefault="00692FD1" w:rsidP="00B22E97">
      <w:pPr>
        <w:pStyle w:val="EndNoteBibliography"/>
        <w:spacing w:after="120"/>
        <w:ind w:left="426" w:hanging="426"/>
      </w:pPr>
      <w:r w:rsidRPr="00692FD1">
        <w:t>11</w:t>
      </w:r>
      <w:r w:rsidR="00AE7A6D">
        <w:t>7</w:t>
      </w:r>
      <w:r w:rsidRPr="00692FD1">
        <w:t>.</w:t>
      </w:r>
      <w:r w:rsidRPr="00692FD1">
        <w:tab/>
        <w:t xml:space="preserve">Dolhun EP, Antes AW. Case Report: A Case of Cardboard Boxes Likely Facilitating the Biting of a Patient by Trypanosoma cruzi-Infected Triatomine Bugs. American Journal of Tropical Medicine </w:t>
      </w:r>
      <w:r w:rsidRPr="00692FD1">
        <w:lastRenderedPageBreak/>
        <w:t>and Hygiene. 2016;95(5):1115-7. doi: 10.4269/ajtmh.16-0455. PubMed PMID: WOS:000400206600029.</w:t>
      </w:r>
    </w:p>
    <w:p w14:paraId="65DAB8F7" w14:textId="77777777" w:rsidR="00692FD1" w:rsidRPr="00692FD1" w:rsidRDefault="00692FD1" w:rsidP="00B22E97">
      <w:pPr>
        <w:pStyle w:val="EndNoteBibliography"/>
        <w:spacing w:after="120"/>
        <w:ind w:left="426" w:hanging="426"/>
      </w:pPr>
      <w:r w:rsidRPr="00692FD1">
        <w:t>11</w:t>
      </w:r>
      <w:r w:rsidR="00AE7A6D">
        <w:t>8</w:t>
      </w:r>
      <w:r w:rsidRPr="00692FD1">
        <w:t>.</w:t>
      </w:r>
      <w:r w:rsidRPr="00692FD1">
        <w:tab/>
        <w:t>Klotz SA, Shirazi FM, Boesen K, Beatty NL, Dorn PL, Smith S, et al. Kissing Bug (Triatoma spp.) Intrusion into Homes: Troublesome Bites and Domiciliation. Environmental Health Insights. 2016;10:45-9. doi: 10.4137/ehi.s32834. PubMed PMID: WOS:000387839300001.</w:t>
      </w:r>
    </w:p>
    <w:p w14:paraId="12F6CFA6" w14:textId="77777777" w:rsidR="00692FD1" w:rsidRPr="00692FD1" w:rsidRDefault="00692FD1" w:rsidP="00B22E97">
      <w:pPr>
        <w:pStyle w:val="EndNoteBibliography"/>
        <w:spacing w:after="120"/>
        <w:ind w:left="426" w:hanging="426"/>
      </w:pPr>
      <w:r w:rsidRPr="00692FD1">
        <w:t>11</w:t>
      </w:r>
      <w:r w:rsidR="00AE7A6D">
        <w:t>9</w:t>
      </w:r>
      <w:r w:rsidRPr="00692FD1">
        <w:t>.</w:t>
      </w:r>
      <w:r w:rsidRPr="00692FD1">
        <w:tab/>
        <w:t>Reisenman CE, Savary W, Cowles J, Gregory TL, Hildebrand JG. The Distribution and Abundance of Triatomine Insects, Potential Vectors of Chagas Disease, in a Metropolitan Area in Southern Arizona, United States. Journal of Medical Entomology. 2012;49(6):1254-61. doi: 10.1603/me12139. PubMed PMID: WOS:000311303200009.</w:t>
      </w:r>
    </w:p>
    <w:p w14:paraId="2188C6B5" w14:textId="77777777" w:rsidR="00692FD1" w:rsidRPr="00692FD1" w:rsidRDefault="00692FD1" w:rsidP="00B22E97">
      <w:pPr>
        <w:pStyle w:val="EndNoteBibliography"/>
        <w:spacing w:after="120"/>
        <w:ind w:left="426" w:hanging="426"/>
      </w:pPr>
      <w:r w:rsidRPr="00692FD1">
        <w:t>1</w:t>
      </w:r>
      <w:r w:rsidR="00AE7A6D">
        <w:t>20</w:t>
      </w:r>
      <w:r w:rsidRPr="00692FD1">
        <w:t>.</w:t>
      </w:r>
      <w:r w:rsidRPr="00692FD1">
        <w:tab/>
        <w:t>Shender L, Niemela M, Conrad P, Goldstein T, Mazet J. Habitat Management to Reduce Human Exposure to Trypanosoma cruzi and Western Conenose Bugs (Triatoma protracta). Ecohealth. 2016;13(3):525-34. doi: 10.1007/s10393-016-1153-5. PubMed PMID: WOS:000386363400011.</w:t>
      </w:r>
    </w:p>
    <w:p w14:paraId="173BD876" w14:textId="77777777" w:rsidR="00692FD1" w:rsidRPr="00692FD1" w:rsidRDefault="00692FD1" w:rsidP="00B22E97">
      <w:pPr>
        <w:pStyle w:val="EndNoteBibliography"/>
        <w:spacing w:after="120"/>
        <w:ind w:left="426" w:hanging="426"/>
      </w:pPr>
      <w:r w:rsidRPr="00692FD1">
        <w:t>1</w:t>
      </w:r>
      <w:r w:rsidR="00AE7A6D">
        <w:t>21</w:t>
      </w:r>
      <w:r w:rsidRPr="00692FD1">
        <w:t>.</w:t>
      </w:r>
      <w:r w:rsidRPr="00692FD1">
        <w:tab/>
        <w:t>Paredes-Gonzalez E, Villa Velarde R, Sotelo Estrada MI, Ortega-Garcia J. DOMESTIC, PERIDOMESTIC AND WILD TRIATOMINES DE TECTION (Hemiptera: reduviidae) IN GUAYMAS, SONORA, MEXICO. Biotecnia. 2015;17(2):3-8. doi: 10.18633/bt.v17i2.172. PubMed PMID: WOS:000383366200001.</w:t>
      </w:r>
    </w:p>
    <w:p w14:paraId="6DEBDE03" w14:textId="77777777" w:rsidR="00692FD1" w:rsidRPr="00692FD1" w:rsidRDefault="00692FD1" w:rsidP="00B22E97">
      <w:pPr>
        <w:pStyle w:val="EndNoteBibliography"/>
        <w:spacing w:after="120"/>
        <w:ind w:left="426" w:hanging="426"/>
      </w:pPr>
      <w:r w:rsidRPr="00692FD1">
        <w:t>1</w:t>
      </w:r>
      <w:r w:rsidR="00AE7A6D">
        <w:t>22</w:t>
      </w:r>
      <w:r w:rsidRPr="00692FD1">
        <w:t>.</w:t>
      </w:r>
      <w:r w:rsidRPr="00692FD1">
        <w:tab/>
        <w:t>Gurgel-Goncalves R, Ribeiro Junior G, da Costa EMn. Infestation of Palm Trees by Triatomines (Hemiptera: Reduviidae) in the State of Bahia, Brazil. EntomoBrasilis. 2012;5(3):227-31. PubMed PMID: ZOOREC:ZOOR14908031874.</w:t>
      </w:r>
    </w:p>
    <w:p w14:paraId="0CB10D4F" w14:textId="77777777" w:rsidR="00692FD1" w:rsidRPr="00692FD1" w:rsidRDefault="00692FD1" w:rsidP="00B22E97">
      <w:pPr>
        <w:pStyle w:val="EndNoteBibliography"/>
        <w:spacing w:after="120"/>
        <w:ind w:left="426" w:hanging="426"/>
      </w:pPr>
      <w:r w:rsidRPr="00692FD1">
        <w:t>1</w:t>
      </w:r>
      <w:r w:rsidR="00302CBB">
        <w:t>2</w:t>
      </w:r>
      <w:r w:rsidR="00AE7A6D">
        <w:t>3</w:t>
      </w:r>
      <w:r w:rsidRPr="00692FD1">
        <w:t>.</w:t>
      </w:r>
      <w:r w:rsidRPr="00692FD1">
        <w:tab/>
        <w:t>Beatty NL, Perez-Velez CM, Yaglom HD, Carson S, Liu E, Khalpey ZI, et al. Evidence of Likely Autochthonous Transmission of Chagas Disease in Arizona. American Journal of Tropical Medicine and Hygiene. 2018;99(6):1534-6. doi: 10.4269/ajtmh.18-0485. PubMed PMID: WOS:000452400500030.</w:t>
      </w:r>
    </w:p>
    <w:p w14:paraId="7F5838AE" w14:textId="77777777" w:rsidR="00692FD1" w:rsidRPr="00692FD1" w:rsidRDefault="00692FD1" w:rsidP="00B22E97">
      <w:pPr>
        <w:pStyle w:val="EndNoteBibliography"/>
        <w:spacing w:after="120"/>
        <w:ind w:left="426" w:hanging="426"/>
      </w:pPr>
      <w:r w:rsidRPr="00692FD1">
        <w:t>12</w:t>
      </w:r>
      <w:r w:rsidR="00AE7A6D">
        <w:t>4</w:t>
      </w:r>
      <w:r w:rsidRPr="00692FD1">
        <w:t>.</w:t>
      </w:r>
      <w:r w:rsidRPr="00692FD1">
        <w:tab/>
        <w:t>Moudy RM, Michaels S, Jameson SB, Londono B, Lopez V, Caillouet KA, et al. Factors Associated With Peridomestic Triatoma sanguisuga (Hemiptera: Reduviidae) Presence in Southeastern Louisiana. Journal of Medical Entomology. 2014;51(5):1043-50. doi: 10.1603/me13234. PubMed PMID: WOS:000341644600020.</w:t>
      </w:r>
    </w:p>
    <w:p w14:paraId="7683791F" w14:textId="77777777" w:rsidR="00692FD1" w:rsidRPr="00692FD1" w:rsidRDefault="00692FD1" w:rsidP="00B22E97">
      <w:pPr>
        <w:pStyle w:val="EndNoteBibliography"/>
        <w:spacing w:after="120"/>
        <w:ind w:left="426" w:hanging="426"/>
      </w:pPr>
      <w:r w:rsidRPr="00692FD1">
        <w:t>12</w:t>
      </w:r>
      <w:r w:rsidR="00AE7A6D">
        <w:t>5</w:t>
      </w:r>
      <w:r w:rsidRPr="00692FD1">
        <w:t>.</w:t>
      </w:r>
      <w:r w:rsidRPr="00692FD1">
        <w:tab/>
        <w:t>Dye-Braumuller KC, Gorchakov R, Gunter SM, Nielsen DH, Roachell WD, Wheless A, et al. Identification of Triatomines and Their Habitats in a Highly Developed Urban Environment. Vector-Borne and Zoonotic Diseases. 2019;19(4):265-73. doi: 10.1089/vbz.2018.2352. PubMed PMID: WOS:000462935600006.</w:t>
      </w:r>
    </w:p>
    <w:p w14:paraId="2CCA9BAA" w14:textId="77777777" w:rsidR="00692FD1" w:rsidRPr="00692FD1" w:rsidRDefault="00692FD1" w:rsidP="00B22E97">
      <w:pPr>
        <w:pStyle w:val="EndNoteBibliography"/>
        <w:spacing w:after="120"/>
        <w:ind w:left="426" w:hanging="426"/>
      </w:pPr>
      <w:r w:rsidRPr="00692FD1">
        <w:t>12</w:t>
      </w:r>
      <w:r w:rsidR="00AE7A6D">
        <w:t>6</w:t>
      </w:r>
      <w:r w:rsidRPr="00692FD1">
        <w:t>.</w:t>
      </w:r>
      <w:r w:rsidRPr="00692FD1">
        <w:tab/>
        <w:t>Vianna EN, de Paula Souza e Guimaraes RJ, Souza CR, Gorla D, Diotaiuti L. Chagas disease ecoepidemiology and environmental changes in northern Minas Gerais state, Brazil. Memorias Do Instituto Oswaldo Cruz. 2017;112(11):760-8. doi: 10.1590/0074-02760170061. PubMed PMID: WOS:000414023000005.</w:t>
      </w:r>
    </w:p>
    <w:p w14:paraId="73C296E8" w14:textId="77777777" w:rsidR="00692FD1" w:rsidRPr="00692FD1" w:rsidRDefault="00692FD1" w:rsidP="00B22E97">
      <w:pPr>
        <w:pStyle w:val="EndNoteBibliography"/>
        <w:spacing w:after="120"/>
        <w:ind w:left="426" w:hanging="426"/>
      </w:pPr>
      <w:r w:rsidRPr="00692FD1">
        <w:t>12</w:t>
      </w:r>
      <w:r w:rsidR="00AE7A6D">
        <w:t>7</w:t>
      </w:r>
      <w:r w:rsidRPr="00692FD1">
        <w:t>.</w:t>
      </w:r>
      <w:r w:rsidRPr="00692FD1">
        <w:tab/>
        <w:t>de Camargo FA, Romano CA, Elias CN, Garcia da Silva HH, da Silva IG. SINANTHROPIZATION OF TRIATOMINES (HEMIPTERA: REDUVIIDAE) IN THE ITUMBIARA MUNICIPALITY, GOIAS, BRAZIL. Revista de Patologia Tropical. 2017;46(4):339-42. doi: 10.5216/rpt.v46i4.51015. PubMed PMID: BCI:BCI201800271058.</w:t>
      </w:r>
    </w:p>
    <w:p w14:paraId="0B242D6F" w14:textId="77777777" w:rsidR="00692FD1" w:rsidRPr="00692FD1" w:rsidRDefault="00692FD1" w:rsidP="00B22E97">
      <w:pPr>
        <w:pStyle w:val="EndNoteBibliography"/>
        <w:spacing w:after="120"/>
        <w:ind w:left="426" w:hanging="426"/>
      </w:pPr>
      <w:r w:rsidRPr="00692FD1">
        <w:t>12</w:t>
      </w:r>
      <w:r w:rsidR="00AE7A6D">
        <w:t>8</w:t>
      </w:r>
      <w:r w:rsidRPr="00692FD1">
        <w:t>.</w:t>
      </w:r>
      <w:r w:rsidRPr="00692FD1">
        <w:tab/>
        <w:t>Nogared Rossi JC, Duarte EC, Gurgel-Goncalves R. Factors associated with the occurrence of Triatoma sordida (Hemiptera: Reduviidae) in rural localities of Central-West Brazil. Memorias Do Instituto Oswaldo Cruz. 2015;110(2):192-200. doi: 10.1590/0074-02760140395. PubMed PMID: WOS:000354066400005.</w:t>
      </w:r>
    </w:p>
    <w:p w14:paraId="05EFA537" w14:textId="77777777" w:rsidR="00692FD1" w:rsidRPr="00692FD1" w:rsidRDefault="00692FD1" w:rsidP="00B22E97">
      <w:pPr>
        <w:pStyle w:val="EndNoteBibliography"/>
        <w:spacing w:after="120"/>
        <w:ind w:left="426" w:hanging="426"/>
      </w:pPr>
      <w:r w:rsidRPr="00692FD1">
        <w:t>12</w:t>
      </w:r>
      <w:r w:rsidR="00AE7A6D">
        <w:t>9</w:t>
      </w:r>
      <w:r w:rsidRPr="00692FD1">
        <w:t>.</w:t>
      </w:r>
      <w:r w:rsidRPr="00692FD1">
        <w:tab/>
        <w:t xml:space="preserve">Rodriguez-Planes LI, Gaspe MS, Enriquez GF, Gurtler RE. Habitat-Specific Occupancy and a Metapopulation Model of Triatoma sordida (Hemiptera: Reduviidae), a Secondary Vector of </w:t>
      </w:r>
      <w:r w:rsidRPr="00692FD1">
        <w:lastRenderedPageBreak/>
        <w:t>Chagas Disease, in Northeastern Argentina. Journal of Medical Entomology. 2018;55(2):370-81. doi: 10.1093/jme/tjx227. PubMed PMID: WOS:000429320000014.</w:t>
      </w:r>
    </w:p>
    <w:p w14:paraId="55A1D0B2" w14:textId="77777777" w:rsidR="00692FD1" w:rsidRPr="00692FD1" w:rsidRDefault="00692FD1" w:rsidP="00B22E97">
      <w:pPr>
        <w:pStyle w:val="EndNoteBibliography"/>
        <w:spacing w:after="120"/>
        <w:ind w:left="426" w:hanging="426"/>
      </w:pPr>
      <w:r w:rsidRPr="00692FD1">
        <w:t>1</w:t>
      </w:r>
      <w:r w:rsidR="00AE7A6D">
        <w:t>30</w:t>
      </w:r>
      <w:r w:rsidRPr="00692FD1">
        <w:t>.</w:t>
      </w:r>
      <w:r w:rsidRPr="00692FD1">
        <w:tab/>
        <w:t>de Lima JS, Rocha FL, Alves FM, Lorosa ES, Jansen AM, Mourao GdM. Infestation of arboreal nests of coatis by triatomine species, vectors of Trypanosoma cruzi, in a large Neotropical wetland. Journal of Vector Ecology. 2015;40(2):379-85. doi: 10.1111/jvec.12177. PubMed PMID: WOS:000365721100022.</w:t>
      </w:r>
    </w:p>
    <w:p w14:paraId="3BD032D4" w14:textId="77777777" w:rsidR="00D51662" w:rsidRDefault="00352070" w:rsidP="00B22E97">
      <w:pPr>
        <w:spacing w:after="120"/>
        <w:ind w:hanging="720"/>
      </w:pPr>
      <w:r>
        <w:fldChar w:fldCharType="end"/>
      </w:r>
    </w:p>
    <w:sectPr w:rsidR="00D5166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dzs0awpvexprd7etzp7v2w23vdxe0a2psxfz&quot;&gt;triatomine SDM library&lt;record-ids&gt;&lt;item&gt;10&lt;/item&gt;&lt;item&gt;20&lt;/item&gt;&lt;item&gt;51&lt;/item&gt;&lt;item&gt;52&lt;/item&gt;&lt;item&gt;53&lt;/item&gt;&lt;item&gt;54&lt;/item&gt;&lt;item&gt;56&lt;/item&gt;&lt;item&gt;57&lt;/item&gt;&lt;item&gt;58&lt;/item&gt;&lt;item&gt;59&lt;/item&gt;&lt;item&gt;61&lt;/item&gt;&lt;item&gt;62&lt;/item&gt;&lt;item&gt;63&lt;/item&gt;&lt;item&gt;64&lt;/item&gt;&lt;item&gt;65&lt;/item&gt;&lt;item&gt;66&lt;/item&gt;&lt;item&gt;68&lt;/item&gt;&lt;item&gt;69&lt;/item&gt;&lt;item&gt;72&lt;/item&gt;&lt;item&gt;74&lt;/item&gt;&lt;item&gt;75&lt;/item&gt;&lt;item&gt;76&lt;/item&gt;&lt;item&gt;78&lt;/item&gt;&lt;item&gt;81&lt;/item&gt;&lt;item&gt;82&lt;/item&gt;&lt;item&gt;84&lt;/item&gt;&lt;item&gt;86&lt;/item&gt;&lt;item&gt;87&lt;/item&gt;&lt;item&gt;89&lt;/item&gt;&lt;item&gt;91&lt;/item&gt;&lt;item&gt;93&lt;/item&gt;&lt;item&gt;94&lt;/item&gt;&lt;item&gt;95&lt;/item&gt;&lt;item&gt;98&lt;/item&gt;&lt;item&gt;101&lt;/item&gt;&lt;item&gt;105&lt;/item&gt;&lt;item&gt;108&lt;/item&gt;&lt;item&gt;111&lt;/item&gt;&lt;item&gt;113&lt;/item&gt;&lt;item&gt;114&lt;/item&gt;&lt;item&gt;115&lt;/item&gt;&lt;item&gt;116&lt;/item&gt;&lt;item&gt;117&lt;/item&gt;&lt;item&gt;118&lt;/item&gt;&lt;item&gt;119&lt;/item&gt;&lt;item&gt;120&lt;/item&gt;&lt;item&gt;121&lt;/item&gt;&lt;item&gt;122&lt;/item&gt;&lt;item&gt;125&lt;/item&gt;&lt;item&gt;126&lt;/item&gt;&lt;item&gt;128&lt;/item&gt;&lt;item&gt;131&lt;/item&gt;&lt;item&gt;132&lt;/item&gt;&lt;item&gt;133&lt;/item&gt;&lt;item&gt;134&lt;/item&gt;&lt;item&gt;136&lt;/item&gt;&lt;item&gt;137&lt;/item&gt;&lt;item&gt;138&lt;/item&gt;&lt;item&gt;140&lt;/item&gt;&lt;item&gt;141&lt;/item&gt;&lt;item&gt;142&lt;/item&gt;&lt;item&gt;143&lt;/item&gt;&lt;item&gt;146&lt;/item&gt;&lt;item&gt;148&lt;/item&gt;&lt;item&gt;149&lt;/item&gt;&lt;item&gt;151&lt;/item&gt;&lt;item&gt;152&lt;/item&gt;&lt;item&gt;153&lt;/item&gt;&lt;item&gt;154&lt;/item&gt;&lt;item&gt;156&lt;/item&gt;&lt;item&gt;157&lt;/item&gt;&lt;item&gt;158&lt;/item&gt;&lt;item&gt;161&lt;/item&gt;&lt;item&gt;163&lt;/item&gt;&lt;item&gt;165&lt;/item&gt;&lt;item&gt;166&lt;/item&gt;&lt;item&gt;167&lt;/item&gt;&lt;item&gt;169&lt;/item&gt;&lt;item&gt;170&lt;/item&gt;&lt;item&gt;171&lt;/item&gt;&lt;item&gt;173&lt;/item&gt;&lt;item&gt;174&lt;/item&gt;&lt;item&gt;176&lt;/item&gt;&lt;item&gt;177&lt;/item&gt;&lt;item&gt;184&lt;/item&gt;&lt;item&gt;188&lt;/item&gt;&lt;item&gt;189&lt;/item&gt;&lt;item&gt;193&lt;/item&gt;&lt;item&gt;194&lt;/item&gt;&lt;item&gt;195&lt;/item&gt;&lt;item&gt;197&lt;/item&gt;&lt;item&gt;198&lt;/item&gt;&lt;item&gt;199&lt;/item&gt;&lt;item&gt;201&lt;/item&gt;&lt;item&gt;203&lt;/item&gt;&lt;item&gt;205&lt;/item&gt;&lt;item&gt;208&lt;/item&gt;&lt;item&gt;209&lt;/item&gt;&lt;item&gt;210&lt;/item&gt;&lt;item&gt;213&lt;/item&gt;&lt;item&gt;214&lt;/item&gt;&lt;item&gt;215&lt;/item&gt;&lt;item&gt;217&lt;/item&gt;&lt;item&gt;218&lt;/item&gt;&lt;item&gt;225&lt;/item&gt;&lt;item&gt;245&lt;/item&gt;&lt;item&gt;255&lt;/item&gt;&lt;item&gt;260&lt;/item&gt;&lt;item&gt;261&lt;/item&gt;&lt;item&gt;271&lt;/item&gt;&lt;item&gt;278&lt;/item&gt;&lt;item&gt;285&lt;/item&gt;&lt;item&gt;290&lt;/item&gt;&lt;item&gt;295&lt;/item&gt;&lt;item&gt;305&lt;/item&gt;&lt;item&gt;307&lt;/item&gt;&lt;item&gt;319&lt;/item&gt;&lt;item&gt;325&lt;/item&gt;&lt;item&gt;326&lt;/item&gt;&lt;item&gt;327&lt;/item&gt;&lt;item&gt;329&lt;/item&gt;&lt;item&gt;334&lt;/item&gt;&lt;item&gt;338&lt;/item&gt;&lt;item&gt;344&lt;/item&gt;&lt;item&gt;347&lt;/item&gt;&lt;item&gt;368&lt;/item&gt;&lt;item&gt;370&lt;/item&gt;&lt;/record-ids&gt;&lt;/item&gt;&lt;/Libraries&gt;"/>
  </w:docVars>
  <w:rsids>
    <w:rsidRoot w:val="00D51662"/>
    <w:rsid w:val="000132AD"/>
    <w:rsid w:val="000971E4"/>
    <w:rsid w:val="00131508"/>
    <w:rsid w:val="00183643"/>
    <w:rsid w:val="001857FC"/>
    <w:rsid w:val="001A41E7"/>
    <w:rsid w:val="001A729D"/>
    <w:rsid w:val="001B7DEA"/>
    <w:rsid w:val="002165C5"/>
    <w:rsid w:val="002327AE"/>
    <w:rsid w:val="002342DE"/>
    <w:rsid w:val="00262AA1"/>
    <w:rsid w:val="00302CBB"/>
    <w:rsid w:val="00346207"/>
    <w:rsid w:val="00352070"/>
    <w:rsid w:val="00373BC2"/>
    <w:rsid w:val="00376A7B"/>
    <w:rsid w:val="003A0654"/>
    <w:rsid w:val="003A100A"/>
    <w:rsid w:val="003A6E1A"/>
    <w:rsid w:val="003B6D11"/>
    <w:rsid w:val="003C7EE5"/>
    <w:rsid w:val="003D174F"/>
    <w:rsid w:val="003D7BE9"/>
    <w:rsid w:val="003F4016"/>
    <w:rsid w:val="00407BE6"/>
    <w:rsid w:val="00433A1C"/>
    <w:rsid w:val="00433B4B"/>
    <w:rsid w:val="0045627E"/>
    <w:rsid w:val="0047218F"/>
    <w:rsid w:val="004C3E2A"/>
    <w:rsid w:val="004F214D"/>
    <w:rsid w:val="005102D7"/>
    <w:rsid w:val="00512DDB"/>
    <w:rsid w:val="00527000"/>
    <w:rsid w:val="00537B9E"/>
    <w:rsid w:val="00566423"/>
    <w:rsid w:val="00566863"/>
    <w:rsid w:val="00573467"/>
    <w:rsid w:val="005D1266"/>
    <w:rsid w:val="00615FA3"/>
    <w:rsid w:val="006205D9"/>
    <w:rsid w:val="00620F0A"/>
    <w:rsid w:val="00627291"/>
    <w:rsid w:val="00692FD1"/>
    <w:rsid w:val="006D7993"/>
    <w:rsid w:val="006F3FED"/>
    <w:rsid w:val="00722036"/>
    <w:rsid w:val="00752519"/>
    <w:rsid w:val="00774D5C"/>
    <w:rsid w:val="00775D70"/>
    <w:rsid w:val="007D5F1D"/>
    <w:rsid w:val="008055DA"/>
    <w:rsid w:val="00823552"/>
    <w:rsid w:val="008B0721"/>
    <w:rsid w:val="008E6F60"/>
    <w:rsid w:val="00907F35"/>
    <w:rsid w:val="00931F69"/>
    <w:rsid w:val="00961D0F"/>
    <w:rsid w:val="009B2F4A"/>
    <w:rsid w:val="009C5DC7"/>
    <w:rsid w:val="00A023DC"/>
    <w:rsid w:val="00A33550"/>
    <w:rsid w:val="00A369BA"/>
    <w:rsid w:val="00A4414F"/>
    <w:rsid w:val="00A90690"/>
    <w:rsid w:val="00AA7C1A"/>
    <w:rsid w:val="00AC48CE"/>
    <w:rsid w:val="00AE7A6D"/>
    <w:rsid w:val="00B22E97"/>
    <w:rsid w:val="00B26C45"/>
    <w:rsid w:val="00B47552"/>
    <w:rsid w:val="00B83912"/>
    <w:rsid w:val="00BA2E07"/>
    <w:rsid w:val="00BA6464"/>
    <w:rsid w:val="00C33EB3"/>
    <w:rsid w:val="00C43505"/>
    <w:rsid w:val="00CA799E"/>
    <w:rsid w:val="00CD6D1D"/>
    <w:rsid w:val="00CE2C2A"/>
    <w:rsid w:val="00CF6482"/>
    <w:rsid w:val="00D36377"/>
    <w:rsid w:val="00D40C74"/>
    <w:rsid w:val="00D468AA"/>
    <w:rsid w:val="00D51662"/>
    <w:rsid w:val="00D5342D"/>
    <w:rsid w:val="00D56A3A"/>
    <w:rsid w:val="00D745FB"/>
    <w:rsid w:val="00D90A74"/>
    <w:rsid w:val="00DB41BA"/>
    <w:rsid w:val="00DC0318"/>
    <w:rsid w:val="00DD3E96"/>
    <w:rsid w:val="00DD492B"/>
    <w:rsid w:val="00DF1881"/>
    <w:rsid w:val="00E376CF"/>
    <w:rsid w:val="00E608CF"/>
    <w:rsid w:val="00EA281C"/>
    <w:rsid w:val="00EB3ECB"/>
    <w:rsid w:val="00F219BD"/>
    <w:rsid w:val="00F2249E"/>
    <w:rsid w:val="00F34BA6"/>
    <w:rsid w:val="00F51FAD"/>
    <w:rsid w:val="00F85A4F"/>
    <w:rsid w:val="00F86591"/>
    <w:rsid w:val="00FA1604"/>
    <w:rsid w:val="00FB3C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93F3E"/>
  <w15:docId w15:val="{39061B0D-0ABB-40E4-B854-1C1688E86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1662"/>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516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5207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52070"/>
    <w:rPr>
      <w:rFonts w:ascii="Calibri" w:hAnsi="Calibri"/>
      <w:noProof/>
      <w:lang w:val="en-US"/>
    </w:rPr>
  </w:style>
  <w:style w:type="paragraph" w:customStyle="1" w:styleId="EndNoteBibliography">
    <w:name w:val="EndNote Bibliography"/>
    <w:basedOn w:val="Normal"/>
    <w:link w:val="EndNoteBibliographyChar"/>
    <w:rsid w:val="0035207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52070"/>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31799</Words>
  <Characters>181256</Characters>
  <Application>Microsoft Office Word</Application>
  <DocSecurity>0</DocSecurity>
  <Lines>1510</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Moyes</dc:creator>
  <cp:keywords/>
  <dc:description/>
  <cp:lastModifiedBy>Laura Mallard</cp:lastModifiedBy>
  <cp:revision>2</cp:revision>
  <dcterms:created xsi:type="dcterms:W3CDTF">2020-07-28T21:05:00Z</dcterms:created>
  <dcterms:modified xsi:type="dcterms:W3CDTF">2020-07-28T21:05:00Z</dcterms:modified>
</cp:coreProperties>
</file>